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B82B01" w14:textId="77777777" w:rsidR="00832324" w:rsidRPr="00B83242" w:rsidRDefault="00A05A34" w:rsidP="00B83242">
      <w:pPr>
        <w:pStyle w:val="Title"/>
      </w:pPr>
      <w:r w:rsidRPr="00B83242">
        <w:t>Analysis of medicines to treat multiple myeloma</w:t>
      </w:r>
      <w:r w:rsidR="00CF4335" w:rsidRPr="00B83242">
        <w:t xml:space="preserve"> </w:t>
      </w:r>
    </w:p>
    <w:p w14:paraId="7F5695E8" w14:textId="77777777" w:rsidR="00736041" w:rsidRPr="00B83242" w:rsidRDefault="009053D3" w:rsidP="00B83242">
      <w:pPr>
        <w:spacing w:before="480" w:after="240"/>
        <w:rPr>
          <w:b/>
          <w:sz w:val="40"/>
          <w:szCs w:val="40"/>
        </w:rPr>
      </w:pPr>
      <w:r w:rsidRPr="00B83242">
        <w:rPr>
          <w:b/>
          <w:sz w:val="40"/>
          <w:szCs w:val="40"/>
        </w:rPr>
        <w:t>D</w:t>
      </w:r>
      <w:r w:rsidR="00832324" w:rsidRPr="00B83242">
        <w:rPr>
          <w:b/>
          <w:sz w:val="40"/>
          <w:szCs w:val="40"/>
        </w:rPr>
        <w:t>rug utilisation sub-committee (DUSC)</w:t>
      </w:r>
    </w:p>
    <w:p w14:paraId="37C1EF9A" w14:textId="54234051" w:rsidR="009053D3" w:rsidRPr="00B83242" w:rsidRDefault="003C6FAD" w:rsidP="00B83242">
      <w:pPr>
        <w:spacing w:before="240"/>
        <w:rPr>
          <w:b/>
          <w:i/>
        </w:rPr>
      </w:pPr>
      <w:r w:rsidRPr="00B83242">
        <w:rPr>
          <w:b/>
          <w:i/>
        </w:rPr>
        <w:t>September 2017</w:t>
      </w:r>
    </w:p>
    <w:p w14:paraId="2611A669" w14:textId="77777777" w:rsidR="005C6661" w:rsidRPr="00487A35" w:rsidRDefault="005C6661" w:rsidP="00487A35">
      <w:pPr>
        <w:pStyle w:val="Heading2"/>
      </w:pPr>
      <w:r w:rsidRPr="00487A35">
        <w:t>Abstract</w:t>
      </w:r>
    </w:p>
    <w:p w14:paraId="0E29DE38" w14:textId="77777777" w:rsidR="005C6661" w:rsidRPr="00487A35" w:rsidRDefault="005C6661" w:rsidP="00487A35">
      <w:pPr>
        <w:pStyle w:val="Heading3"/>
      </w:pPr>
      <w:r w:rsidRPr="00487A35">
        <w:t>Purpose</w:t>
      </w:r>
    </w:p>
    <w:p w14:paraId="29FCF706" w14:textId="0558F7C6" w:rsidR="00897A56" w:rsidRPr="00BC33E0" w:rsidRDefault="007B3D7F" w:rsidP="003808C4">
      <w:r w:rsidRPr="00254A4B">
        <w:t>At its June 2017 meeting, DUSC requested a review of medicines to treat multiple myeloma</w:t>
      </w:r>
      <w:r w:rsidR="00E84A56">
        <w:t xml:space="preserve"> supplied through the Pharmaceutical Benefits Scheme (PBS) and Repatriation Pharmaceutical Benefits Scheme (RPBS).</w:t>
      </w:r>
      <w:r w:rsidR="00E84A56" w:rsidRPr="00BC33E0">
        <w:t xml:space="preserve"> </w:t>
      </w:r>
      <w:r w:rsidR="00A93E76">
        <w:t>A predicted versus actual analysis for pomalidomide was also undertaken.</w:t>
      </w:r>
    </w:p>
    <w:p w14:paraId="3BDFC027" w14:textId="77777777" w:rsidR="002D144A" w:rsidRDefault="002D144A" w:rsidP="00487A35">
      <w:pPr>
        <w:pStyle w:val="Heading3"/>
      </w:pPr>
      <w:r>
        <w:t>Date of listing on the P</w:t>
      </w:r>
      <w:r w:rsidR="00A95FA5">
        <w:t xml:space="preserve">harmaceutical </w:t>
      </w:r>
      <w:r>
        <w:t>B</w:t>
      </w:r>
      <w:r w:rsidR="00A95FA5">
        <w:t xml:space="preserve">enefits </w:t>
      </w:r>
      <w:r>
        <w:t>S</w:t>
      </w:r>
      <w:r w:rsidR="00A95FA5">
        <w:t>cheme (PBS)</w:t>
      </w:r>
    </w:p>
    <w:tbl>
      <w:tblPr>
        <w:tblStyle w:val="TableGrid"/>
        <w:tblW w:w="0" w:type="auto"/>
        <w:tblLook w:val="04A0" w:firstRow="1" w:lastRow="0" w:firstColumn="1" w:lastColumn="0" w:noHBand="0" w:noVBand="1"/>
        <w:tblCaption w:val="PBS listings for multiple myeloma"/>
        <w:tblDescription w:val="A table presenting the dates of listing for PBS medicines to treat multiple myeloma."/>
      </w:tblPr>
      <w:tblGrid>
        <w:gridCol w:w="1629"/>
        <w:gridCol w:w="4526"/>
        <w:gridCol w:w="3018"/>
      </w:tblGrid>
      <w:tr w:rsidR="00B912B9" w14:paraId="4059E19F" w14:textId="77777777" w:rsidTr="00085A27">
        <w:trPr>
          <w:tblHeader/>
        </w:trPr>
        <w:tc>
          <w:tcPr>
            <w:tcW w:w="1629" w:type="dxa"/>
            <w:shd w:val="clear" w:color="auto" w:fill="BFBFBF" w:themeFill="background1" w:themeFillShade="BF"/>
          </w:tcPr>
          <w:p w14:paraId="15E1CB30" w14:textId="77777777" w:rsidR="00B912B9" w:rsidRPr="00444B17" w:rsidRDefault="00B912B9" w:rsidP="00B912B9">
            <w:pPr>
              <w:rPr>
                <w:rFonts w:ascii="Calibri" w:hAnsi="Calibri"/>
                <w:b/>
                <w:sz w:val="22"/>
                <w:szCs w:val="22"/>
              </w:rPr>
            </w:pPr>
            <w:r w:rsidRPr="00444B17">
              <w:rPr>
                <w:rFonts w:ascii="Calibri" w:hAnsi="Calibri"/>
                <w:b/>
                <w:sz w:val="22"/>
                <w:szCs w:val="22"/>
              </w:rPr>
              <w:t>Drug</w:t>
            </w:r>
          </w:p>
        </w:tc>
        <w:tc>
          <w:tcPr>
            <w:tcW w:w="4526" w:type="dxa"/>
            <w:shd w:val="clear" w:color="auto" w:fill="BFBFBF" w:themeFill="background1" w:themeFillShade="BF"/>
          </w:tcPr>
          <w:p w14:paraId="123C9DBC" w14:textId="344F6468" w:rsidR="00B912B9" w:rsidRPr="00444B17" w:rsidRDefault="002D34CB" w:rsidP="00B912B9">
            <w:pPr>
              <w:rPr>
                <w:rFonts w:ascii="Calibri" w:hAnsi="Calibri"/>
                <w:b/>
                <w:sz w:val="22"/>
                <w:szCs w:val="22"/>
              </w:rPr>
            </w:pPr>
            <w:r w:rsidRPr="009C267B">
              <w:rPr>
                <w:rFonts w:ascii="Calibri" w:hAnsi="Calibri"/>
                <w:b/>
                <w:sz w:val="22"/>
                <w:szCs w:val="22"/>
              </w:rPr>
              <w:t>Abridged restriction</w:t>
            </w:r>
          </w:p>
        </w:tc>
        <w:tc>
          <w:tcPr>
            <w:tcW w:w="3018" w:type="dxa"/>
            <w:shd w:val="clear" w:color="auto" w:fill="BFBFBF" w:themeFill="background1" w:themeFillShade="BF"/>
          </w:tcPr>
          <w:p w14:paraId="3A7BF45A" w14:textId="77777777" w:rsidR="00B912B9" w:rsidRPr="00444B17" w:rsidRDefault="00B912B9" w:rsidP="00B912B9">
            <w:pPr>
              <w:rPr>
                <w:rFonts w:ascii="Calibri" w:hAnsi="Calibri"/>
                <w:b/>
                <w:sz w:val="22"/>
                <w:szCs w:val="22"/>
              </w:rPr>
            </w:pPr>
            <w:r w:rsidRPr="00444B17">
              <w:rPr>
                <w:rFonts w:ascii="Calibri" w:hAnsi="Calibri"/>
                <w:b/>
                <w:sz w:val="22"/>
                <w:szCs w:val="22"/>
              </w:rPr>
              <w:t>Date</w:t>
            </w:r>
          </w:p>
        </w:tc>
      </w:tr>
      <w:tr w:rsidR="00B912B9" w14:paraId="70F56574" w14:textId="77777777" w:rsidTr="00B912B9">
        <w:trPr>
          <w:trHeight w:val="70"/>
        </w:trPr>
        <w:tc>
          <w:tcPr>
            <w:tcW w:w="1629" w:type="dxa"/>
          </w:tcPr>
          <w:p w14:paraId="5331667B" w14:textId="77777777" w:rsidR="00B912B9" w:rsidRPr="00444B17" w:rsidRDefault="00B912B9" w:rsidP="00B912B9">
            <w:pPr>
              <w:rPr>
                <w:rFonts w:ascii="Calibri" w:hAnsi="Calibri"/>
                <w:sz w:val="22"/>
                <w:szCs w:val="22"/>
              </w:rPr>
            </w:pPr>
            <w:r w:rsidRPr="00444B17">
              <w:rPr>
                <w:rFonts w:ascii="Calibri" w:hAnsi="Calibri"/>
                <w:sz w:val="22"/>
                <w:szCs w:val="22"/>
              </w:rPr>
              <w:t>Thalidomide</w:t>
            </w:r>
          </w:p>
        </w:tc>
        <w:tc>
          <w:tcPr>
            <w:tcW w:w="4526" w:type="dxa"/>
          </w:tcPr>
          <w:p w14:paraId="29354EBB" w14:textId="77777777" w:rsidR="00B912B9" w:rsidRPr="00444B17" w:rsidRDefault="00B912B9" w:rsidP="00B912B9">
            <w:pPr>
              <w:rPr>
                <w:rFonts w:ascii="Calibri" w:hAnsi="Calibri"/>
                <w:sz w:val="22"/>
                <w:szCs w:val="22"/>
              </w:rPr>
            </w:pPr>
            <w:r w:rsidRPr="00444B17">
              <w:rPr>
                <w:rFonts w:ascii="Calibri" w:hAnsi="Calibri"/>
                <w:sz w:val="22"/>
                <w:szCs w:val="22"/>
              </w:rPr>
              <w:t>Relapsed or refractory multiple myeloma.</w:t>
            </w:r>
          </w:p>
        </w:tc>
        <w:tc>
          <w:tcPr>
            <w:tcW w:w="3018" w:type="dxa"/>
          </w:tcPr>
          <w:p w14:paraId="7D1A31CC" w14:textId="77777777" w:rsidR="00B912B9" w:rsidRPr="00444B17" w:rsidRDefault="00B912B9" w:rsidP="00B912B9">
            <w:pPr>
              <w:rPr>
                <w:rFonts w:ascii="Calibri" w:hAnsi="Calibri"/>
                <w:sz w:val="22"/>
                <w:szCs w:val="22"/>
              </w:rPr>
            </w:pPr>
            <w:r w:rsidRPr="00444B17">
              <w:rPr>
                <w:rFonts w:ascii="Calibri" w:hAnsi="Calibri"/>
                <w:sz w:val="22"/>
                <w:szCs w:val="22"/>
              </w:rPr>
              <w:t>1 February 2006</w:t>
            </w:r>
          </w:p>
        </w:tc>
      </w:tr>
      <w:tr w:rsidR="00B912B9" w14:paraId="3518055D" w14:textId="77777777" w:rsidTr="00B912B9">
        <w:tc>
          <w:tcPr>
            <w:tcW w:w="1629" w:type="dxa"/>
          </w:tcPr>
          <w:p w14:paraId="11420735" w14:textId="77777777" w:rsidR="00B912B9" w:rsidRPr="00444B17" w:rsidRDefault="00B912B9" w:rsidP="00B912B9">
            <w:pPr>
              <w:rPr>
                <w:rFonts w:ascii="Calibri" w:hAnsi="Calibri"/>
                <w:sz w:val="22"/>
                <w:szCs w:val="22"/>
              </w:rPr>
            </w:pPr>
            <w:r w:rsidRPr="00444B17">
              <w:rPr>
                <w:rFonts w:ascii="Calibri" w:hAnsi="Calibri"/>
                <w:sz w:val="22"/>
                <w:szCs w:val="22"/>
              </w:rPr>
              <w:t>Bortezomib</w:t>
            </w:r>
          </w:p>
        </w:tc>
        <w:tc>
          <w:tcPr>
            <w:tcW w:w="4526" w:type="dxa"/>
          </w:tcPr>
          <w:p w14:paraId="2D1B3DAB" w14:textId="211A2923" w:rsidR="00B912B9" w:rsidRPr="00444B17" w:rsidRDefault="00B912B9" w:rsidP="00B912B9">
            <w:pPr>
              <w:rPr>
                <w:rFonts w:ascii="Calibri" w:hAnsi="Calibri"/>
                <w:sz w:val="22"/>
                <w:szCs w:val="22"/>
              </w:rPr>
            </w:pPr>
            <w:r w:rsidRPr="00444B17">
              <w:rPr>
                <w:rFonts w:ascii="Calibri" w:hAnsi="Calibri"/>
                <w:sz w:val="22"/>
                <w:szCs w:val="22"/>
              </w:rPr>
              <w:t>As monotherapy or in combi</w:t>
            </w:r>
            <w:r w:rsidR="002D34CB">
              <w:rPr>
                <w:rFonts w:ascii="Calibri" w:hAnsi="Calibri"/>
                <w:sz w:val="22"/>
                <w:szCs w:val="22"/>
              </w:rPr>
              <w:t xml:space="preserve">nation with a corticosteroid </w:t>
            </w:r>
            <w:r w:rsidR="002D34CB" w:rsidRPr="009762BC">
              <w:rPr>
                <w:rFonts w:ascii="Calibri" w:hAnsi="Calibri"/>
                <w:sz w:val="22"/>
                <w:szCs w:val="22"/>
              </w:rPr>
              <w:t>for</w:t>
            </w:r>
            <w:r w:rsidRPr="00444B17">
              <w:rPr>
                <w:rFonts w:ascii="Calibri" w:hAnsi="Calibri"/>
                <w:sz w:val="22"/>
                <w:szCs w:val="22"/>
              </w:rPr>
              <w:t xml:space="preserve"> multiple myeloma after at least 1 prior therapy (except thalidomide).</w:t>
            </w:r>
          </w:p>
        </w:tc>
        <w:tc>
          <w:tcPr>
            <w:tcW w:w="3018" w:type="dxa"/>
          </w:tcPr>
          <w:p w14:paraId="0919928E" w14:textId="77777777" w:rsidR="00B912B9" w:rsidRPr="00444B17" w:rsidRDefault="00B912B9" w:rsidP="00B912B9">
            <w:pPr>
              <w:rPr>
                <w:rFonts w:ascii="Calibri" w:hAnsi="Calibri"/>
                <w:sz w:val="22"/>
                <w:szCs w:val="22"/>
              </w:rPr>
            </w:pPr>
            <w:r w:rsidRPr="00444B17">
              <w:rPr>
                <w:rFonts w:ascii="Calibri" w:hAnsi="Calibri"/>
                <w:sz w:val="22"/>
                <w:szCs w:val="22"/>
              </w:rPr>
              <w:t>1 November 2007</w:t>
            </w:r>
          </w:p>
        </w:tc>
      </w:tr>
      <w:tr w:rsidR="00B912B9" w14:paraId="67801E1B" w14:textId="77777777" w:rsidTr="00B912B9">
        <w:tc>
          <w:tcPr>
            <w:tcW w:w="1629" w:type="dxa"/>
          </w:tcPr>
          <w:p w14:paraId="759287F7" w14:textId="77777777" w:rsidR="00B912B9" w:rsidRPr="00444B17" w:rsidRDefault="00B912B9" w:rsidP="00B912B9">
            <w:pPr>
              <w:rPr>
                <w:rFonts w:ascii="Calibri" w:hAnsi="Calibri"/>
                <w:sz w:val="22"/>
                <w:szCs w:val="22"/>
              </w:rPr>
            </w:pPr>
            <w:r w:rsidRPr="00444B17">
              <w:rPr>
                <w:rFonts w:ascii="Calibri" w:hAnsi="Calibri"/>
                <w:sz w:val="22"/>
                <w:szCs w:val="22"/>
              </w:rPr>
              <w:t>Thalidomide</w:t>
            </w:r>
          </w:p>
        </w:tc>
        <w:tc>
          <w:tcPr>
            <w:tcW w:w="4526" w:type="dxa"/>
          </w:tcPr>
          <w:p w14:paraId="1176FE01" w14:textId="77777777" w:rsidR="00B912B9" w:rsidRPr="00444B17" w:rsidRDefault="00B912B9" w:rsidP="00B912B9">
            <w:pPr>
              <w:rPr>
                <w:rFonts w:ascii="Calibri" w:hAnsi="Calibri"/>
                <w:sz w:val="22"/>
                <w:szCs w:val="22"/>
              </w:rPr>
            </w:pPr>
            <w:r w:rsidRPr="00444B17">
              <w:rPr>
                <w:rFonts w:ascii="Calibri" w:hAnsi="Calibri"/>
                <w:sz w:val="22"/>
                <w:szCs w:val="22"/>
              </w:rPr>
              <w:t>Multiple myeloma.</w:t>
            </w:r>
          </w:p>
        </w:tc>
        <w:tc>
          <w:tcPr>
            <w:tcW w:w="3018" w:type="dxa"/>
          </w:tcPr>
          <w:p w14:paraId="1CFB15CD" w14:textId="77777777" w:rsidR="00B912B9" w:rsidRPr="00444B17" w:rsidRDefault="00B912B9" w:rsidP="00B912B9">
            <w:pPr>
              <w:rPr>
                <w:rFonts w:ascii="Calibri" w:hAnsi="Calibri"/>
                <w:sz w:val="22"/>
                <w:szCs w:val="22"/>
              </w:rPr>
            </w:pPr>
            <w:r w:rsidRPr="00444B17">
              <w:rPr>
                <w:rFonts w:ascii="Calibri" w:hAnsi="Calibri"/>
                <w:sz w:val="22"/>
                <w:szCs w:val="22"/>
              </w:rPr>
              <w:t>1 September 2009</w:t>
            </w:r>
          </w:p>
        </w:tc>
      </w:tr>
      <w:tr w:rsidR="00B912B9" w14:paraId="72D54D95" w14:textId="77777777" w:rsidTr="00B912B9">
        <w:tc>
          <w:tcPr>
            <w:tcW w:w="1629" w:type="dxa"/>
          </w:tcPr>
          <w:p w14:paraId="390FDA56" w14:textId="77777777" w:rsidR="00B912B9" w:rsidRPr="00444B17" w:rsidRDefault="00B912B9" w:rsidP="00B912B9">
            <w:pPr>
              <w:rPr>
                <w:rFonts w:ascii="Calibri" w:hAnsi="Calibri"/>
                <w:sz w:val="22"/>
                <w:szCs w:val="22"/>
              </w:rPr>
            </w:pPr>
            <w:r w:rsidRPr="00444B17">
              <w:rPr>
                <w:rFonts w:ascii="Calibri" w:hAnsi="Calibri"/>
                <w:sz w:val="22"/>
                <w:szCs w:val="22"/>
              </w:rPr>
              <w:t>Lenalidomide</w:t>
            </w:r>
          </w:p>
        </w:tc>
        <w:tc>
          <w:tcPr>
            <w:tcW w:w="4526" w:type="dxa"/>
          </w:tcPr>
          <w:p w14:paraId="3037D7A1" w14:textId="2108F497" w:rsidR="00B912B9" w:rsidRPr="00444B17" w:rsidRDefault="00B912B9" w:rsidP="001D660B">
            <w:pPr>
              <w:rPr>
                <w:rFonts w:ascii="Calibri" w:hAnsi="Calibri"/>
                <w:sz w:val="22"/>
                <w:szCs w:val="22"/>
              </w:rPr>
            </w:pPr>
            <w:r w:rsidRPr="00444B17">
              <w:rPr>
                <w:rFonts w:ascii="Calibri" w:hAnsi="Calibri"/>
                <w:sz w:val="22"/>
                <w:szCs w:val="22"/>
              </w:rPr>
              <w:t>As monotherapy or in combination with dexamethasone for multiple myeloma after at least 1 prior therapy</w:t>
            </w:r>
            <w:r w:rsidR="001D660B">
              <w:rPr>
                <w:rFonts w:ascii="Calibri" w:hAnsi="Calibri"/>
                <w:sz w:val="22"/>
                <w:szCs w:val="22"/>
              </w:rPr>
              <w:t>.</w:t>
            </w:r>
            <w:r w:rsidRPr="00444B17">
              <w:rPr>
                <w:rFonts w:ascii="Calibri" w:hAnsi="Calibri"/>
                <w:sz w:val="22"/>
                <w:szCs w:val="22"/>
              </w:rPr>
              <w:t xml:space="preserve"> </w:t>
            </w:r>
          </w:p>
        </w:tc>
        <w:tc>
          <w:tcPr>
            <w:tcW w:w="3018" w:type="dxa"/>
          </w:tcPr>
          <w:p w14:paraId="695812C7" w14:textId="77777777" w:rsidR="00B912B9" w:rsidRPr="00444B17" w:rsidRDefault="00B912B9" w:rsidP="00B912B9">
            <w:pPr>
              <w:rPr>
                <w:rFonts w:ascii="Calibri" w:hAnsi="Calibri"/>
                <w:sz w:val="22"/>
                <w:szCs w:val="22"/>
              </w:rPr>
            </w:pPr>
            <w:r w:rsidRPr="00444B17">
              <w:rPr>
                <w:rFonts w:ascii="Calibri" w:hAnsi="Calibri"/>
                <w:sz w:val="22"/>
                <w:szCs w:val="22"/>
              </w:rPr>
              <w:t>1 November 2009</w:t>
            </w:r>
          </w:p>
        </w:tc>
      </w:tr>
      <w:tr w:rsidR="00B912B9" w14:paraId="375DCAB7" w14:textId="77777777" w:rsidTr="00B912B9">
        <w:tc>
          <w:tcPr>
            <w:tcW w:w="1629" w:type="dxa"/>
          </w:tcPr>
          <w:p w14:paraId="7C0E3F8B" w14:textId="77777777" w:rsidR="00B912B9" w:rsidRPr="00444B17" w:rsidRDefault="00B912B9" w:rsidP="00B912B9">
            <w:pPr>
              <w:rPr>
                <w:rFonts w:ascii="Calibri" w:hAnsi="Calibri"/>
                <w:sz w:val="22"/>
                <w:szCs w:val="22"/>
              </w:rPr>
            </w:pPr>
            <w:r w:rsidRPr="00444B17">
              <w:rPr>
                <w:rFonts w:ascii="Calibri" w:hAnsi="Calibri"/>
                <w:sz w:val="22"/>
                <w:szCs w:val="22"/>
              </w:rPr>
              <w:t>Bortezomib</w:t>
            </w:r>
          </w:p>
        </w:tc>
        <w:tc>
          <w:tcPr>
            <w:tcW w:w="4526" w:type="dxa"/>
          </w:tcPr>
          <w:p w14:paraId="49A89F6C" w14:textId="03A8EDF9" w:rsidR="00B912B9" w:rsidRPr="00444B17" w:rsidRDefault="00B912B9" w:rsidP="00B912B9">
            <w:pPr>
              <w:rPr>
                <w:rFonts w:ascii="Calibri" w:hAnsi="Calibri"/>
                <w:sz w:val="22"/>
                <w:szCs w:val="22"/>
              </w:rPr>
            </w:pPr>
            <w:r w:rsidRPr="00444B17">
              <w:rPr>
                <w:rFonts w:ascii="Calibri" w:hAnsi="Calibri"/>
                <w:sz w:val="22"/>
                <w:szCs w:val="22"/>
              </w:rPr>
              <w:t>Newly diagnosed patient</w:t>
            </w:r>
            <w:r w:rsidR="002D34CB">
              <w:rPr>
                <w:rFonts w:ascii="Calibri" w:hAnsi="Calibri"/>
                <w:sz w:val="22"/>
                <w:szCs w:val="22"/>
              </w:rPr>
              <w:t>s</w:t>
            </w:r>
            <w:r w:rsidRPr="00444B17">
              <w:rPr>
                <w:rFonts w:ascii="Calibri" w:hAnsi="Calibri"/>
                <w:sz w:val="22"/>
                <w:szCs w:val="22"/>
              </w:rPr>
              <w:t xml:space="preserve"> with symptomatic multiple myeloma.</w:t>
            </w:r>
          </w:p>
        </w:tc>
        <w:tc>
          <w:tcPr>
            <w:tcW w:w="3018" w:type="dxa"/>
          </w:tcPr>
          <w:p w14:paraId="64F8C9AC" w14:textId="77777777" w:rsidR="00B912B9" w:rsidRPr="00444B17" w:rsidRDefault="00B912B9" w:rsidP="00B912B9">
            <w:pPr>
              <w:rPr>
                <w:rFonts w:ascii="Calibri" w:hAnsi="Calibri"/>
                <w:sz w:val="22"/>
                <w:szCs w:val="22"/>
              </w:rPr>
            </w:pPr>
            <w:r w:rsidRPr="00444B17">
              <w:rPr>
                <w:rFonts w:ascii="Calibri" w:hAnsi="Calibri"/>
                <w:sz w:val="22"/>
                <w:szCs w:val="22"/>
              </w:rPr>
              <w:t>1 October 2012</w:t>
            </w:r>
          </w:p>
        </w:tc>
      </w:tr>
      <w:tr w:rsidR="00B912B9" w14:paraId="08B07998" w14:textId="77777777" w:rsidTr="00B912B9">
        <w:tc>
          <w:tcPr>
            <w:tcW w:w="1629" w:type="dxa"/>
          </w:tcPr>
          <w:p w14:paraId="2436924B" w14:textId="77777777" w:rsidR="00B912B9" w:rsidRPr="00444B17" w:rsidRDefault="00B912B9" w:rsidP="00B912B9">
            <w:pPr>
              <w:rPr>
                <w:rFonts w:ascii="Calibri" w:hAnsi="Calibri"/>
                <w:sz w:val="22"/>
                <w:szCs w:val="22"/>
              </w:rPr>
            </w:pPr>
            <w:r w:rsidRPr="00444B17">
              <w:rPr>
                <w:rFonts w:ascii="Calibri" w:hAnsi="Calibri"/>
                <w:sz w:val="22"/>
                <w:szCs w:val="22"/>
              </w:rPr>
              <w:t>Pomalidomide</w:t>
            </w:r>
          </w:p>
        </w:tc>
        <w:tc>
          <w:tcPr>
            <w:tcW w:w="4526" w:type="dxa"/>
          </w:tcPr>
          <w:p w14:paraId="5C97097B" w14:textId="77777777" w:rsidR="00B912B9" w:rsidRPr="00444B17" w:rsidRDefault="00B912B9" w:rsidP="00B912B9">
            <w:pPr>
              <w:rPr>
                <w:rFonts w:ascii="Calibri" w:hAnsi="Calibri"/>
                <w:sz w:val="22"/>
                <w:szCs w:val="22"/>
              </w:rPr>
            </w:pPr>
            <w:r w:rsidRPr="00444B17">
              <w:rPr>
                <w:rFonts w:ascii="Calibri" w:hAnsi="Calibri"/>
                <w:sz w:val="22"/>
                <w:szCs w:val="22"/>
              </w:rPr>
              <w:t>In combination with dexamethasone for multiple myeloma after prior treatment failure with bortezomib and treatment failure with lenalidomide.</w:t>
            </w:r>
          </w:p>
        </w:tc>
        <w:tc>
          <w:tcPr>
            <w:tcW w:w="3018" w:type="dxa"/>
          </w:tcPr>
          <w:p w14:paraId="2953A367" w14:textId="77777777" w:rsidR="00B912B9" w:rsidRPr="00444B17" w:rsidRDefault="00B912B9" w:rsidP="00B912B9">
            <w:pPr>
              <w:rPr>
                <w:rFonts w:ascii="Calibri" w:hAnsi="Calibri"/>
                <w:sz w:val="22"/>
                <w:szCs w:val="22"/>
              </w:rPr>
            </w:pPr>
            <w:r w:rsidRPr="00444B17">
              <w:rPr>
                <w:rFonts w:ascii="Calibri" w:hAnsi="Calibri"/>
                <w:sz w:val="22"/>
                <w:szCs w:val="22"/>
              </w:rPr>
              <w:t>1 August 2015</w:t>
            </w:r>
          </w:p>
        </w:tc>
      </w:tr>
      <w:tr w:rsidR="00B912B9" w14:paraId="475CB2BD" w14:textId="77777777" w:rsidTr="00B912B9">
        <w:tc>
          <w:tcPr>
            <w:tcW w:w="1629" w:type="dxa"/>
          </w:tcPr>
          <w:p w14:paraId="75356128" w14:textId="77777777" w:rsidR="00B912B9" w:rsidRPr="00444B17" w:rsidRDefault="00B912B9" w:rsidP="00B912B9">
            <w:pPr>
              <w:rPr>
                <w:rFonts w:ascii="Calibri" w:hAnsi="Calibri"/>
                <w:sz w:val="22"/>
                <w:szCs w:val="22"/>
              </w:rPr>
            </w:pPr>
            <w:r w:rsidRPr="00444B17">
              <w:rPr>
                <w:rFonts w:ascii="Calibri" w:hAnsi="Calibri"/>
                <w:sz w:val="22"/>
                <w:szCs w:val="22"/>
              </w:rPr>
              <w:t>Lenalidomide</w:t>
            </w:r>
          </w:p>
        </w:tc>
        <w:tc>
          <w:tcPr>
            <w:tcW w:w="4526" w:type="dxa"/>
          </w:tcPr>
          <w:p w14:paraId="1BDD2A6D" w14:textId="77777777" w:rsidR="00B912B9" w:rsidRPr="00444B17" w:rsidRDefault="00B912B9" w:rsidP="00B912B9">
            <w:pPr>
              <w:rPr>
                <w:rFonts w:ascii="Calibri" w:hAnsi="Calibri"/>
                <w:sz w:val="22"/>
                <w:szCs w:val="22"/>
              </w:rPr>
            </w:pPr>
            <w:r w:rsidRPr="00444B17">
              <w:rPr>
                <w:rFonts w:ascii="Calibri" w:hAnsi="Calibri"/>
                <w:sz w:val="22"/>
                <w:szCs w:val="22"/>
              </w:rPr>
              <w:t>In combination with dexamethasone for newly diagnosed patients with multiple myeloma.</w:t>
            </w:r>
          </w:p>
        </w:tc>
        <w:tc>
          <w:tcPr>
            <w:tcW w:w="3018" w:type="dxa"/>
          </w:tcPr>
          <w:p w14:paraId="0EB16AD9" w14:textId="77777777" w:rsidR="00B912B9" w:rsidRPr="00444B17" w:rsidRDefault="00B912B9" w:rsidP="00B912B9">
            <w:pPr>
              <w:rPr>
                <w:rFonts w:ascii="Calibri" w:hAnsi="Calibri"/>
                <w:sz w:val="22"/>
                <w:szCs w:val="22"/>
              </w:rPr>
            </w:pPr>
            <w:r w:rsidRPr="00444B17">
              <w:rPr>
                <w:rFonts w:ascii="Calibri" w:hAnsi="Calibri"/>
                <w:sz w:val="22"/>
                <w:szCs w:val="22"/>
              </w:rPr>
              <w:t>1 February 2017</w:t>
            </w:r>
          </w:p>
        </w:tc>
      </w:tr>
    </w:tbl>
    <w:p w14:paraId="79FAE784" w14:textId="77777777" w:rsidR="00487A35" w:rsidRDefault="00487A35" w:rsidP="00487A35">
      <w:pPr>
        <w:pStyle w:val="Notes"/>
        <w:spacing w:after="0"/>
      </w:pPr>
    </w:p>
    <w:p w14:paraId="02BE1D29" w14:textId="7098416E" w:rsidR="002D34CB" w:rsidRPr="00487A35" w:rsidRDefault="002D34CB" w:rsidP="00487A35">
      <w:r w:rsidRPr="00487A35">
        <w:t xml:space="preserve">See </w:t>
      </w:r>
      <w:hyperlink r:id="rId9" w:history="1">
        <w:r w:rsidRPr="00487A35">
          <w:rPr>
            <w:rStyle w:val="Hyperlink"/>
            <w:b/>
            <w:sz w:val="20"/>
            <w:szCs w:val="20"/>
          </w:rPr>
          <w:t>the PBS website</w:t>
        </w:r>
      </w:hyperlink>
      <w:r w:rsidRPr="00487A35">
        <w:t xml:space="preserve"> for full details of the restrictions.</w:t>
      </w:r>
    </w:p>
    <w:p w14:paraId="6816F581" w14:textId="109F8563" w:rsidR="005C6661" w:rsidRDefault="00A05A34" w:rsidP="00487A35">
      <w:pPr>
        <w:pStyle w:val="Heading3"/>
      </w:pPr>
      <w:r>
        <w:t>Data Source / M</w:t>
      </w:r>
      <w:r w:rsidR="005C6661">
        <w:t>ethodology</w:t>
      </w:r>
    </w:p>
    <w:p w14:paraId="618874E6" w14:textId="7D81487C" w:rsidR="009A4A8A" w:rsidRDefault="00195032" w:rsidP="009A4A8A">
      <w:pPr>
        <w:rPr>
          <w:rFonts w:ascii="Arial" w:hAnsi="Arial"/>
          <w:color w:val="1F497D" w:themeColor="dark2"/>
          <w:sz w:val="18"/>
        </w:rPr>
      </w:pPr>
      <w:r>
        <w:t xml:space="preserve">The </w:t>
      </w:r>
      <w:r w:rsidR="00816F80">
        <w:t xml:space="preserve">prescription dispensing </w:t>
      </w:r>
      <w:r>
        <w:t xml:space="preserve">data </w:t>
      </w:r>
      <w:r w:rsidR="00735358" w:rsidRPr="006F667B">
        <w:t>were extracted from the Department of Human Services (DHS) prescription database</w:t>
      </w:r>
      <w:r w:rsidR="00735358">
        <w:t>. This</w:t>
      </w:r>
      <w:r>
        <w:t xml:space="preserve"> contain</w:t>
      </w:r>
      <w:r w:rsidR="00735358">
        <w:t>ed</w:t>
      </w:r>
      <w:r>
        <w:t xml:space="preserve"> </w:t>
      </w:r>
      <w:r w:rsidR="008A37F0" w:rsidRPr="009C267B">
        <w:t>non-identifying</w:t>
      </w:r>
      <w:r w:rsidR="008A37F0">
        <w:t xml:space="preserve"> </w:t>
      </w:r>
      <w:r>
        <w:t xml:space="preserve">patient level </w:t>
      </w:r>
      <w:r w:rsidR="007569F4">
        <w:t>PBS &amp; RPBS (</w:t>
      </w:r>
      <w:r w:rsidR="00764531">
        <w:t>R/</w:t>
      </w:r>
      <w:r>
        <w:t>PBS</w:t>
      </w:r>
      <w:r w:rsidR="007569F4">
        <w:t>)</w:t>
      </w:r>
      <w:r>
        <w:t xml:space="preserve"> data for the time period 1 Jul</w:t>
      </w:r>
      <w:r w:rsidR="003808C4">
        <w:t>y</w:t>
      </w:r>
      <w:r>
        <w:t xml:space="preserve"> 2013 to 31</w:t>
      </w:r>
      <w:r w:rsidR="00BC3C3B">
        <w:t> </w:t>
      </w:r>
      <w:r>
        <w:t>Dec</w:t>
      </w:r>
      <w:r w:rsidR="003808C4">
        <w:t>ember</w:t>
      </w:r>
      <w:r>
        <w:t xml:space="preserve"> 2016. The medicines to treat multiple myeloma (MM) that </w:t>
      </w:r>
      <w:r w:rsidR="00735358">
        <w:t>we</w:t>
      </w:r>
      <w:r>
        <w:t xml:space="preserve">re included </w:t>
      </w:r>
      <w:r w:rsidR="001F4D85">
        <w:t>in the analysis were thalidomide, bortezomib, lenalidomide and pomalidomide.</w:t>
      </w:r>
      <w:r w:rsidR="009A4A8A" w:rsidRPr="009A4A8A">
        <w:rPr>
          <w:rFonts w:ascii="Arial" w:hAnsi="Arial"/>
          <w:color w:val="1F497D" w:themeColor="dark2"/>
          <w:sz w:val="18"/>
        </w:rPr>
        <w:t xml:space="preserve"> </w:t>
      </w:r>
    </w:p>
    <w:p w14:paraId="675D8899" w14:textId="77777777" w:rsidR="009A4A8A" w:rsidRDefault="009A4A8A" w:rsidP="009A4A8A">
      <w:pPr>
        <w:rPr>
          <w:rFonts w:ascii="Arial" w:hAnsi="Arial"/>
          <w:color w:val="1F497D" w:themeColor="dark2"/>
          <w:sz w:val="18"/>
        </w:rPr>
      </w:pPr>
    </w:p>
    <w:p w14:paraId="2D7A327E" w14:textId="6AF8EABC" w:rsidR="009A4A8A" w:rsidRPr="009A4A8A" w:rsidRDefault="009A4A8A" w:rsidP="009A4A8A">
      <w:r w:rsidRPr="009A4A8A">
        <w:t xml:space="preserve">Data extracted from DHS </w:t>
      </w:r>
      <w:r w:rsidR="005C009C">
        <w:t xml:space="preserve">was </w:t>
      </w:r>
      <w:r w:rsidRPr="009A4A8A">
        <w:t>used to determine the date of death of patients. Data was supplied for patients who died in the time period 1 July 2013 and 31 December 2016.</w:t>
      </w:r>
    </w:p>
    <w:p w14:paraId="72F8A30C" w14:textId="2CF33FD5" w:rsidR="00A4688C" w:rsidRDefault="00A4688C" w:rsidP="009A4A8A">
      <w:pPr>
        <w:spacing w:before="120" w:after="120"/>
      </w:pPr>
      <w:r w:rsidRPr="009762BC">
        <w:t>R</w:t>
      </w:r>
      <w:r w:rsidR="007569F4">
        <w:t>/</w:t>
      </w:r>
      <w:r w:rsidRPr="009762BC">
        <w:t>PBS data</w:t>
      </w:r>
      <w:r>
        <w:t xml:space="preserve"> were used to determine:</w:t>
      </w:r>
    </w:p>
    <w:p w14:paraId="4794062F" w14:textId="77777777" w:rsidR="00A4688C" w:rsidRPr="00A4688C" w:rsidRDefault="00A4688C" w:rsidP="003808C4">
      <w:pPr>
        <w:spacing w:after="0"/>
        <w:ind w:left="720"/>
      </w:pPr>
      <w:r w:rsidRPr="00A4688C">
        <w:t xml:space="preserve">1) </w:t>
      </w:r>
      <w:r w:rsidR="003808C4">
        <w:t>the p</w:t>
      </w:r>
      <w:r w:rsidRPr="00A4688C">
        <w:t xml:space="preserve">revalent and incident populations treated with the PBS listed </w:t>
      </w:r>
      <w:r w:rsidR="003808C4">
        <w:t xml:space="preserve">medicines for </w:t>
      </w:r>
      <w:r w:rsidRPr="00A4688C">
        <w:t xml:space="preserve">multiple myeloma </w:t>
      </w:r>
    </w:p>
    <w:p w14:paraId="14BE189C" w14:textId="77777777" w:rsidR="00A4688C" w:rsidRPr="00A4688C" w:rsidRDefault="00A4688C" w:rsidP="003808C4">
      <w:pPr>
        <w:spacing w:after="0"/>
        <w:ind w:left="720"/>
      </w:pPr>
      <w:r w:rsidRPr="00A4688C">
        <w:t xml:space="preserve">2) </w:t>
      </w:r>
      <w:r w:rsidR="003808C4">
        <w:t>c</w:t>
      </w:r>
      <w:r w:rsidRPr="00A4688C">
        <w:t xml:space="preserve">linical pathways of use of </w:t>
      </w:r>
      <w:r w:rsidR="003808C4">
        <w:t xml:space="preserve">medicines for </w:t>
      </w:r>
      <w:r w:rsidRPr="00A4688C">
        <w:t xml:space="preserve">multiple myeloma, including </w:t>
      </w:r>
      <w:r w:rsidR="003808C4">
        <w:t>first, second and thir</w:t>
      </w:r>
      <w:r w:rsidRPr="00A4688C">
        <w:t>d line treatment.</w:t>
      </w:r>
    </w:p>
    <w:p w14:paraId="5BC2E2D9" w14:textId="77777777" w:rsidR="00A4688C" w:rsidRPr="00A4688C" w:rsidRDefault="00A4688C" w:rsidP="003808C4">
      <w:pPr>
        <w:spacing w:after="0"/>
        <w:ind w:left="720"/>
      </w:pPr>
      <w:r w:rsidRPr="00A4688C">
        <w:t xml:space="preserve">3) </w:t>
      </w:r>
      <w:r w:rsidR="003808C4">
        <w:t>the d</w:t>
      </w:r>
      <w:r w:rsidRPr="00A4688C">
        <w:t xml:space="preserve">uration of treatment with </w:t>
      </w:r>
      <w:r w:rsidR="00876B11">
        <w:t xml:space="preserve">medicines for </w:t>
      </w:r>
      <w:r w:rsidRPr="00A4688C">
        <w:t xml:space="preserve">multiple myeloma </w:t>
      </w:r>
    </w:p>
    <w:p w14:paraId="5E85984A" w14:textId="77777777" w:rsidR="00A4688C" w:rsidRPr="00A4688C" w:rsidRDefault="00A4688C" w:rsidP="003808C4">
      <w:pPr>
        <w:spacing w:after="0"/>
        <w:ind w:left="720"/>
      </w:pPr>
      <w:r w:rsidRPr="00A4688C">
        <w:t xml:space="preserve">4) </w:t>
      </w:r>
      <w:r w:rsidR="003808C4">
        <w:t>the extent of c</w:t>
      </w:r>
      <w:r w:rsidRPr="00A4688C">
        <w:t xml:space="preserve">o-prescribing of two or more </w:t>
      </w:r>
      <w:r w:rsidR="003808C4">
        <w:t xml:space="preserve">medicines for </w:t>
      </w:r>
      <w:r w:rsidRPr="00A4688C">
        <w:t>multiple myeloma.</w:t>
      </w:r>
    </w:p>
    <w:p w14:paraId="46303995" w14:textId="53E9767B" w:rsidR="00A4688C" w:rsidRPr="00A4688C" w:rsidRDefault="00A4688C" w:rsidP="003808C4">
      <w:pPr>
        <w:spacing w:after="0"/>
        <w:ind w:left="720"/>
      </w:pPr>
      <w:r w:rsidRPr="00A4688C">
        <w:t xml:space="preserve">5) </w:t>
      </w:r>
      <w:r w:rsidR="003808C4">
        <w:t xml:space="preserve">the consistency of use of </w:t>
      </w:r>
      <w:r w:rsidRPr="00A4688C">
        <w:t xml:space="preserve">PBS </w:t>
      </w:r>
      <w:r w:rsidR="003808C4">
        <w:t xml:space="preserve">subsidised </w:t>
      </w:r>
      <w:r w:rsidRPr="00A4688C">
        <w:t>medicine</w:t>
      </w:r>
      <w:r w:rsidR="003808C4">
        <w:t>s</w:t>
      </w:r>
      <w:r w:rsidRPr="00A4688C">
        <w:t xml:space="preserve"> for multiple myeloma with the recommendations in Australian guidelines </w:t>
      </w:r>
      <w:r w:rsidRPr="00A4688C">
        <w:rPr>
          <w:vertAlign w:val="superscript"/>
        </w:rPr>
        <w:fldChar w:fldCharType="begin"/>
      </w:r>
      <w:r w:rsidR="00F216FA">
        <w:rPr>
          <w:vertAlign w:val="superscript"/>
        </w:rPr>
        <w:instrText xml:space="preserve"> ADDIN EN.CITE &lt;EndNote&gt;&lt;Cite&gt;&lt;RecNum&gt;8&lt;/RecNum&gt;&lt;DisplayText&gt;(1)&lt;/DisplayText&gt;&lt;record&gt;&lt;rec-number&gt;8&lt;/rec-number&gt;&lt;foreign-keys&gt;&lt;key app="EN" db-id="9pwwa5dw1da2wceswza5fd0awxt2tax0vvz5"&gt;8&lt;/key&gt;&lt;/foreign-keys&gt;&lt;ref-type name="Journal Article"&gt;17&lt;/ref-type&gt;&lt;contributors&gt;&lt;/contributors&gt;&lt;titles&gt;&lt;title&gt;Medical Scientific Advisory Group to the Myeloma Foundation of Australia, Clinical practice guideline multiple myeloma. 2017. http://myeloma.org.au/wp-content/uploads/sites/2/2017/05/MSAG-Clinical-Practice-Guideline-Myeloma-V4-March-2017.pdf&lt;/title&gt;&lt;/titles&gt;&lt;dates&gt;&lt;/dates&gt;&lt;urls&gt;&lt;/urls&gt;&lt;/record&gt;&lt;/Cite&gt;&lt;/EndNote&gt;</w:instrText>
      </w:r>
      <w:r w:rsidRPr="00A4688C">
        <w:rPr>
          <w:vertAlign w:val="superscript"/>
        </w:rPr>
        <w:fldChar w:fldCharType="separate"/>
      </w:r>
      <w:r w:rsidR="009E6A92">
        <w:rPr>
          <w:noProof/>
          <w:vertAlign w:val="superscript"/>
        </w:rPr>
        <w:t>(</w:t>
      </w:r>
      <w:hyperlink w:anchor="_ENREF_1" w:tooltip=",  #8" w:history="1">
        <w:r w:rsidR="00FE7436">
          <w:rPr>
            <w:noProof/>
            <w:vertAlign w:val="superscript"/>
          </w:rPr>
          <w:t>1</w:t>
        </w:r>
      </w:hyperlink>
      <w:r w:rsidR="009E6A92">
        <w:rPr>
          <w:noProof/>
          <w:vertAlign w:val="superscript"/>
        </w:rPr>
        <w:t>)</w:t>
      </w:r>
      <w:r w:rsidRPr="00A4688C">
        <w:rPr>
          <w:vertAlign w:val="superscript"/>
        </w:rPr>
        <w:fldChar w:fldCharType="end"/>
      </w:r>
      <w:r w:rsidRPr="00A4688C">
        <w:t xml:space="preserve"> and the PBS restrictions.</w:t>
      </w:r>
    </w:p>
    <w:p w14:paraId="6A9F2C86" w14:textId="77777777" w:rsidR="005C6661" w:rsidRDefault="005C6661" w:rsidP="00487A35">
      <w:pPr>
        <w:pStyle w:val="Heading3"/>
      </w:pPr>
      <w:r>
        <w:t>Key Findings</w:t>
      </w:r>
    </w:p>
    <w:p w14:paraId="6FC8007D" w14:textId="77777777" w:rsidR="00F724E3" w:rsidRDefault="00F724E3" w:rsidP="00F724E3">
      <w:pPr>
        <w:pStyle w:val="ListParagraph"/>
        <w:numPr>
          <w:ilvl w:val="0"/>
          <w:numId w:val="4"/>
        </w:numPr>
        <w:spacing w:before="120"/>
      </w:pPr>
      <w:r w:rsidRPr="002309D1">
        <w:t xml:space="preserve">Overall, </w:t>
      </w:r>
      <w:r>
        <w:t xml:space="preserve">9,445 people received 204,947 dispensings for the medicines listed for multiple myeloma in the period 1 July 2013 to 31 December 2016. The number of people receiving treatment rose from 9.4 per 100,000 in July 2013 to 11.8 per 100,000 in December 2016.  </w:t>
      </w:r>
    </w:p>
    <w:p w14:paraId="66C7AEB9" w14:textId="2708B347" w:rsidR="00F724E3" w:rsidRPr="00195032" w:rsidRDefault="00F724E3" w:rsidP="00F724E3">
      <w:pPr>
        <w:pStyle w:val="ListParagraph"/>
        <w:numPr>
          <w:ilvl w:val="0"/>
          <w:numId w:val="4"/>
        </w:numPr>
        <w:spacing w:after="60" w:line="330" w:lineRule="atLeast"/>
        <w:rPr>
          <w:rFonts w:cstheme="minorHAnsi"/>
        </w:rPr>
      </w:pPr>
      <w:r w:rsidRPr="00FF6C1A">
        <w:rPr>
          <w:rFonts w:cstheme="minorHAnsi"/>
        </w:rPr>
        <w:t>1,826 people initiated therapy with the medicines listed for multiple myeloma in</w:t>
      </w:r>
      <w:r w:rsidRPr="00195032">
        <w:rPr>
          <w:rFonts w:cstheme="minorHAnsi"/>
        </w:rPr>
        <w:t xml:space="preserve"> 2016, with most initiating bortezomib. </w:t>
      </w:r>
      <w:r>
        <w:rPr>
          <w:rFonts w:cstheme="minorHAnsi"/>
        </w:rPr>
        <w:t xml:space="preserve">Their median age was 70 years.  This is consistent with AIHW </w:t>
      </w:r>
      <w:r w:rsidR="00B804E8">
        <w:rPr>
          <w:rFonts w:cstheme="minorHAnsi"/>
        </w:rPr>
        <w:t>(201</w:t>
      </w:r>
      <w:r w:rsidR="00BC3C3B">
        <w:rPr>
          <w:rFonts w:cstheme="minorHAnsi"/>
        </w:rPr>
        <w:t>3</w:t>
      </w:r>
      <w:r w:rsidR="00B804E8">
        <w:rPr>
          <w:rFonts w:cstheme="minorHAnsi"/>
        </w:rPr>
        <w:t xml:space="preserve">) </w:t>
      </w:r>
      <w:r>
        <w:rPr>
          <w:rFonts w:cstheme="minorHAnsi"/>
        </w:rPr>
        <w:t>estimates of incidence of approximately 1</w:t>
      </w:r>
      <w:r w:rsidR="00AC20B3">
        <w:rPr>
          <w:rFonts w:cstheme="minorHAnsi"/>
        </w:rPr>
        <w:t>,</w:t>
      </w:r>
      <w:r>
        <w:rPr>
          <w:rFonts w:cstheme="minorHAnsi"/>
        </w:rPr>
        <w:t>600 persons per year.</w:t>
      </w:r>
    </w:p>
    <w:p w14:paraId="4D7724AA" w14:textId="0AE49A36" w:rsidR="008F798C" w:rsidRPr="008F798C" w:rsidRDefault="00244CD5" w:rsidP="00B912B9">
      <w:pPr>
        <w:pStyle w:val="ListParagraph"/>
        <w:numPr>
          <w:ilvl w:val="0"/>
          <w:numId w:val="4"/>
        </w:numPr>
        <w:spacing w:before="240" w:after="60" w:line="330" w:lineRule="atLeast"/>
        <w:rPr>
          <w:rFonts w:cstheme="minorHAnsi"/>
        </w:rPr>
      </w:pPr>
      <w:r w:rsidRPr="008F798C">
        <w:rPr>
          <w:rFonts w:cstheme="minorHAnsi"/>
        </w:rPr>
        <w:t>61</w:t>
      </w:r>
      <w:r w:rsidR="00195032" w:rsidRPr="008F798C">
        <w:rPr>
          <w:rFonts w:cstheme="minorHAnsi"/>
        </w:rPr>
        <w:t xml:space="preserve">% of people treated for multiple myeloma received </w:t>
      </w:r>
      <w:r w:rsidR="003D5AC6" w:rsidRPr="008F798C">
        <w:rPr>
          <w:rFonts w:cstheme="minorHAnsi"/>
        </w:rPr>
        <w:t xml:space="preserve">one </w:t>
      </w:r>
      <w:r w:rsidR="00195032" w:rsidRPr="008F798C">
        <w:rPr>
          <w:rFonts w:cstheme="minorHAnsi"/>
        </w:rPr>
        <w:t xml:space="preserve">therapy </w:t>
      </w:r>
      <w:r w:rsidR="003D5AC6" w:rsidRPr="008F798C">
        <w:rPr>
          <w:rFonts w:cstheme="minorHAnsi"/>
        </w:rPr>
        <w:t xml:space="preserve">only </w:t>
      </w:r>
      <w:r w:rsidR="00831C80" w:rsidRPr="008F798C">
        <w:rPr>
          <w:rFonts w:cstheme="minorHAnsi"/>
        </w:rPr>
        <w:t>in the period 2014</w:t>
      </w:r>
      <w:r w:rsidR="00195032" w:rsidRPr="008F798C">
        <w:rPr>
          <w:rFonts w:cstheme="minorHAnsi"/>
        </w:rPr>
        <w:t xml:space="preserve">-2016, with </w:t>
      </w:r>
      <w:r w:rsidR="00831C80" w:rsidRPr="008F798C">
        <w:rPr>
          <w:rFonts w:cstheme="minorHAnsi"/>
        </w:rPr>
        <w:t>two-thirds</w:t>
      </w:r>
      <w:r w:rsidR="00195032" w:rsidRPr="008F798C">
        <w:rPr>
          <w:rFonts w:cstheme="minorHAnsi"/>
        </w:rPr>
        <w:t xml:space="preserve"> </w:t>
      </w:r>
      <w:r w:rsidR="00CC2D3A">
        <w:rPr>
          <w:rFonts w:cstheme="minorHAnsi"/>
        </w:rPr>
        <w:t xml:space="preserve">of these </w:t>
      </w:r>
      <w:r w:rsidR="003808C4" w:rsidRPr="008F798C">
        <w:rPr>
          <w:rFonts w:cstheme="minorHAnsi"/>
        </w:rPr>
        <w:t>receiving</w:t>
      </w:r>
      <w:r w:rsidR="00195032" w:rsidRPr="008F798C">
        <w:rPr>
          <w:rFonts w:cstheme="minorHAnsi"/>
        </w:rPr>
        <w:t xml:space="preserve"> therapy with bortezomib only, a quarter </w:t>
      </w:r>
      <w:r w:rsidR="003808C4" w:rsidRPr="008F798C">
        <w:rPr>
          <w:rFonts w:cstheme="minorHAnsi"/>
        </w:rPr>
        <w:t>receiving</w:t>
      </w:r>
      <w:r w:rsidR="00195032" w:rsidRPr="008F798C">
        <w:rPr>
          <w:rFonts w:cstheme="minorHAnsi"/>
        </w:rPr>
        <w:t xml:space="preserve"> thalidomide only, and the remaining </w:t>
      </w:r>
      <w:r w:rsidR="003808C4" w:rsidRPr="008F798C">
        <w:rPr>
          <w:rFonts w:cstheme="minorHAnsi"/>
        </w:rPr>
        <w:t>receiving</w:t>
      </w:r>
      <w:r w:rsidR="00195032" w:rsidRPr="008F798C">
        <w:rPr>
          <w:rFonts w:cstheme="minorHAnsi"/>
        </w:rPr>
        <w:t xml:space="preserve"> therapy with lenalidomide only.</w:t>
      </w:r>
      <w:r w:rsidR="008F798C" w:rsidRPr="008F798C">
        <w:t xml:space="preserve"> </w:t>
      </w:r>
      <w:r w:rsidR="008F798C">
        <w:t>Where people did require a second therapy, the most common pathway</w:t>
      </w:r>
      <w:r w:rsidR="007569F4">
        <w:t>s</w:t>
      </w:r>
      <w:r w:rsidR="008F798C">
        <w:t xml:space="preserve"> </w:t>
      </w:r>
      <w:r w:rsidR="007569F4">
        <w:t xml:space="preserve">were </w:t>
      </w:r>
      <w:r w:rsidR="008F798C">
        <w:t>from bortezomib to thalidomide, and thalidomide to lenalidomide.</w:t>
      </w:r>
    </w:p>
    <w:p w14:paraId="24CD2C62" w14:textId="593ACF28" w:rsidR="00EB55BF" w:rsidRDefault="00656D0D" w:rsidP="00B912B9">
      <w:pPr>
        <w:pStyle w:val="ListParagraph"/>
        <w:numPr>
          <w:ilvl w:val="0"/>
          <w:numId w:val="4"/>
        </w:numPr>
        <w:spacing w:before="240" w:after="60" w:line="330" w:lineRule="atLeast"/>
        <w:rPr>
          <w:rFonts w:cstheme="minorHAnsi"/>
        </w:rPr>
      </w:pPr>
      <w:r w:rsidRPr="008F798C">
        <w:rPr>
          <w:rFonts w:cstheme="minorHAnsi"/>
        </w:rPr>
        <w:t xml:space="preserve">For </w:t>
      </w:r>
      <w:r w:rsidR="005F7A93">
        <w:rPr>
          <w:rFonts w:cstheme="minorHAnsi"/>
        </w:rPr>
        <w:t>patients eligible for stem cell transplant</w:t>
      </w:r>
      <w:r w:rsidR="005F7A93" w:rsidRPr="008F798C">
        <w:rPr>
          <w:rFonts w:cstheme="minorHAnsi"/>
        </w:rPr>
        <w:t xml:space="preserve"> </w:t>
      </w:r>
      <w:r w:rsidRPr="008F798C">
        <w:rPr>
          <w:rFonts w:cstheme="minorHAnsi"/>
        </w:rPr>
        <w:t>who initiated therapy in 2014, the median duration of the first episode on bortezomib</w:t>
      </w:r>
      <w:r w:rsidR="00BB45F3" w:rsidRPr="008F798C">
        <w:rPr>
          <w:rFonts w:cstheme="minorHAnsi"/>
        </w:rPr>
        <w:t xml:space="preserve"> </w:t>
      </w:r>
      <w:r w:rsidRPr="008F798C">
        <w:rPr>
          <w:rFonts w:cstheme="minorHAnsi"/>
        </w:rPr>
        <w:t xml:space="preserve">was 3 months; </w:t>
      </w:r>
      <w:r w:rsidR="00BB45F3" w:rsidRPr="008F798C">
        <w:rPr>
          <w:rFonts w:cstheme="minorHAnsi"/>
        </w:rPr>
        <w:t xml:space="preserve">it was 3.5 months for other bortezomib; </w:t>
      </w:r>
      <w:r w:rsidRPr="008F798C">
        <w:rPr>
          <w:rFonts w:cstheme="minorHAnsi"/>
        </w:rPr>
        <w:t xml:space="preserve">it was 5 months for thalidomide and </w:t>
      </w:r>
      <w:r w:rsidR="00BB45F3" w:rsidRPr="008F798C">
        <w:rPr>
          <w:rFonts w:cstheme="minorHAnsi"/>
        </w:rPr>
        <w:t>9</w:t>
      </w:r>
      <w:r w:rsidRPr="008F798C">
        <w:rPr>
          <w:rFonts w:cstheme="minorHAnsi"/>
        </w:rPr>
        <w:t>.5 months for lenalidomide.</w:t>
      </w:r>
    </w:p>
    <w:p w14:paraId="68F73523" w14:textId="3B44C607" w:rsidR="00656D0D" w:rsidRPr="008F798C" w:rsidRDefault="008F798C" w:rsidP="00B912B9">
      <w:pPr>
        <w:pStyle w:val="ListParagraph"/>
        <w:numPr>
          <w:ilvl w:val="0"/>
          <w:numId w:val="4"/>
        </w:numPr>
        <w:spacing w:before="240" w:after="60" w:line="330" w:lineRule="atLeast"/>
        <w:rPr>
          <w:rFonts w:cstheme="minorHAnsi"/>
        </w:rPr>
      </w:pPr>
      <w:r w:rsidRPr="008F798C">
        <w:rPr>
          <w:rFonts w:cstheme="minorHAnsi"/>
        </w:rPr>
        <w:t xml:space="preserve">Analysis on cumulative duration of all episodes on any medicine showed a median duration of 282 days (95% CI 269-293). Analysis on cumulative duration of all breaks (gaps) in medicine coverage showed a median duration of 29 days (95% CI 21-39). </w:t>
      </w:r>
      <w:r>
        <w:rPr>
          <w:rFonts w:cstheme="minorHAnsi"/>
        </w:rPr>
        <w:t>The majority of the people survived the two year follow-up (Figure 9); overall 11% died within the follow-up period.</w:t>
      </w:r>
    </w:p>
    <w:p w14:paraId="27757BC6" w14:textId="043E7D09" w:rsidR="00F724E3" w:rsidRPr="00195032" w:rsidRDefault="00F724E3" w:rsidP="00F724E3">
      <w:pPr>
        <w:pStyle w:val="ListParagraph"/>
        <w:numPr>
          <w:ilvl w:val="0"/>
          <w:numId w:val="4"/>
        </w:numPr>
        <w:spacing w:before="240" w:after="60" w:line="330" w:lineRule="atLeast"/>
        <w:rPr>
          <w:rFonts w:cstheme="minorHAnsi"/>
        </w:rPr>
      </w:pPr>
      <w:r>
        <w:rPr>
          <w:rFonts w:cstheme="minorHAnsi"/>
        </w:rPr>
        <w:t xml:space="preserve">There was very little co-prescribing. </w:t>
      </w:r>
      <w:r>
        <w:t>Only 1% of all 9,445 people with a multiple myeloma medicine between 1 July 201</w:t>
      </w:r>
      <w:r w:rsidR="008F798C">
        <w:t>3</w:t>
      </w:r>
      <w:r>
        <w:t xml:space="preserve"> and 31 December 2016 had concurrent use of two medicines listed for multiple myeloma for a whole month at some point of time.</w:t>
      </w:r>
    </w:p>
    <w:p w14:paraId="1BF0BB0C" w14:textId="7911B188" w:rsidR="00BB0D1A" w:rsidRPr="00195032" w:rsidRDefault="003D5AC6" w:rsidP="00A70EEA">
      <w:pPr>
        <w:pStyle w:val="ListParagraph"/>
        <w:numPr>
          <w:ilvl w:val="0"/>
          <w:numId w:val="4"/>
        </w:numPr>
        <w:spacing w:after="0"/>
        <w:rPr>
          <w:rFonts w:eastAsiaTheme="majorEastAsia" w:cstheme="majorBidi"/>
          <w:b/>
          <w:bCs/>
        </w:rPr>
      </w:pPr>
      <w:r>
        <w:rPr>
          <w:rFonts w:cstheme="minorHAnsi"/>
        </w:rPr>
        <w:lastRenderedPageBreak/>
        <w:t>U</w:t>
      </w:r>
      <w:r w:rsidR="00195032" w:rsidRPr="00195032">
        <w:rPr>
          <w:rFonts w:cstheme="minorHAnsi"/>
        </w:rPr>
        <w:t xml:space="preserve">tilisation was </w:t>
      </w:r>
      <w:r w:rsidR="00F724E3">
        <w:rPr>
          <w:rFonts w:cstheme="minorHAnsi"/>
        </w:rPr>
        <w:t xml:space="preserve">mostly </w:t>
      </w:r>
      <w:r w:rsidR="00195032" w:rsidRPr="00195032">
        <w:rPr>
          <w:rFonts w:cstheme="minorHAnsi"/>
        </w:rPr>
        <w:t xml:space="preserve">consistent with guideline recommendations and PBS restrictions. The use found outside the recommendations was for pomalidomide </w:t>
      </w:r>
      <w:r w:rsidR="003808C4">
        <w:rPr>
          <w:rFonts w:cstheme="minorHAnsi"/>
        </w:rPr>
        <w:t>which was</w:t>
      </w:r>
      <w:r w:rsidR="00195032" w:rsidRPr="00195032">
        <w:rPr>
          <w:rFonts w:cstheme="minorHAnsi"/>
        </w:rPr>
        <w:t xml:space="preserve"> </w:t>
      </w:r>
      <w:r w:rsidR="003808C4">
        <w:rPr>
          <w:rFonts w:cstheme="minorHAnsi"/>
        </w:rPr>
        <w:t>first</w:t>
      </w:r>
      <w:r w:rsidR="00EF10B4">
        <w:rPr>
          <w:rFonts w:cstheme="minorHAnsi"/>
        </w:rPr>
        <w:t xml:space="preserve"> or </w:t>
      </w:r>
      <w:r w:rsidR="003808C4">
        <w:rPr>
          <w:rFonts w:cstheme="minorHAnsi"/>
        </w:rPr>
        <w:t>second</w:t>
      </w:r>
      <w:r w:rsidR="00195032" w:rsidRPr="00195032">
        <w:rPr>
          <w:rFonts w:cstheme="minorHAnsi"/>
        </w:rPr>
        <w:t xml:space="preserve"> line therapy in 1% of people</w:t>
      </w:r>
      <w:r w:rsidR="00A70EEA">
        <w:rPr>
          <w:rFonts w:cstheme="minorHAnsi"/>
        </w:rPr>
        <w:t xml:space="preserve">, and for lenalidomide as first line therapy. The </w:t>
      </w:r>
      <w:r w:rsidR="00A70EEA" w:rsidRPr="001F4A3E">
        <w:rPr>
          <w:color w:val="000000" w:themeColor="text1"/>
        </w:rPr>
        <w:t xml:space="preserve">analysis showed that lenalidomide accounted for </w:t>
      </w:r>
      <w:r w:rsidR="00A70EEA">
        <w:rPr>
          <w:color w:val="000000" w:themeColor="text1"/>
        </w:rPr>
        <w:t>6</w:t>
      </w:r>
      <w:r w:rsidR="00A70EEA" w:rsidRPr="001F4A3E">
        <w:rPr>
          <w:color w:val="000000" w:themeColor="text1"/>
        </w:rPr>
        <w:t>% of first line medicine use</w:t>
      </w:r>
      <w:r w:rsidR="00A70EEA">
        <w:rPr>
          <w:color w:val="000000" w:themeColor="text1"/>
        </w:rPr>
        <w:t xml:space="preserve"> when assessed across the 2014 to 2016 cohort, and up to 12% when assessed in the 2014 cohort alone</w:t>
      </w:r>
      <w:r w:rsidR="00A70EEA" w:rsidRPr="001F4A3E">
        <w:rPr>
          <w:color w:val="000000" w:themeColor="text1"/>
        </w:rPr>
        <w:t>.</w:t>
      </w:r>
      <w:r w:rsidR="00A70EEA" w:rsidRPr="00195032">
        <w:t xml:space="preserve"> </w:t>
      </w:r>
      <w:r w:rsidR="00BB0D1A" w:rsidRPr="00195032">
        <w:br w:type="page"/>
      </w:r>
    </w:p>
    <w:p w14:paraId="05DD87AF" w14:textId="5AC42DFA" w:rsidR="006537D9" w:rsidRPr="00487A35" w:rsidRDefault="00736041" w:rsidP="00487A35">
      <w:pPr>
        <w:pStyle w:val="Heading1"/>
      </w:pPr>
      <w:r w:rsidRPr="00487A35">
        <w:lastRenderedPageBreak/>
        <w:t>Background</w:t>
      </w:r>
    </w:p>
    <w:p w14:paraId="1EAB0491" w14:textId="7DD5BC25" w:rsidR="00195032" w:rsidRDefault="00195032" w:rsidP="003808C4">
      <w:r>
        <w:t>Multiple myeloma (MM) is a plasma cell malignancy. Approximately 1</w:t>
      </w:r>
      <w:r w:rsidR="004C24F7">
        <w:t>,</w:t>
      </w:r>
      <w:r>
        <w:t>600 new cases are diagnosed in Australian each year</w:t>
      </w:r>
      <w:r w:rsidR="00F216FA">
        <w:t xml:space="preserve"> </w:t>
      </w:r>
      <w:r w:rsidR="00F216FA" w:rsidRPr="00F216FA">
        <w:rPr>
          <w:vertAlign w:val="superscript"/>
        </w:rPr>
        <w:fldChar w:fldCharType="begin"/>
      </w:r>
      <w:r w:rsidR="00F216FA" w:rsidRPr="00F216FA">
        <w:rPr>
          <w:vertAlign w:val="superscript"/>
        </w:rPr>
        <w:instrText xml:space="preserve"> ADDIN EN.CITE &lt;EndNote&gt;&lt;Cite&gt;&lt;RecNum&gt;1&lt;/RecNum&gt;&lt;DisplayText&gt;(2)&lt;/DisplayText&gt;&lt;record&gt;&lt;rec-number&gt;1&lt;/rec-number&gt;&lt;foreign-keys&gt;&lt;key app="EN" db-id="9pwwa5dw1da2wceswza5fd0awxt2tax0vvz5"&gt;1&lt;/key&gt;&lt;/foreign-keys&gt;&lt;ref-type name="Journal Article"&gt;17&lt;/ref-type&gt;&lt;contributors&gt;&lt;/contributors&gt;&lt;titles&gt;&lt;title&gt;Australian Institute if Health and Welfare (AIHW). Australia Cancer Incidence and Mortality Book, 2010. AIHW:Canberra&lt;/title&gt;&lt;/titles&gt;&lt;dates&gt;&lt;/dates&gt;&lt;urls&gt;&lt;/urls&gt;&lt;/record&gt;&lt;/Cite&gt;&lt;/EndNote&gt;</w:instrText>
      </w:r>
      <w:r w:rsidR="00F216FA" w:rsidRPr="00F216FA">
        <w:rPr>
          <w:vertAlign w:val="superscript"/>
        </w:rPr>
        <w:fldChar w:fldCharType="separate"/>
      </w:r>
      <w:r w:rsidR="00F216FA" w:rsidRPr="00F216FA">
        <w:rPr>
          <w:noProof/>
          <w:vertAlign w:val="superscript"/>
        </w:rPr>
        <w:t>(</w:t>
      </w:r>
      <w:hyperlink w:anchor="_ENREF_2" w:tooltip=",  #1" w:history="1">
        <w:r w:rsidR="00FE7436" w:rsidRPr="00F216FA">
          <w:rPr>
            <w:noProof/>
            <w:vertAlign w:val="superscript"/>
          </w:rPr>
          <w:t>2</w:t>
        </w:r>
      </w:hyperlink>
      <w:r w:rsidR="00F216FA" w:rsidRPr="00F216FA">
        <w:rPr>
          <w:noProof/>
          <w:vertAlign w:val="superscript"/>
        </w:rPr>
        <w:t>)</w:t>
      </w:r>
      <w:r w:rsidR="00F216FA" w:rsidRPr="00F216FA">
        <w:rPr>
          <w:vertAlign w:val="superscript"/>
        </w:rPr>
        <w:fldChar w:fldCharType="end"/>
      </w:r>
      <w:r>
        <w:t xml:space="preserve">. </w:t>
      </w:r>
      <w:r w:rsidR="003808C4">
        <w:t>Multiple myeloma</w:t>
      </w:r>
      <w:r>
        <w:t xml:space="preserve"> mostly affects </w:t>
      </w:r>
      <w:r w:rsidR="007C373D" w:rsidRPr="009C267B">
        <w:t>older</w:t>
      </w:r>
      <w:r>
        <w:t xml:space="preserve"> people with median age at diagnosis of 65-70 years</w:t>
      </w:r>
      <w:r w:rsidR="00F216FA">
        <w:t xml:space="preserve"> </w:t>
      </w:r>
      <w:r w:rsidR="00F216FA" w:rsidRPr="00F216FA">
        <w:rPr>
          <w:vertAlign w:val="superscript"/>
        </w:rPr>
        <w:fldChar w:fldCharType="begin"/>
      </w:r>
      <w:r w:rsidR="00F216FA" w:rsidRPr="00F216FA">
        <w:rPr>
          <w:vertAlign w:val="superscript"/>
        </w:rPr>
        <w:instrText xml:space="preserve"> ADDIN EN.CITE &lt;EndNote&gt;&lt;Cite&gt;&lt;Author&gt;Turesson&lt;/Author&gt;&lt;Year&gt;2010&lt;/Year&gt;&lt;RecNum&gt;2&lt;/RecNum&gt;&lt;DisplayText&gt;(3)&lt;/DisplayText&gt;&lt;record&gt;&lt;rec-number&gt;2&lt;/rec-number&gt;&lt;foreign-keys&gt;&lt;key app="EN" db-id="9pwwa5dw1da2wceswza5fd0awxt2tax0vvz5"&gt;2&lt;/key&gt;&lt;/foreign-keys&gt;&lt;ref-type name="Journal Article"&gt;17&lt;/ref-type&gt;&lt;contributors&gt;&lt;authors&gt;&lt;author&gt;Turesson, I.&lt;/author&gt;&lt;author&gt;Velez, R.&lt;/author&gt;&lt;author&gt;Kristinsson, S. Y.&lt;/author&gt;&lt;author&gt;Landgren, O.&lt;/author&gt;&lt;/authors&gt;&lt;/contributors&gt;&lt;auth-address&gt;Malmo Univ Hosp, Dept Med, Sect Hematol, S-20502 Malmo, Sweden&amp;#xD;Wake Forest Univ, Bowman Gray Sch Med, Dept Internal Med, Winston Salem, NC 27103 USA&amp;#xD;Karolinska Univ Hosp &amp;amp; Inst, Dept Med, Div Hematol, Stockholm, Sweden&amp;#xD;NCI, Ctr Canc Res, Med Oncol Branch, NIH, Bethesda, MD 20892 USA&lt;/auth-address&gt;&lt;titles&gt;&lt;title&gt;Patterns of Multiple Myeloma During the Past 5 Decades: Stable Incidence Rates for All Age Groups in the Population but Rapidly Changing Age Distribution in the Clinic&lt;/title&gt;&lt;secondary-title&gt;Mayo Clinic Proceedings&lt;/secondary-title&gt;&lt;alt-title&gt;Mayo Clin Proc&lt;/alt-title&gt;&lt;/titles&gt;&lt;periodical&gt;&lt;full-title&gt;Mayo Clinic Proceedings&lt;/full-title&gt;&lt;abbr-1&gt;Mayo Clin Proc&lt;/abbr-1&gt;&lt;/periodical&gt;&lt;alt-periodical&gt;&lt;full-title&gt;Mayo Clinic Proceedings&lt;/full-title&gt;&lt;abbr-1&gt;Mayo Clin Proc&lt;/abbr-1&gt;&lt;/alt-periodical&gt;&lt;pages&gt;225-230&lt;/pages&gt;&lt;volume&gt;85&lt;/volume&gt;&lt;number&gt;3&lt;/number&gt;&lt;keywords&gt;&lt;keyword&gt;united-states&lt;/keyword&gt;&lt;keyword&gt;cancer incidence&lt;/keyword&gt;&lt;keyword&gt;olmsted county&lt;/keyword&gt;&lt;keyword&gt;mortality trends&lt;/keyword&gt;&lt;keyword&gt;minnesota&lt;/keyword&gt;&lt;keyword&gt;sweden&lt;/keyword&gt;&lt;keyword&gt;survival&lt;/keyword&gt;&lt;keyword&gt;whites&lt;/keyword&gt;&lt;/keywords&gt;&lt;dates&gt;&lt;year&gt;2010&lt;/year&gt;&lt;pub-dates&gt;&lt;date&gt;Mar&lt;/date&gt;&lt;/pub-dates&gt;&lt;/dates&gt;&lt;isbn&gt;0025-6196&lt;/isbn&gt;&lt;accession-num&gt;ISI:000275807500004&lt;/accession-num&gt;&lt;urls&gt;&lt;related-urls&gt;&lt;url&gt;&amp;lt;Go to ISI&amp;gt;://000275807500004&lt;/url&gt;&lt;/related-urls&gt;&lt;/urls&gt;&lt;electronic-resource-num&gt;10.4065/mcp.2009.0426&lt;/electronic-resource-num&gt;&lt;language&gt;English&lt;/language&gt;&lt;/record&gt;&lt;/Cite&gt;&lt;/EndNote&gt;</w:instrText>
      </w:r>
      <w:r w:rsidR="00F216FA" w:rsidRPr="00F216FA">
        <w:rPr>
          <w:vertAlign w:val="superscript"/>
        </w:rPr>
        <w:fldChar w:fldCharType="separate"/>
      </w:r>
      <w:r w:rsidR="00F216FA" w:rsidRPr="00F216FA">
        <w:rPr>
          <w:noProof/>
          <w:vertAlign w:val="superscript"/>
        </w:rPr>
        <w:t>(</w:t>
      </w:r>
      <w:hyperlink w:anchor="_ENREF_3" w:tooltip="Turesson, 2010 #2" w:history="1">
        <w:r w:rsidR="00FE7436" w:rsidRPr="00F216FA">
          <w:rPr>
            <w:noProof/>
            <w:vertAlign w:val="superscript"/>
          </w:rPr>
          <w:t>3</w:t>
        </w:r>
      </w:hyperlink>
      <w:r w:rsidR="00F216FA" w:rsidRPr="00F216FA">
        <w:rPr>
          <w:noProof/>
          <w:vertAlign w:val="superscript"/>
        </w:rPr>
        <w:t>)</w:t>
      </w:r>
      <w:r w:rsidR="00F216FA" w:rsidRPr="00F216FA">
        <w:rPr>
          <w:vertAlign w:val="superscript"/>
        </w:rPr>
        <w:fldChar w:fldCharType="end"/>
      </w:r>
      <w:r>
        <w:t xml:space="preserve">. Although there is no cure for MM, survival outcomes have improved because of various treatment options. </w:t>
      </w:r>
    </w:p>
    <w:p w14:paraId="55B25B26" w14:textId="1E898F06" w:rsidR="00C84A26" w:rsidRPr="000A0D77" w:rsidRDefault="00C84A26" w:rsidP="00C84A26">
      <w:r w:rsidRPr="000A0D77">
        <w:t xml:space="preserve">Medicines for the treatment of </w:t>
      </w:r>
      <w:r w:rsidR="004C24F7">
        <w:t xml:space="preserve">multiple myeloma </w:t>
      </w:r>
      <w:r w:rsidRPr="000A0D77">
        <w:t>were reviewed by DUSC at its meeting in October 2013. The analysis included thalidomide, lenalidomide and bortezomib.</w:t>
      </w:r>
      <w:r>
        <w:t xml:space="preserve"> </w:t>
      </w:r>
      <w:r w:rsidRPr="000A0D77">
        <w:t xml:space="preserve">Since the </w:t>
      </w:r>
      <w:r>
        <w:t xml:space="preserve">2013 </w:t>
      </w:r>
      <w:r w:rsidRPr="000A0D77">
        <w:t xml:space="preserve">review, there have been new medicines and different lines of therapy introduced to the PBS. </w:t>
      </w:r>
    </w:p>
    <w:p w14:paraId="21DAE6CD" w14:textId="5B1EFF5A" w:rsidR="00195032" w:rsidRDefault="003808C4" w:rsidP="003808C4">
      <w:r>
        <w:t>Within</w:t>
      </w:r>
      <w:r w:rsidR="00195032" w:rsidRPr="00F975B1">
        <w:t xml:space="preserve"> this context, analysis of the use of </w:t>
      </w:r>
      <w:r w:rsidR="00195032">
        <w:t xml:space="preserve">medicines for </w:t>
      </w:r>
      <w:r w:rsidR="00DA0B50">
        <w:t>multiple myeloma</w:t>
      </w:r>
      <w:r w:rsidR="00DA0B50" w:rsidRPr="00F975B1">
        <w:t xml:space="preserve"> </w:t>
      </w:r>
      <w:r w:rsidR="00195032" w:rsidRPr="00F975B1">
        <w:t xml:space="preserve">through the PBS/RPBS </w:t>
      </w:r>
      <w:r w:rsidR="00195032">
        <w:t>was undertaken</w:t>
      </w:r>
      <w:r w:rsidR="00195032" w:rsidRPr="00F975B1">
        <w:t>.</w:t>
      </w:r>
    </w:p>
    <w:p w14:paraId="65D4FBD2" w14:textId="77777777" w:rsidR="007247B9" w:rsidRDefault="007247B9" w:rsidP="00487A35">
      <w:pPr>
        <w:pStyle w:val="Heading2"/>
      </w:pPr>
      <w:r>
        <w:t>Pharmacology</w:t>
      </w:r>
    </w:p>
    <w:p w14:paraId="6026A616" w14:textId="77777777" w:rsidR="00B912B9" w:rsidRPr="005C577C" w:rsidRDefault="00B912B9" w:rsidP="00B912B9">
      <w:r w:rsidRPr="005C577C">
        <w:t>The mechanism of action of thalidomide has not been confirmed. Its effect in myeloma is thought to be due to inhibition of myeloma cell growth and survival, anti-angiogenesis, suppression of the production of tumour necrosis factor-</w:t>
      </w:r>
      <w:r w:rsidRPr="005C577C">
        <w:sym w:font="Symbol" w:char="F061"/>
      </w:r>
      <w:r w:rsidRPr="005C577C">
        <w:t xml:space="preserve"> , inhibition of selected cell surface adhesion molecules that assist leukocyte migration, shifts in the ratio of CD4+ lymphocytes (helper T cells) to CD8+ lymphocytes (cytotoxic T cells), and effects on interleukins (IL) and interferon-</w:t>
      </w:r>
      <w:r w:rsidRPr="005C577C">
        <w:rPr>
          <w:rFonts w:ascii="Times New Roman" w:hAnsi="Times New Roman"/>
        </w:rPr>
        <w:t>γ</w:t>
      </w:r>
      <w:r w:rsidRPr="005C577C">
        <w:t>.</w:t>
      </w:r>
    </w:p>
    <w:p w14:paraId="45BE8165" w14:textId="77777777" w:rsidR="00B912B9" w:rsidRPr="005C577C" w:rsidRDefault="00B912B9" w:rsidP="00B912B9">
      <w:r w:rsidRPr="00737644">
        <w:t>Lenalidomide and pomalidomide are analogues of thalidomide.  Additionally, pomalidomide inhibits the proliferation of, and synergised with dexamethasone to induce apoptosis of, lenalidomide-resistant multiple myeloma cell lines.</w:t>
      </w:r>
    </w:p>
    <w:p w14:paraId="3876CCA5" w14:textId="77777777" w:rsidR="00B912B9" w:rsidRDefault="00B912B9" w:rsidP="00B912B9">
      <w:r w:rsidRPr="00737644">
        <w:t>Bortezomib is a reversible inhibitor of the activity of the 26S proteasome in mammalian cells. The inhibition of 26S proteasome prevents targeted proteolysis, affecting cell signalling cascades and leading to cell death.</w:t>
      </w:r>
      <w:r w:rsidRPr="005C577C">
        <w:t xml:space="preserve"> </w:t>
      </w:r>
    </w:p>
    <w:p w14:paraId="40959E53" w14:textId="77777777" w:rsidR="00B912B9" w:rsidRDefault="00B912B9" w:rsidP="00B912B9">
      <w:r w:rsidRPr="00AA4D84">
        <w:t xml:space="preserve">Source: </w:t>
      </w:r>
      <w:hyperlink r:id="rId10" w:history="1">
        <w:r w:rsidRPr="00AA4D84">
          <w:rPr>
            <w:rStyle w:val="Hyperlink"/>
          </w:rPr>
          <w:t>TGA Product Information</w:t>
        </w:r>
      </w:hyperlink>
      <w:r w:rsidRPr="00AA4D84">
        <w:t xml:space="preserve"> for thalidomide</w:t>
      </w:r>
      <w:r w:rsidRPr="00AA4D84">
        <w:rPr>
          <w:vertAlign w:val="superscript"/>
        </w:rPr>
        <w:t>5</w:t>
      </w:r>
      <w:r w:rsidRPr="00AA4D84">
        <w:t>, lenalidomide</w:t>
      </w:r>
      <w:r w:rsidRPr="00AA4D84">
        <w:rPr>
          <w:vertAlign w:val="superscript"/>
        </w:rPr>
        <w:t>6</w:t>
      </w:r>
      <w:r w:rsidRPr="00AA4D84">
        <w:t>, pomalidomide</w:t>
      </w:r>
      <w:r w:rsidRPr="00AA4D84">
        <w:rPr>
          <w:vertAlign w:val="superscript"/>
        </w:rPr>
        <w:t>7</w:t>
      </w:r>
      <w:r w:rsidRPr="00AA4D84">
        <w:t xml:space="preserve"> and bortezomib</w:t>
      </w:r>
      <w:r w:rsidRPr="00AA4D84">
        <w:rPr>
          <w:vertAlign w:val="superscript"/>
        </w:rPr>
        <w:t>8</w:t>
      </w:r>
      <w:r w:rsidRPr="00AA4D84">
        <w:t>.</w:t>
      </w:r>
    </w:p>
    <w:p w14:paraId="7058CA6A" w14:textId="77777777" w:rsidR="001420B3" w:rsidRPr="005E22C2" w:rsidRDefault="00A52918" w:rsidP="00487A35">
      <w:pPr>
        <w:pStyle w:val="Heading2"/>
      </w:pPr>
      <w:r w:rsidRPr="00A52918">
        <w:t xml:space="preserve">Therapeutic Goods Administration </w:t>
      </w:r>
      <w:r>
        <w:t>(</w:t>
      </w:r>
      <w:r w:rsidR="001420B3" w:rsidRPr="005E22C2">
        <w:t>TGA</w:t>
      </w:r>
      <w:r>
        <w:t>)</w:t>
      </w:r>
      <w:r w:rsidR="001420B3" w:rsidRPr="005E22C2">
        <w:t xml:space="preserve"> approved </w:t>
      </w:r>
      <w:r w:rsidR="001420B3">
        <w:t>i</w:t>
      </w:r>
      <w:r w:rsidR="001420B3" w:rsidRPr="005E22C2">
        <w:t>ndications</w:t>
      </w:r>
    </w:p>
    <w:p w14:paraId="45156D9E" w14:textId="77777777" w:rsidR="00B912B9" w:rsidRPr="007424D3" w:rsidRDefault="00B912B9" w:rsidP="00B912B9">
      <w:r w:rsidRPr="007424D3">
        <w:rPr>
          <w:b/>
        </w:rPr>
        <w:t>Thalidomide</w:t>
      </w:r>
      <w:r w:rsidRPr="007424D3">
        <w:t xml:space="preserve"> has the following indications for multiple myeloma</w:t>
      </w:r>
    </w:p>
    <w:p w14:paraId="621B0D5B" w14:textId="77777777" w:rsidR="00B912B9" w:rsidRPr="007424D3" w:rsidRDefault="00B912B9" w:rsidP="00B912B9">
      <w:pPr>
        <w:numPr>
          <w:ilvl w:val="0"/>
          <w:numId w:val="6"/>
        </w:numPr>
      </w:pPr>
      <w:r w:rsidRPr="007424D3">
        <w:t xml:space="preserve">In combination with melphalan and prednisone for treatment of untreated patients aged ≥ 65 years or ineligible for high dose chemotherapy. </w:t>
      </w:r>
    </w:p>
    <w:p w14:paraId="42DC366C" w14:textId="77777777" w:rsidR="00B912B9" w:rsidRPr="007424D3" w:rsidRDefault="00B912B9" w:rsidP="00B912B9">
      <w:pPr>
        <w:numPr>
          <w:ilvl w:val="0"/>
          <w:numId w:val="6"/>
        </w:numPr>
      </w:pPr>
      <w:r w:rsidRPr="007424D3">
        <w:t xml:space="preserve">In combination with dexamethasone as induction therapy prior to high dose chemotherapy with autologous stem cell rescue in previously untreated patients. </w:t>
      </w:r>
    </w:p>
    <w:p w14:paraId="1520A953" w14:textId="77777777" w:rsidR="00B912B9" w:rsidRPr="007424D3" w:rsidRDefault="00B912B9" w:rsidP="00B912B9">
      <w:pPr>
        <w:numPr>
          <w:ilvl w:val="0"/>
          <w:numId w:val="6"/>
        </w:numPr>
      </w:pPr>
      <w:r w:rsidRPr="007424D3">
        <w:t xml:space="preserve">As monotherapy after the failure of standard therapies. </w:t>
      </w:r>
    </w:p>
    <w:p w14:paraId="210C91B2" w14:textId="77777777" w:rsidR="00B912B9" w:rsidRPr="007424D3" w:rsidRDefault="00B912B9" w:rsidP="00B912B9">
      <w:r w:rsidRPr="007424D3">
        <w:t>Thalidomide is also indicated for erythema nodosum leprosum</w:t>
      </w:r>
      <w:r>
        <w:t xml:space="preserve"> (a complication of leprosy)</w:t>
      </w:r>
      <w:r w:rsidRPr="007424D3">
        <w:t xml:space="preserve">. </w:t>
      </w:r>
    </w:p>
    <w:p w14:paraId="7A3E2A82" w14:textId="77777777" w:rsidR="00B912B9" w:rsidRDefault="00B912B9" w:rsidP="00B912B9">
      <w:r w:rsidRPr="007424D3">
        <w:rPr>
          <w:b/>
        </w:rPr>
        <w:lastRenderedPageBreak/>
        <w:t>Lenalidomide</w:t>
      </w:r>
      <w:r w:rsidRPr="007424D3">
        <w:t xml:space="preserve"> </w:t>
      </w:r>
      <w:r>
        <w:t>has the following indications for multiple myeloma</w:t>
      </w:r>
    </w:p>
    <w:p w14:paraId="3DF1BD0E" w14:textId="1AEC342E" w:rsidR="00B912B9" w:rsidRPr="00E27FE3" w:rsidRDefault="00B912B9" w:rsidP="00B912B9">
      <w:pPr>
        <w:pStyle w:val="ListParagraph"/>
        <w:numPr>
          <w:ilvl w:val="0"/>
          <w:numId w:val="6"/>
        </w:numPr>
      </w:pPr>
      <w:r w:rsidRPr="00E27FE3">
        <w:t>Treatment of newly diagnosed multiple myeloma patients who are ineligible for autologous stem cell transplantation</w:t>
      </w:r>
      <w:r w:rsidR="00630443">
        <w:t>.</w:t>
      </w:r>
    </w:p>
    <w:p w14:paraId="7DEE9747" w14:textId="310D77E4" w:rsidR="00B912B9" w:rsidRPr="00E27FE3" w:rsidRDefault="00630443" w:rsidP="00B912B9">
      <w:pPr>
        <w:pStyle w:val="ListParagraph"/>
        <w:numPr>
          <w:ilvl w:val="0"/>
          <w:numId w:val="6"/>
        </w:numPr>
      </w:pPr>
      <w:r>
        <w:t>I</w:t>
      </w:r>
      <w:r w:rsidR="00B912B9" w:rsidRPr="00E27FE3">
        <w:t xml:space="preserve">n combination with dexamethasone for treatment of patients whose disease has progressed after one therapy. </w:t>
      </w:r>
    </w:p>
    <w:p w14:paraId="452E6CCA" w14:textId="77777777" w:rsidR="00B912B9" w:rsidRPr="00E27FE3" w:rsidRDefault="00B912B9" w:rsidP="00B912B9">
      <w:r w:rsidRPr="00E27FE3">
        <w:t xml:space="preserve">Lenalidomide is also indicated for myelodysplastic syndromes and mantle cell lymphoma. </w:t>
      </w:r>
    </w:p>
    <w:p w14:paraId="21104DBD" w14:textId="1B220634" w:rsidR="00B912B9" w:rsidRPr="00E27FE3" w:rsidRDefault="00B912B9" w:rsidP="00B912B9">
      <w:r w:rsidRPr="00E27FE3">
        <w:rPr>
          <w:b/>
        </w:rPr>
        <w:t xml:space="preserve">Pomalidomide </w:t>
      </w:r>
      <w:r w:rsidRPr="00E27FE3">
        <w:t>in combination with dexamethasone</w:t>
      </w:r>
      <w:r w:rsidR="00630443">
        <w:t>,</w:t>
      </w:r>
      <w:r w:rsidRPr="00E27FE3">
        <w:t xml:space="preserve"> is indicated for the treatment of patients with relapsed and refractory multiple myeloma who have:</w:t>
      </w:r>
    </w:p>
    <w:p w14:paraId="098302A9" w14:textId="77777777" w:rsidR="00B912B9" w:rsidRPr="00E27FE3" w:rsidRDefault="00B912B9" w:rsidP="00B912B9">
      <w:pPr>
        <w:pStyle w:val="ListParagraph"/>
        <w:numPr>
          <w:ilvl w:val="0"/>
          <w:numId w:val="6"/>
        </w:numPr>
      </w:pPr>
      <w:r w:rsidRPr="00E27FE3">
        <w:t>received at least two prior treatment regimes, including both lenalidomide and bortezomib, and</w:t>
      </w:r>
    </w:p>
    <w:p w14:paraId="0209CD50" w14:textId="77777777" w:rsidR="00B912B9" w:rsidRPr="00E27FE3" w:rsidRDefault="00B912B9" w:rsidP="00B912B9">
      <w:pPr>
        <w:pStyle w:val="ListParagraph"/>
        <w:numPr>
          <w:ilvl w:val="0"/>
          <w:numId w:val="6"/>
        </w:numPr>
      </w:pPr>
      <w:r w:rsidRPr="00E27FE3">
        <w:t>have demonstrated progression on the last therapy.</w:t>
      </w:r>
    </w:p>
    <w:p w14:paraId="4D162737" w14:textId="279C4910" w:rsidR="00B912B9" w:rsidRPr="004D591F" w:rsidRDefault="00B912B9" w:rsidP="00B912B9">
      <w:r w:rsidRPr="00E27FE3">
        <w:t>Thalidomide, lenalidomide and pomalidomide all have boxed warnings about birth defects if taken during pregnancy and advising against pregnancy until four week</w:t>
      </w:r>
      <w:r w:rsidR="00195549">
        <w:t>s</w:t>
      </w:r>
      <w:r w:rsidRPr="00E27FE3">
        <w:t xml:space="preserve"> after ceasing the medicine.</w:t>
      </w:r>
      <w:r w:rsidRPr="004D591F">
        <w:t xml:space="preserve"> </w:t>
      </w:r>
    </w:p>
    <w:p w14:paraId="65EB48D0" w14:textId="77777777" w:rsidR="00B912B9" w:rsidRPr="004D591F" w:rsidRDefault="00B912B9" w:rsidP="00B912B9">
      <w:r w:rsidRPr="004D591F">
        <w:rPr>
          <w:b/>
        </w:rPr>
        <w:t>Bortezomib</w:t>
      </w:r>
      <w:r w:rsidRPr="004D591F">
        <w:t xml:space="preserve"> has the following indications for multiple myeloma </w:t>
      </w:r>
    </w:p>
    <w:p w14:paraId="0E55509F" w14:textId="77777777" w:rsidR="00B912B9" w:rsidRPr="004D591F" w:rsidRDefault="00B912B9" w:rsidP="00B912B9">
      <w:pPr>
        <w:numPr>
          <w:ilvl w:val="0"/>
          <w:numId w:val="7"/>
        </w:numPr>
        <w:spacing w:line="276" w:lineRule="auto"/>
        <w:contextualSpacing/>
      </w:pPr>
      <w:r w:rsidRPr="004D591F">
        <w:t xml:space="preserve">Treatment of previously untreated multiple myeloma in patients who are not candidates for high dose chemotherapy in combination with melphalan and prednisone. </w:t>
      </w:r>
    </w:p>
    <w:p w14:paraId="7A029D4E" w14:textId="77777777" w:rsidR="00B912B9" w:rsidRPr="00E27FE3" w:rsidRDefault="00B912B9" w:rsidP="00B912B9">
      <w:pPr>
        <w:numPr>
          <w:ilvl w:val="0"/>
          <w:numId w:val="7"/>
        </w:numPr>
        <w:spacing w:line="276" w:lineRule="auto"/>
        <w:contextualSpacing/>
      </w:pPr>
      <w:r w:rsidRPr="00E27FE3">
        <w:t>As part of combination therapy, for induction therapy prior to high dose chemotherapy with autologous stem cell rescue for patients under 65 years of age with previously untreated multiple myeloma.</w:t>
      </w:r>
    </w:p>
    <w:p w14:paraId="5159A65B" w14:textId="77777777" w:rsidR="00B912B9" w:rsidRPr="00E27FE3" w:rsidRDefault="00B912B9" w:rsidP="00B912B9">
      <w:pPr>
        <w:numPr>
          <w:ilvl w:val="0"/>
          <w:numId w:val="7"/>
        </w:numPr>
        <w:spacing w:line="276" w:lineRule="auto"/>
        <w:contextualSpacing/>
      </w:pPr>
      <w:r w:rsidRPr="00E27FE3">
        <w:t>Treatment of multiple myeloma in patients who have received at least one prior therapy, and who have progressive disease</w:t>
      </w:r>
    </w:p>
    <w:p w14:paraId="774FD5FC" w14:textId="6CBD2E48" w:rsidR="00B912B9" w:rsidRPr="00E27FE3" w:rsidRDefault="00B912B9" w:rsidP="00B912B9">
      <w:r w:rsidRPr="00E27FE3">
        <w:t xml:space="preserve">Bortezomib is also indicated for mantle cell lymphoma in combination </w:t>
      </w:r>
      <w:r>
        <w:t>with rituximab, cyclophosphamide, doxorubicin and prednisone</w:t>
      </w:r>
      <w:r w:rsidRPr="00E27FE3">
        <w:t xml:space="preserve">. </w:t>
      </w:r>
    </w:p>
    <w:p w14:paraId="4CD11816" w14:textId="77777777" w:rsidR="00B912B9" w:rsidRPr="002F61CA" w:rsidRDefault="00B912B9" w:rsidP="00B912B9">
      <w:r w:rsidRPr="00E27FE3">
        <w:t xml:space="preserve">Further details are available in the Product Information (PI) and Consumer Medicine Information (CMI) available from </w:t>
      </w:r>
      <w:hyperlink r:id="rId11" w:history="1">
        <w:r w:rsidRPr="00E27FE3">
          <w:rPr>
            <w:rStyle w:val="Hyperlink"/>
          </w:rPr>
          <w:t>the TGA (Product Information)</w:t>
        </w:r>
      </w:hyperlink>
      <w:r w:rsidRPr="00E27FE3">
        <w:t xml:space="preserve"> and </w:t>
      </w:r>
      <w:hyperlink r:id="rId12" w:history="1">
        <w:r w:rsidRPr="00E27FE3">
          <w:rPr>
            <w:rStyle w:val="Hyperlink"/>
          </w:rPr>
          <w:t>the TGA (Consumer Medicines Information)</w:t>
        </w:r>
      </w:hyperlink>
      <w:r w:rsidRPr="00E27FE3">
        <w:t>.</w:t>
      </w:r>
    </w:p>
    <w:p w14:paraId="2CFAA4D7" w14:textId="77777777" w:rsidR="006B709B" w:rsidRDefault="006B709B" w:rsidP="00487A35">
      <w:pPr>
        <w:pStyle w:val="Heading2"/>
      </w:pPr>
      <w:r>
        <w:t>Dosage and administration</w:t>
      </w:r>
    </w:p>
    <w:p w14:paraId="796C5CA7" w14:textId="77777777" w:rsidR="00B912B9" w:rsidRDefault="00B912B9" w:rsidP="00B912B9">
      <w:pPr>
        <w:rPr>
          <w:i/>
        </w:rPr>
      </w:pPr>
      <w:r w:rsidRPr="005C577C">
        <w:t>The dosage and administration details presented below were extracted from the Product Information documents</w:t>
      </w:r>
      <w:r>
        <w:t>,</w:t>
      </w:r>
      <w:r w:rsidRPr="005C577C">
        <w:t xml:space="preserve"> for thalidomide, bortezomib</w:t>
      </w:r>
      <w:r>
        <w:t xml:space="preserve">, </w:t>
      </w:r>
      <w:r w:rsidRPr="005C577C">
        <w:t>lenalidomide</w:t>
      </w:r>
      <w:r>
        <w:t xml:space="preserve"> and pomalidomide, and the PBS website</w:t>
      </w:r>
      <w:r w:rsidRPr="005C577C">
        <w:t xml:space="preserve">. </w:t>
      </w:r>
    </w:p>
    <w:p w14:paraId="033CE585" w14:textId="77777777" w:rsidR="00BC3C3B" w:rsidRDefault="00BC3C3B">
      <w:pPr>
        <w:spacing w:line="276" w:lineRule="auto"/>
        <w:rPr>
          <w:b/>
        </w:rPr>
      </w:pPr>
      <w:r>
        <w:br w:type="page"/>
      </w:r>
    </w:p>
    <w:p w14:paraId="4D2B67DB" w14:textId="28C0B06C" w:rsidR="00B912B9" w:rsidRPr="00487A35" w:rsidRDefault="00B912B9" w:rsidP="00487A35">
      <w:pPr>
        <w:pStyle w:val="Tabletitle"/>
      </w:pPr>
      <w:r w:rsidRPr="00487A35">
        <w:lastRenderedPageBreak/>
        <w:t xml:space="preserve">Table </w:t>
      </w:r>
      <w:r w:rsidR="00EF6819" w:rsidRPr="00487A35">
        <w:t>1</w:t>
      </w:r>
      <w:r w:rsidRPr="00487A35">
        <w:t>: Dosage and administration of medicines for multiple myeloma</w:t>
      </w:r>
    </w:p>
    <w:tbl>
      <w:tblPr>
        <w:tblStyle w:val="TableGrid"/>
        <w:tblW w:w="9173" w:type="dxa"/>
        <w:tblLook w:val="04A0" w:firstRow="1" w:lastRow="0" w:firstColumn="1" w:lastColumn="0" w:noHBand="0" w:noVBand="1"/>
        <w:tblCaption w:val="Table 1 dosage and administration of multiple myeloma medicines"/>
        <w:tblDescription w:val="A table summarising the recommended doses and methods of administrationfor PBS listings to treat multiple myeloma."/>
      </w:tblPr>
      <w:tblGrid>
        <w:gridCol w:w="2104"/>
        <w:gridCol w:w="3989"/>
        <w:gridCol w:w="3080"/>
      </w:tblGrid>
      <w:tr w:rsidR="00B912B9" w:rsidRPr="00CE2934" w14:paraId="01092485" w14:textId="77777777" w:rsidTr="00B912B9">
        <w:trPr>
          <w:trHeight w:val="623"/>
          <w:tblHeader/>
        </w:trPr>
        <w:tc>
          <w:tcPr>
            <w:tcW w:w="2104" w:type="dxa"/>
            <w:shd w:val="clear" w:color="auto" w:fill="BFBFBF" w:themeFill="background1" w:themeFillShade="BF"/>
          </w:tcPr>
          <w:p w14:paraId="153C19B3" w14:textId="77777777" w:rsidR="00B912B9" w:rsidRPr="00CE2934" w:rsidRDefault="00B912B9" w:rsidP="00B912B9">
            <w:pPr>
              <w:pStyle w:val="Tableheading"/>
              <w:jc w:val="left"/>
              <w:rPr>
                <w:sz w:val="20"/>
                <w:szCs w:val="20"/>
              </w:rPr>
            </w:pPr>
            <w:r w:rsidRPr="00CE2934">
              <w:rPr>
                <w:sz w:val="20"/>
                <w:szCs w:val="20"/>
              </w:rPr>
              <w:t>Medicine</w:t>
            </w:r>
          </w:p>
        </w:tc>
        <w:tc>
          <w:tcPr>
            <w:tcW w:w="3989" w:type="dxa"/>
            <w:shd w:val="clear" w:color="auto" w:fill="BFBFBF" w:themeFill="background1" w:themeFillShade="BF"/>
          </w:tcPr>
          <w:p w14:paraId="3DB29309" w14:textId="77777777" w:rsidR="00B912B9" w:rsidRPr="00CE2934" w:rsidRDefault="00B912B9" w:rsidP="00B912B9">
            <w:pPr>
              <w:pStyle w:val="Tableheading"/>
              <w:jc w:val="left"/>
              <w:rPr>
                <w:sz w:val="20"/>
                <w:szCs w:val="20"/>
              </w:rPr>
            </w:pPr>
            <w:r w:rsidRPr="00CE2934">
              <w:rPr>
                <w:sz w:val="20"/>
                <w:szCs w:val="20"/>
              </w:rPr>
              <w:t xml:space="preserve">Dose and frequency of administration </w:t>
            </w:r>
          </w:p>
        </w:tc>
        <w:tc>
          <w:tcPr>
            <w:tcW w:w="3080" w:type="dxa"/>
            <w:shd w:val="clear" w:color="auto" w:fill="BFBFBF" w:themeFill="background1" w:themeFillShade="BF"/>
          </w:tcPr>
          <w:p w14:paraId="06BFA427" w14:textId="1AD327EE" w:rsidR="00B912B9" w:rsidRPr="00CE2934" w:rsidRDefault="00B912B9" w:rsidP="00B912B9">
            <w:pPr>
              <w:pStyle w:val="Tableheading"/>
              <w:jc w:val="left"/>
              <w:rPr>
                <w:sz w:val="20"/>
                <w:szCs w:val="20"/>
              </w:rPr>
            </w:pPr>
            <w:r w:rsidRPr="00CE2934">
              <w:rPr>
                <w:sz w:val="20"/>
                <w:szCs w:val="20"/>
              </w:rPr>
              <w:t xml:space="preserve">PBS restriction (selected information relating to combination use, for further information refer to the current PBS </w:t>
            </w:r>
            <w:r w:rsidRPr="009C267B">
              <w:rPr>
                <w:sz w:val="20"/>
                <w:szCs w:val="20"/>
              </w:rPr>
              <w:t>schedule</w:t>
            </w:r>
            <w:r w:rsidR="00A43AAE" w:rsidRPr="009C267B">
              <w:rPr>
                <w:sz w:val="20"/>
                <w:szCs w:val="20"/>
              </w:rPr>
              <w:t xml:space="preserve"> and the ‘PBS listing details’ section in this report</w:t>
            </w:r>
            <w:r w:rsidRPr="009C267B">
              <w:rPr>
                <w:sz w:val="20"/>
                <w:szCs w:val="20"/>
              </w:rPr>
              <w:t>)</w:t>
            </w:r>
          </w:p>
        </w:tc>
      </w:tr>
      <w:tr w:rsidR="00B912B9" w:rsidRPr="00CE2934" w14:paraId="5FD9C311" w14:textId="77777777" w:rsidTr="00B912B9">
        <w:trPr>
          <w:trHeight w:val="374"/>
        </w:trPr>
        <w:tc>
          <w:tcPr>
            <w:tcW w:w="2104" w:type="dxa"/>
          </w:tcPr>
          <w:p w14:paraId="0B55A1B7" w14:textId="77777777" w:rsidR="00B912B9" w:rsidRPr="00CE2934" w:rsidRDefault="00B912B9" w:rsidP="00B912B9">
            <w:pPr>
              <w:pStyle w:val="Tablewriting"/>
            </w:pPr>
            <w:r w:rsidRPr="00CE2934">
              <w:t>BORTEZOMIB (powder for injection) 1mg, 3mg, 3.5mg</w:t>
            </w:r>
          </w:p>
        </w:tc>
        <w:tc>
          <w:tcPr>
            <w:tcW w:w="3989" w:type="dxa"/>
          </w:tcPr>
          <w:p w14:paraId="6F299CA7" w14:textId="77777777" w:rsidR="00B912B9" w:rsidRPr="00CE2934" w:rsidRDefault="00B912B9" w:rsidP="00B912B9">
            <w:pPr>
              <w:pStyle w:val="Tablewriting"/>
            </w:pPr>
            <w:r w:rsidRPr="00CE2934">
              <w:t>Dose: 1.3g/m</w:t>
            </w:r>
            <w:r w:rsidRPr="00CE2934">
              <w:rPr>
                <w:vertAlign w:val="superscript"/>
              </w:rPr>
              <w:t>2</w:t>
            </w:r>
            <w:r w:rsidRPr="00CE2934">
              <w:t xml:space="preserve"> of body surface area (BSA).</w:t>
            </w:r>
          </w:p>
          <w:p w14:paraId="2A6BB532" w14:textId="77777777" w:rsidR="00B912B9" w:rsidRPr="00CE2934" w:rsidRDefault="00B912B9" w:rsidP="00B912B9">
            <w:pPr>
              <w:pStyle w:val="Tablewriting"/>
            </w:pPr>
            <w:r w:rsidRPr="00CE2934">
              <w:t xml:space="preserve"> For intravenous or subcutaneous use only.</w:t>
            </w:r>
          </w:p>
          <w:p w14:paraId="011302AE" w14:textId="37B39831" w:rsidR="00B912B9" w:rsidRPr="00CE2934" w:rsidRDefault="00B912B9" w:rsidP="00B912B9">
            <w:pPr>
              <w:pStyle w:val="Tablewriting"/>
              <w:rPr>
                <w:b/>
              </w:rPr>
            </w:pPr>
            <w:r w:rsidRPr="00CE2934">
              <w:rPr>
                <w:b/>
              </w:rPr>
              <w:t xml:space="preserve">Patients with untreated Multiple Myeloma eligible for </w:t>
            </w:r>
            <w:r w:rsidR="00D317BE" w:rsidRPr="00D317BE">
              <w:rPr>
                <w:b/>
              </w:rPr>
              <w:t xml:space="preserve">autologous stem cell transplant </w:t>
            </w:r>
            <w:r w:rsidR="00D317BE">
              <w:rPr>
                <w:b/>
              </w:rPr>
              <w:t>(</w:t>
            </w:r>
            <w:r w:rsidRPr="00CE2934">
              <w:rPr>
                <w:b/>
              </w:rPr>
              <w:t>ASCT</w:t>
            </w:r>
            <w:r w:rsidR="00D317BE">
              <w:rPr>
                <w:b/>
              </w:rPr>
              <w:t>)</w:t>
            </w:r>
          </w:p>
          <w:p w14:paraId="515A7393" w14:textId="3332FBAF" w:rsidR="00B912B9" w:rsidRPr="00CE2934" w:rsidRDefault="00B912B9" w:rsidP="00B912B9">
            <w:pPr>
              <w:pStyle w:val="Tablewriting"/>
              <w:numPr>
                <w:ilvl w:val="0"/>
                <w:numId w:val="7"/>
              </w:numPr>
            </w:pPr>
            <w:r w:rsidRPr="00CE2934">
              <w:t xml:space="preserve">Bortezomib in combination with </w:t>
            </w:r>
            <w:r w:rsidRPr="00CE2934">
              <w:rPr>
                <w:b/>
              </w:rPr>
              <w:t xml:space="preserve">thalidomide and dexamethasone </w:t>
            </w:r>
            <w:r w:rsidRPr="00CE2934">
              <w:t>(for induction therapy): Bortezo</w:t>
            </w:r>
            <w:r w:rsidR="001013FA">
              <w:t>mib administered on days 1, 4, 8</w:t>
            </w:r>
            <w:r w:rsidRPr="00CE2934">
              <w:t xml:space="preserve"> and 11 of a 21-day cycle, for 3 cycles.  Thalidomide given at 100mg orally on days 1-14 of the first cycle, and given at 200mg orally per day for every day of cycles 2 and 3.</w:t>
            </w:r>
          </w:p>
          <w:p w14:paraId="1610A83F" w14:textId="3A51BB0D" w:rsidR="00B912B9" w:rsidRPr="00CE2934" w:rsidRDefault="00B912B9" w:rsidP="00B912B9">
            <w:pPr>
              <w:pStyle w:val="Tablewriting"/>
              <w:numPr>
                <w:ilvl w:val="0"/>
                <w:numId w:val="7"/>
              </w:numPr>
            </w:pPr>
            <w:r w:rsidRPr="00CE2934">
              <w:t xml:space="preserve">In combination with </w:t>
            </w:r>
            <w:r w:rsidRPr="00CE2934">
              <w:rPr>
                <w:b/>
              </w:rPr>
              <w:t xml:space="preserve">dexamethasone only: </w:t>
            </w:r>
            <w:r w:rsidRPr="00CE2934">
              <w:t>A</w:t>
            </w:r>
            <w:r w:rsidR="000615E4">
              <w:t>dministered on days 1 , 4, 8</w:t>
            </w:r>
            <w:r w:rsidRPr="00CE2934">
              <w:t xml:space="preserve"> and 11 of a 21-day cycle, for 4 cycles</w:t>
            </w:r>
          </w:p>
          <w:p w14:paraId="18132FA9" w14:textId="77777777" w:rsidR="00B912B9" w:rsidRPr="00CE2934" w:rsidRDefault="00B912B9" w:rsidP="00B912B9">
            <w:pPr>
              <w:pStyle w:val="Tablewriting"/>
              <w:rPr>
                <w:b/>
              </w:rPr>
            </w:pPr>
            <w:r w:rsidRPr="00CE2934">
              <w:rPr>
                <w:b/>
              </w:rPr>
              <w:t>Patients with untreated Multiple Myeloma not eligible for ASCT</w:t>
            </w:r>
          </w:p>
          <w:p w14:paraId="331837C5" w14:textId="77777777" w:rsidR="00B912B9" w:rsidRPr="00CE2934" w:rsidRDefault="00B912B9" w:rsidP="00B912B9">
            <w:pPr>
              <w:pStyle w:val="Tablewriting"/>
              <w:numPr>
                <w:ilvl w:val="0"/>
                <w:numId w:val="7"/>
              </w:numPr>
            </w:pPr>
            <w:r w:rsidRPr="00CE2934">
              <w:t>In combination with melphalan and prednisone: Administered in nine 6-week treatment cycles. In cycles 1-4, administered twice weekly (days 1, 4, 8, 11, 22, 25, 29 and 32). In cycles 5-9, administered once weekly (days 1, 8, 22 and 29).</w:t>
            </w:r>
          </w:p>
          <w:p w14:paraId="43203E15" w14:textId="77777777" w:rsidR="00B912B9" w:rsidRPr="00CE2934" w:rsidRDefault="00B912B9" w:rsidP="00B912B9">
            <w:pPr>
              <w:pStyle w:val="Tablewriting"/>
              <w:rPr>
                <w:b/>
              </w:rPr>
            </w:pPr>
            <w:r w:rsidRPr="00CE2934">
              <w:rPr>
                <w:b/>
              </w:rPr>
              <w:t>Relapsed/Refractory Multiple Myeloma</w:t>
            </w:r>
          </w:p>
          <w:p w14:paraId="46FA8A57" w14:textId="77777777" w:rsidR="00B912B9" w:rsidRPr="00CE2934" w:rsidRDefault="00B912B9" w:rsidP="00B912B9">
            <w:pPr>
              <w:pStyle w:val="Tablewriting"/>
              <w:numPr>
                <w:ilvl w:val="0"/>
                <w:numId w:val="7"/>
              </w:numPr>
            </w:pPr>
            <w:r w:rsidRPr="00CE2934">
              <w:t xml:space="preserve">Administered on days 1, 4, 8 and 11 of a 21 day cycle.  Patients with a confirmed response should receive 2 additional cycles, responding patients who do not </w:t>
            </w:r>
            <w:r>
              <w:t>achieve complete remission recei</w:t>
            </w:r>
            <w:r w:rsidRPr="00CE2934">
              <w:t xml:space="preserve">ve 8 cycles.  </w:t>
            </w:r>
          </w:p>
          <w:p w14:paraId="1499F5DD" w14:textId="77777777" w:rsidR="00B912B9" w:rsidRPr="00CE2934" w:rsidRDefault="00B912B9" w:rsidP="00B912B9">
            <w:pPr>
              <w:pStyle w:val="Tablewriting"/>
              <w:numPr>
                <w:ilvl w:val="0"/>
                <w:numId w:val="7"/>
              </w:numPr>
            </w:pPr>
            <w:r w:rsidRPr="00CE2934">
              <w:t>Extended therapy (cycle 8 onwards): Days 1, 8, 15, and 22 followed by a 13 day rest period (days 23-35).</w:t>
            </w:r>
          </w:p>
          <w:p w14:paraId="7179D2FC" w14:textId="77777777" w:rsidR="00B912B9" w:rsidRPr="00CE2934" w:rsidRDefault="00B912B9" w:rsidP="00B912B9">
            <w:pPr>
              <w:pStyle w:val="Tablewriting"/>
            </w:pPr>
          </w:p>
          <w:p w14:paraId="699FF41F" w14:textId="77777777" w:rsidR="00B912B9" w:rsidRPr="00CE2934" w:rsidRDefault="00B912B9" w:rsidP="00B912B9">
            <w:pPr>
              <w:pStyle w:val="Tablewriting"/>
            </w:pPr>
            <w:r w:rsidRPr="00CE2934">
              <w:t xml:space="preserve">Prior to initiating a new cycle of therapy: </w:t>
            </w:r>
          </w:p>
          <w:p w14:paraId="38653CBA" w14:textId="77777777" w:rsidR="00B912B9" w:rsidRPr="00CE2934" w:rsidRDefault="00B912B9" w:rsidP="00B912B9">
            <w:pPr>
              <w:pStyle w:val="Tablewriting"/>
            </w:pPr>
            <w:r w:rsidRPr="00CE2934">
              <w:sym w:font="Symbol" w:char="F0B7"/>
            </w:r>
            <w:r w:rsidRPr="00CE2934">
              <w:t xml:space="preserve"> Platelet count should be ≥70 x 109 /L and the ANC should be ≥ 1.0 x 109 /L </w:t>
            </w:r>
          </w:p>
          <w:p w14:paraId="1ED781E4" w14:textId="77777777" w:rsidR="00B912B9" w:rsidRPr="00CE2934" w:rsidRDefault="00B912B9" w:rsidP="00B912B9">
            <w:pPr>
              <w:pStyle w:val="Tablewriting"/>
            </w:pPr>
            <w:r w:rsidRPr="00CE2934">
              <w:sym w:font="Symbol" w:char="F0B7"/>
            </w:r>
            <w:r w:rsidRPr="00CE2934">
              <w:t xml:space="preserve"> Non-h</w:t>
            </w:r>
            <w:r>
              <w:t>a</w:t>
            </w:r>
            <w:r w:rsidRPr="00CE2934">
              <w:t>ematological toxicities should have resolved to Grade 1 or baseline.</w:t>
            </w:r>
          </w:p>
        </w:tc>
        <w:tc>
          <w:tcPr>
            <w:tcW w:w="3080" w:type="dxa"/>
          </w:tcPr>
          <w:p w14:paraId="4C9EC4E5" w14:textId="77777777" w:rsidR="00B912B9" w:rsidRPr="00CE2934" w:rsidRDefault="00B912B9" w:rsidP="00B912B9">
            <w:pPr>
              <w:pStyle w:val="Tablewriting"/>
              <w:rPr>
                <w:b/>
              </w:rPr>
            </w:pPr>
            <w:r w:rsidRPr="00CE2934">
              <w:rPr>
                <w:b/>
              </w:rPr>
              <w:t>First line</w:t>
            </w:r>
          </w:p>
          <w:p w14:paraId="01F46075" w14:textId="77777777" w:rsidR="00B912B9" w:rsidRPr="00CE2934" w:rsidRDefault="00B912B9" w:rsidP="00B912B9">
            <w:pPr>
              <w:pStyle w:val="Tablewriting"/>
              <w:numPr>
                <w:ilvl w:val="0"/>
                <w:numId w:val="7"/>
              </w:numPr>
            </w:pPr>
            <w:r w:rsidRPr="00CE2934">
              <w:t>Must be in combination with chemotherapy, and not receiving PBS subsidised thalidomide, lenalidomide or pomalidomide.</w:t>
            </w:r>
          </w:p>
          <w:p w14:paraId="17252520" w14:textId="77777777" w:rsidR="00B912B9" w:rsidRPr="00CE2934" w:rsidRDefault="00B912B9" w:rsidP="00B912B9">
            <w:pPr>
              <w:pStyle w:val="Tablewriting"/>
            </w:pPr>
            <w:r w:rsidRPr="00CE2934">
              <w:rPr>
                <w:b/>
              </w:rPr>
              <w:t xml:space="preserve">Second line </w:t>
            </w:r>
          </w:p>
          <w:p w14:paraId="070DEE15" w14:textId="77777777" w:rsidR="00B912B9" w:rsidRPr="00CE2934" w:rsidRDefault="00B912B9" w:rsidP="00B912B9">
            <w:pPr>
              <w:pStyle w:val="Tablewriting"/>
              <w:rPr>
                <w:b/>
              </w:rPr>
            </w:pPr>
            <w:r w:rsidRPr="00CE2934">
              <w:rPr>
                <w:b/>
              </w:rPr>
              <w:t>and subsequent</w:t>
            </w:r>
          </w:p>
          <w:p w14:paraId="3C73619D" w14:textId="77777777" w:rsidR="00B912B9" w:rsidRPr="00CE2934" w:rsidRDefault="00B912B9" w:rsidP="00B912B9">
            <w:pPr>
              <w:pStyle w:val="Tablewriting"/>
              <w:numPr>
                <w:ilvl w:val="0"/>
                <w:numId w:val="7"/>
              </w:numPr>
            </w:pPr>
            <w:r w:rsidRPr="00CE2934">
              <w:t>Must be as monotherapy or in combination with a corticosteroid and/or cyclophosphamide.</w:t>
            </w:r>
          </w:p>
          <w:p w14:paraId="3174908A" w14:textId="77777777" w:rsidR="00B912B9" w:rsidRPr="00CE2934" w:rsidRDefault="00B912B9" w:rsidP="00B912B9">
            <w:pPr>
              <w:pStyle w:val="Tablewriting"/>
              <w:numPr>
                <w:ilvl w:val="0"/>
                <w:numId w:val="7"/>
              </w:numPr>
            </w:pPr>
            <w:r w:rsidRPr="00CE2934">
              <w:t>Must not be receiving PBS subsidised lenalidomide or pomalidomide.</w:t>
            </w:r>
          </w:p>
        </w:tc>
      </w:tr>
      <w:tr w:rsidR="001A13C3" w:rsidRPr="00CE2934" w14:paraId="705E84A9" w14:textId="77777777" w:rsidTr="00B912B9">
        <w:trPr>
          <w:trHeight w:val="374"/>
        </w:trPr>
        <w:tc>
          <w:tcPr>
            <w:tcW w:w="2104" w:type="dxa"/>
          </w:tcPr>
          <w:p w14:paraId="3739759A" w14:textId="77777777" w:rsidR="001A13C3" w:rsidRPr="00CE2934" w:rsidRDefault="001A13C3" w:rsidP="00C40E27">
            <w:pPr>
              <w:pStyle w:val="Tablewriting"/>
            </w:pPr>
            <w:r w:rsidRPr="00CE2934">
              <w:t>THALIDOMIDE (capsules)</w:t>
            </w:r>
          </w:p>
          <w:p w14:paraId="2F04D2DA" w14:textId="3261583B" w:rsidR="001A13C3" w:rsidRPr="00CE2934" w:rsidRDefault="001A13C3" w:rsidP="00B912B9">
            <w:pPr>
              <w:pStyle w:val="Tablewriting"/>
            </w:pPr>
            <w:r w:rsidRPr="00CE2934">
              <w:lastRenderedPageBreak/>
              <w:t>50mg, 100mg</w:t>
            </w:r>
          </w:p>
        </w:tc>
        <w:tc>
          <w:tcPr>
            <w:tcW w:w="3989" w:type="dxa"/>
          </w:tcPr>
          <w:p w14:paraId="5B82AD9E" w14:textId="77777777" w:rsidR="001A13C3" w:rsidRPr="00CE2934" w:rsidRDefault="001A13C3" w:rsidP="00C40E27">
            <w:pPr>
              <w:pStyle w:val="Tablewriting"/>
              <w:rPr>
                <w:b/>
              </w:rPr>
            </w:pPr>
            <w:r w:rsidRPr="00CE2934">
              <w:rPr>
                <w:b/>
              </w:rPr>
              <w:lastRenderedPageBreak/>
              <w:t>Patients with Untreated Multiple Myeloma</w:t>
            </w:r>
          </w:p>
          <w:p w14:paraId="3F4B6C9A" w14:textId="220D03DF" w:rsidR="001A13C3" w:rsidRPr="00CE2934" w:rsidRDefault="001A13C3" w:rsidP="00C40E27">
            <w:pPr>
              <w:pStyle w:val="Tablewriting"/>
              <w:numPr>
                <w:ilvl w:val="0"/>
                <w:numId w:val="7"/>
              </w:numPr>
            </w:pPr>
            <w:r w:rsidRPr="00CE2934">
              <w:t xml:space="preserve">In combination with Melphalan and </w:t>
            </w:r>
            <w:r w:rsidRPr="00CE2934">
              <w:lastRenderedPageBreak/>
              <w:t>Prednisone: Give at a starting dose of 200 mg orally per day (for &gt; 75 years 100mg) for a maximum of 12 cycles of 6 weeks.</w:t>
            </w:r>
          </w:p>
          <w:p w14:paraId="4B92207E" w14:textId="685A41B3" w:rsidR="001A13C3" w:rsidRPr="00CE2934" w:rsidRDefault="001A13C3" w:rsidP="00C40E27">
            <w:pPr>
              <w:pStyle w:val="Tablewriting"/>
              <w:numPr>
                <w:ilvl w:val="0"/>
                <w:numId w:val="7"/>
              </w:numPr>
            </w:pPr>
            <w:r w:rsidRPr="00CE2934">
              <w:t xml:space="preserve">In combination with Dexamethasone (for induction therapy): Given at a starting dose of 200 mg orally per day (for &gt; 75 years 100mg) for 4 cycles of 4 weeks. </w:t>
            </w:r>
          </w:p>
          <w:p w14:paraId="3FF565BA" w14:textId="77777777" w:rsidR="001A13C3" w:rsidRPr="00CE2934" w:rsidRDefault="001A13C3" w:rsidP="00C40E27">
            <w:pPr>
              <w:pStyle w:val="Tablewriting"/>
              <w:numPr>
                <w:ilvl w:val="0"/>
                <w:numId w:val="7"/>
              </w:numPr>
            </w:pPr>
            <w:r w:rsidRPr="00CE2934">
              <w:t>In combination with bortezomib and dexamethasone (for induction therapy): See bortezomib administration.</w:t>
            </w:r>
          </w:p>
          <w:p w14:paraId="444C7640" w14:textId="77777777" w:rsidR="001A13C3" w:rsidRPr="00CE2934" w:rsidRDefault="001A13C3" w:rsidP="00C40E27">
            <w:pPr>
              <w:pStyle w:val="Tablewriting"/>
              <w:rPr>
                <w:b/>
              </w:rPr>
            </w:pPr>
            <w:r w:rsidRPr="00CE2934">
              <w:rPr>
                <w:b/>
              </w:rPr>
              <w:t xml:space="preserve">After Failure of Standard Therapies </w:t>
            </w:r>
          </w:p>
          <w:p w14:paraId="44613B62" w14:textId="77777777" w:rsidR="001A13C3" w:rsidRPr="00CE2934" w:rsidRDefault="001A13C3" w:rsidP="00C40E27">
            <w:pPr>
              <w:pStyle w:val="Tablewriting"/>
              <w:numPr>
                <w:ilvl w:val="0"/>
                <w:numId w:val="7"/>
              </w:numPr>
            </w:pPr>
            <w:r w:rsidRPr="00CE2934">
              <w:t xml:space="preserve"> Monotherapy: Given at a starting dose on 200 mg orally daily (for elderly 50mg) and increased by 100 mg at weekly intervals to a maximum dose of 400 mg daily according to tolerance and toxicity. </w:t>
            </w:r>
          </w:p>
          <w:p w14:paraId="6719B9FA" w14:textId="612FF90A" w:rsidR="001A13C3" w:rsidRPr="00CE2934" w:rsidRDefault="001A13C3" w:rsidP="00B912B9">
            <w:pPr>
              <w:pStyle w:val="Tablewriting"/>
            </w:pPr>
            <w:r w:rsidRPr="00CE2934">
              <w:t>Depending on tolerance and observed toxicity, lower maintenance doses can be used. The required total duration of treatment should be individually determined for each patient depending on tolerability and disease progression.</w:t>
            </w:r>
          </w:p>
        </w:tc>
        <w:tc>
          <w:tcPr>
            <w:tcW w:w="3080" w:type="dxa"/>
          </w:tcPr>
          <w:p w14:paraId="0871D7B1" w14:textId="77777777" w:rsidR="001A13C3" w:rsidRPr="00CE2934" w:rsidRDefault="001A13C3" w:rsidP="00C40E27">
            <w:pPr>
              <w:pStyle w:val="Tablewriting"/>
            </w:pPr>
            <w:r w:rsidRPr="00CE2934">
              <w:lastRenderedPageBreak/>
              <w:t>For treatment of multiple myeloma.</w:t>
            </w:r>
          </w:p>
          <w:p w14:paraId="6100A248" w14:textId="77777777" w:rsidR="001A13C3" w:rsidRPr="00CE2934" w:rsidRDefault="001A13C3" w:rsidP="00B912B9">
            <w:pPr>
              <w:pStyle w:val="Tablewriting"/>
              <w:rPr>
                <w:b/>
              </w:rPr>
            </w:pPr>
          </w:p>
        </w:tc>
      </w:tr>
      <w:tr w:rsidR="001A13C3" w:rsidRPr="00CE2934" w14:paraId="2EEFE25C" w14:textId="77777777" w:rsidTr="00B912B9">
        <w:trPr>
          <w:trHeight w:val="374"/>
        </w:trPr>
        <w:tc>
          <w:tcPr>
            <w:tcW w:w="2104" w:type="dxa"/>
          </w:tcPr>
          <w:p w14:paraId="0106CC04" w14:textId="77777777" w:rsidR="001A13C3" w:rsidRPr="00CE2934" w:rsidRDefault="001A13C3" w:rsidP="00C40E27">
            <w:pPr>
              <w:pStyle w:val="Tablewriting"/>
            </w:pPr>
            <w:r w:rsidRPr="00CE2934">
              <w:lastRenderedPageBreak/>
              <w:t>LENALIDOMIDE (capsules)</w:t>
            </w:r>
          </w:p>
          <w:p w14:paraId="764D8D04" w14:textId="7CCD6913" w:rsidR="001A13C3" w:rsidRPr="00CE2934" w:rsidRDefault="001A13C3" w:rsidP="00B912B9">
            <w:pPr>
              <w:pStyle w:val="Tablewriting"/>
            </w:pPr>
            <w:r w:rsidRPr="00CE2934">
              <w:t>5mg, 10mg, 15mg, 20mg, 25mg</w:t>
            </w:r>
          </w:p>
        </w:tc>
        <w:tc>
          <w:tcPr>
            <w:tcW w:w="3989" w:type="dxa"/>
          </w:tcPr>
          <w:p w14:paraId="6F4503DF" w14:textId="77777777" w:rsidR="001A13C3" w:rsidRPr="00CE2934" w:rsidRDefault="001A13C3" w:rsidP="00C40E27">
            <w:pPr>
              <w:pStyle w:val="Tablewriting"/>
              <w:rPr>
                <w:b/>
              </w:rPr>
            </w:pPr>
            <w:r w:rsidRPr="00CE2934">
              <w:rPr>
                <w:b/>
              </w:rPr>
              <w:t xml:space="preserve">Newly Diagnosed Multiple Myeloma in Patients Not Eligible for ASCT </w:t>
            </w:r>
          </w:p>
          <w:p w14:paraId="45B28510" w14:textId="77777777" w:rsidR="001A13C3" w:rsidRPr="00CE2934" w:rsidRDefault="001A13C3" w:rsidP="00C40E27">
            <w:pPr>
              <w:pStyle w:val="Tablewriting"/>
              <w:numPr>
                <w:ilvl w:val="0"/>
                <w:numId w:val="7"/>
              </w:numPr>
              <w:rPr>
                <w:b/>
              </w:rPr>
            </w:pPr>
            <w:r w:rsidRPr="00CE2934">
              <w:t xml:space="preserve">In combination with dexamethasone: Given at a starting dose of 25 mg orally once daily on days 1-21 of repeated 28- day cycles. </w:t>
            </w:r>
          </w:p>
          <w:p w14:paraId="6CA784CF" w14:textId="77777777" w:rsidR="001A13C3" w:rsidRPr="00CE2934" w:rsidRDefault="001A13C3" w:rsidP="00C40E27">
            <w:pPr>
              <w:pStyle w:val="Tablewriting"/>
              <w:rPr>
                <w:b/>
              </w:rPr>
            </w:pPr>
            <w:r w:rsidRPr="00CE2934">
              <w:rPr>
                <w:b/>
              </w:rPr>
              <w:t xml:space="preserve">Previously treated </w:t>
            </w:r>
            <w:r w:rsidRPr="00CE2934">
              <w:t xml:space="preserve"> </w:t>
            </w:r>
            <w:r w:rsidRPr="00CE2934">
              <w:rPr>
                <w:b/>
              </w:rPr>
              <w:t>Multiple Myeloma</w:t>
            </w:r>
          </w:p>
          <w:p w14:paraId="719EFCC5" w14:textId="77777777" w:rsidR="001A13C3" w:rsidRPr="00CE2934" w:rsidRDefault="001A13C3" w:rsidP="00C40E27">
            <w:pPr>
              <w:pStyle w:val="Tablewriting"/>
              <w:numPr>
                <w:ilvl w:val="0"/>
                <w:numId w:val="7"/>
              </w:numPr>
            </w:pPr>
            <w:r w:rsidRPr="00CE2934">
              <w:t xml:space="preserve">In combination with dexamethasone: Given at a starting dose of 25 mg orally once daily on Days 1-21 of repeated 28- day cycles. </w:t>
            </w:r>
          </w:p>
          <w:p w14:paraId="1827CED6" w14:textId="7B541044" w:rsidR="001A13C3" w:rsidRPr="00CE2934" w:rsidRDefault="001A13C3" w:rsidP="00B912B9">
            <w:pPr>
              <w:pStyle w:val="Tablewriting"/>
            </w:pPr>
            <w:r w:rsidRPr="00CE2934">
              <w:t>Treatment should be continued until disease progression or unacceptable toxicity. Dose reductions are recommended to manage Grade 3 or 4 neutropenia or thrombocytopenia, or other Grade 3 or 4 toxicities judged to be related to lenalidomide.</w:t>
            </w:r>
          </w:p>
        </w:tc>
        <w:tc>
          <w:tcPr>
            <w:tcW w:w="3080" w:type="dxa"/>
          </w:tcPr>
          <w:p w14:paraId="630106E6" w14:textId="77777777" w:rsidR="001A13C3" w:rsidRPr="00CE2934" w:rsidRDefault="001A13C3" w:rsidP="00C40E27">
            <w:pPr>
              <w:pStyle w:val="Tablewriting"/>
              <w:rPr>
                <w:b/>
              </w:rPr>
            </w:pPr>
            <w:r w:rsidRPr="00CE2934">
              <w:rPr>
                <w:b/>
              </w:rPr>
              <w:t>Initial treatment</w:t>
            </w:r>
          </w:p>
          <w:p w14:paraId="39728BAF" w14:textId="77777777" w:rsidR="001A13C3" w:rsidRPr="00CE2934" w:rsidRDefault="001A13C3" w:rsidP="00C40E27">
            <w:pPr>
              <w:pStyle w:val="Tablewriting"/>
              <w:numPr>
                <w:ilvl w:val="0"/>
                <w:numId w:val="7"/>
              </w:numPr>
            </w:pPr>
            <w:r w:rsidRPr="00CE2934">
              <w:t>Must be in combination with dexamethasone</w:t>
            </w:r>
          </w:p>
          <w:p w14:paraId="7A658227" w14:textId="77777777" w:rsidR="001A13C3" w:rsidRPr="00CE2934" w:rsidRDefault="001A13C3" w:rsidP="00C40E27">
            <w:pPr>
              <w:pStyle w:val="Tablewriting"/>
              <w:numPr>
                <w:ilvl w:val="0"/>
                <w:numId w:val="7"/>
              </w:numPr>
            </w:pPr>
            <w:r w:rsidRPr="00CE2934">
              <w:t>Must not be receiving PBS subsidised bortezomib</w:t>
            </w:r>
          </w:p>
          <w:p w14:paraId="233EFA3F" w14:textId="77777777" w:rsidR="001A13C3" w:rsidRPr="00CE2934" w:rsidRDefault="001A13C3" w:rsidP="00C40E27">
            <w:pPr>
              <w:pStyle w:val="Tablewriting"/>
            </w:pPr>
            <w:r w:rsidRPr="00CE2934">
              <w:t>Second line and subsequent</w:t>
            </w:r>
          </w:p>
          <w:p w14:paraId="421301E7" w14:textId="77777777" w:rsidR="001A13C3" w:rsidRPr="00CE2934" w:rsidRDefault="001A13C3" w:rsidP="00C40E27">
            <w:pPr>
              <w:pStyle w:val="Tablewriting"/>
              <w:numPr>
                <w:ilvl w:val="0"/>
                <w:numId w:val="7"/>
              </w:numPr>
            </w:pPr>
            <w:r w:rsidRPr="00CE2934">
              <w:t>Must be as monotherapy or in combination with  dexamethasone</w:t>
            </w:r>
          </w:p>
          <w:p w14:paraId="6E3CCB8A" w14:textId="77777777" w:rsidR="001A13C3" w:rsidRPr="00CE2934" w:rsidRDefault="001A13C3" w:rsidP="00C40E27">
            <w:pPr>
              <w:pStyle w:val="Tablewriting"/>
              <w:numPr>
                <w:ilvl w:val="0"/>
                <w:numId w:val="7"/>
              </w:numPr>
            </w:pPr>
            <w:r w:rsidRPr="00CE2934">
              <w:t>Must not be receiving PBS subsidised bortezomib</w:t>
            </w:r>
          </w:p>
          <w:p w14:paraId="4A36AF4C" w14:textId="77777777" w:rsidR="001A13C3" w:rsidRPr="00CE2934" w:rsidRDefault="001A13C3" w:rsidP="00B912B9">
            <w:pPr>
              <w:pStyle w:val="Tablewriting"/>
              <w:rPr>
                <w:b/>
              </w:rPr>
            </w:pPr>
          </w:p>
        </w:tc>
      </w:tr>
      <w:tr w:rsidR="001A13C3" w:rsidRPr="00CE2934" w14:paraId="3C0A4C99" w14:textId="77777777" w:rsidTr="00B912B9">
        <w:trPr>
          <w:trHeight w:val="374"/>
        </w:trPr>
        <w:tc>
          <w:tcPr>
            <w:tcW w:w="2104" w:type="dxa"/>
          </w:tcPr>
          <w:p w14:paraId="7106EFB9" w14:textId="77777777" w:rsidR="001A13C3" w:rsidRPr="00CE2934" w:rsidRDefault="001A13C3" w:rsidP="00C40E27">
            <w:pPr>
              <w:pStyle w:val="Tablewriting"/>
            </w:pPr>
            <w:r w:rsidRPr="00CE2934">
              <w:t>POMALIDOMIDE (capsules)</w:t>
            </w:r>
          </w:p>
          <w:p w14:paraId="32278A16" w14:textId="77777777" w:rsidR="001A13C3" w:rsidRPr="00CE2934" w:rsidRDefault="001A13C3" w:rsidP="00C40E27">
            <w:pPr>
              <w:pStyle w:val="Tablewriting"/>
            </w:pPr>
            <w:r w:rsidRPr="00CE2934">
              <w:t>3mg, 4mg</w:t>
            </w:r>
          </w:p>
          <w:p w14:paraId="49DAB750" w14:textId="77777777" w:rsidR="001A13C3" w:rsidRPr="00CE2934" w:rsidRDefault="001A13C3" w:rsidP="00C40E27">
            <w:pPr>
              <w:pStyle w:val="Tablewriting"/>
            </w:pPr>
          </w:p>
        </w:tc>
        <w:tc>
          <w:tcPr>
            <w:tcW w:w="3989" w:type="dxa"/>
          </w:tcPr>
          <w:p w14:paraId="31E94DD4" w14:textId="77777777" w:rsidR="001A13C3" w:rsidRPr="00CE2934" w:rsidRDefault="001A13C3" w:rsidP="00C40E27">
            <w:pPr>
              <w:pStyle w:val="Tablewriting"/>
              <w:rPr>
                <w:b/>
              </w:rPr>
            </w:pPr>
            <w:r w:rsidRPr="00CE2934">
              <w:t xml:space="preserve"> </w:t>
            </w:r>
            <w:r w:rsidRPr="00CE2934">
              <w:rPr>
                <w:b/>
              </w:rPr>
              <w:t>Relapsed/Refractory Multiple Myeloma</w:t>
            </w:r>
          </w:p>
          <w:p w14:paraId="5E5B7DB4" w14:textId="77777777" w:rsidR="001A13C3" w:rsidRPr="00CE2934" w:rsidRDefault="001A13C3" w:rsidP="00C40E27">
            <w:pPr>
              <w:pStyle w:val="Tablewriting"/>
              <w:numPr>
                <w:ilvl w:val="0"/>
                <w:numId w:val="7"/>
              </w:numPr>
            </w:pPr>
            <w:r w:rsidRPr="00CE2934">
              <w:t xml:space="preserve">In combination with dexamethasone: Given at a starting dose of 4 mg orally daily on Days 1-21 of repeated 28-day </w:t>
            </w:r>
            <w:r w:rsidRPr="00CE2934">
              <w:lastRenderedPageBreak/>
              <w:t xml:space="preserve">cycles until disease progression.  </w:t>
            </w:r>
          </w:p>
          <w:p w14:paraId="66B760BC" w14:textId="76F24B5D" w:rsidR="001A13C3" w:rsidRPr="00CE2934" w:rsidRDefault="001A13C3" w:rsidP="00C40E27">
            <w:pPr>
              <w:pStyle w:val="Tablewriting"/>
              <w:rPr>
                <w:b/>
              </w:rPr>
            </w:pPr>
            <w:r w:rsidRPr="00CE2934">
              <w:t>To initiate a cycle of pomalidomide, the platelet count must be ≥ 50 x 109/L and the neutrophil count must be ≥ 1.0 x 109 /L.</w:t>
            </w:r>
          </w:p>
        </w:tc>
        <w:tc>
          <w:tcPr>
            <w:tcW w:w="3080" w:type="dxa"/>
          </w:tcPr>
          <w:p w14:paraId="48421AFB" w14:textId="77777777" w:rsidR="001A13C3" w:rsidRPr="00CE2934" w:rsidRDefault="001A13C3" w:rsidP="00C40E27">
            <w:pPr>
              <w:pStyle w:val="Tablewriting"/>
              <w:rPr>
                <w:b/>
              </w:rPr>
            </w:pPr>
            <w:r w:rsidRPr="00CE2934">
              <w:rPr>
                <w:b/>
              </w:rPr>
              <w:lastRenderedPageBreak/>
              <w:t>Third line and subsequent therapy</w:t>
            </w:r>
          </w:p>
          <w:p w14:paraId="2B11F41D" w14:textId="77777777" w:rsidR="001A13C3" w:rsidRPr="00CE2934" w:rsidRDefault="001A13C3" w:rsidP="00C40E27">
            <w:pPr>
              <w:pStyle w:val="Tablewriting"/>
              <w:numPr>
                <w:ilvl w:val="0"/>
                <w:numId w:val="7"/>
              </w:numPr>
              <w:rPr>
                <w:b/>
              </w:rPr>
            </w:pPr>
            <w:r w:rsidRPr="00CE2934">
              <w:t>Must be in combination with dexamethasone.</w:t>
            </w:r>
          </w:p>
          <w:p w14:paraId="240702FC" w14:textId="6ACEC9B6" w:rsidR="001A13C3" w:rsidRPr="00CE2934" w:rsidRDefault="001A13C3" w:rsidP="00C40E27">
            <w:pPr>
              <w:pStyle w:val="Tablewriting"/>
              <w:rPr>
                <w:b/>
              </w:rPr>
            </w:pPr>
            <w:r w:rsidRPr="00CE2934">
              <w:t xml:space="preserve">Must not </w:t>
            </w:r>
            <w:r>
              <w:t xml:space="preserve">be </w:t>
            </w:r>
            <w:r w:rsidRPr="00CE2934">
              <w:t xml:space="preserve">receiving PBS </w:t>
            </w:r>
            <w:r w:rsidRPr="00CE2934">
              <w:lastRenderedPageBreak/>
              <w:t>subsidised thalidomide, lenalidomide or pomalidomide.</w:t>
            </w:r>
          </w:p>
        </w:tc>
      </w:tr>
    </w:tbl>
    <w:p w14:paraId="6EBCF8CE" w14:textId="77777777" w:rsidR="00B912B9" w:rsidRPr="00CE2934" w:rsidRDefault="00B912B9" w:rsidP="00B912B9">
      <w:pPr>
        <w:pStyle w:val="Notes"/>
      </w:pPr>
      <w:r w:rsidRPr="00CE2934">
        <w:lastRenderedPageBreak/>
        <w:t xml:space="preserve">Source: </w:t>
      </w:r>
      <w:hyperlink r:id="rId13" w:history="1">
        <w:r w:rsidRPr="00BF0548">
          <w:rPr>
            <w:rStyle w:val="Hyperlink"/>
          </w:rPr>
          <w:t>TGA Product Information</w:t>
        </w:r>
      </w:hyperlink>
      <w:r w:rsidRPr="00CE2934">
        <w:t xml:space="preserve"> and the </w:t>
      </w:r>
      <w:hyperlink r:id="rId14" w:history="1">
        <w:r w:rsidRPr="00CE2934">
          <w:rPr>
            <w:rStyle w:val="Hyperlink"/>
          </w:rPr>
          <w:t>PBS website</w:t>
        </w:r>
      </w:hyperlink>
      <w:r w:rsidRPr="00CE2934">
        <w:t>.</w:t>
      </w:r>
    </w:p>
    <w:p w14:paraId="7972791B" w14:textId="77777777" w:rsidR="00B912B9" w:rsidRDefault="00B912B9" w:rsidP="00B912B9">
      <w:r w:rsidRPr="002C661C">
        <w:t xml:space="preserve">Further details are available in the Product Information (PI) and Consumer Medicine Information (CMI) available from </w:t>
      </w:r>
      <w:hyperlink r:id="rId15" w:history="1">
        <w:r w:rsidRPr="002C661C">
          <w:rPr>
            <w:rStyle w:val="Hyperlink"/>
          </w:rPr>
          <w:t>the TGA (Product Information)</w:t>
        </w:r>
      </w:hyperlink>
      <w:r w:rsidRPr="002C661C">
        <w:t xml:space="preserve"> and </w:t>
      </w:r>
      <w:hyperlink r:id="rId16" w:history="1">
        <w:r w:rsidRPr="002C661C">
          <w:rPr>
            <w:rStyle w:val="Hyperlink"/>
          </w:rPr>
          <w:t>the TGA (Consumer Medicines Information)</w:t>
        </w:r>
      </w:hyperlink>
      <w:r w:rsidRPr="002C661C">
        <w:t>.</w:t>
      </w:r>
    </w:p>
    <w:p w14:paraId="711754B8" w14:textId="63C907CF" w:rsidR="001420B3" w:rsidRDefault="001420B3" w:rsidP="00487A35">
      <w:pPr>
        <w:pStyle w:val="Heading2"/>
      </w:pPr>
      <w:r w:rsidRPr="007247B9">
        <w:t>Clinical situation</w:t>
      </w:r>
      <w:r w:rsidR="00062FF4">
        <w:t xml:space="preserve"> – Australian Guidelines</w:t>
      </w:r>
    </w:p>
    <w:p w14:paraId="355DE5EA" w14:textId="63422A8A" w:rsidR="00062FF4" w:rsidRPr="00C01C60" w:rsidRDefault="00062FF4" w:rsidP="00062FF4">
      <w:r w:rsidRPr="00C01C60">
        <w:t>The Clinical Practice Guideline: Multiple Myeloma</w:t>
      </w:r>
      <w:r w:rsidR="00C02197">
        <w:t xml:space="preserve"> </w:t>
      </w:r>
      <w:r>
        <w:rPr>
          <w:vertAlign w:val="superscript"/>
        </w:rPr>
        <w:t>(1)</w:t>
      </w:r>
      <w:r w:rsidRPr="00C01C60">
        <w:rPr>
          <w:vertAlign w:val="superscript"/>
        </w:rPr>
        <w:t xml:space="preserve"> </w:t>
      </w:r>
      <w:r w:rsidRPr="00C01C60">
        <w:t xml:space="preserve">(the </w:t>
      </w:r>
      <w:r>
        <w:t xml:space="preserve">Australian </w:t>
      </w:r>
      <w:r w:rsidRPr="00C01C60">
        <w:t>Guideline</w:t>
      </w:r>
      <w:r>
        <w:t>s</w:t>
      </w:r>
      <w:r w:rsidRPr="00C01C60">
        <w:t>)</w:t>
      </w:r>
      <w:r>
        <w:t xml:space="preserve"> developed by the Medical Scientific Advisory Group to the Myeloma Foundation of Australia,</w:t>
      </w:r>
      <w:r w:rsidRPr="00C01C60">
        <w:t xml:space="preserve"> provides recommendations on a number of administration and treatment options. There are combination therapies recommended in the Guidelines that are not included the Product Information of the medicines, and are not allowable under the current PBS restrictions. In addition, the Guidelines also recommend once weekly intravenous or subcutaneous administration of bortezomib to improve tolerability.</w:t>
      </w:r>
    </w:p>
    <w:p w14:paraId="781AF616" w14:textId="1DB10F8D" w:rsidR="00E97B2B" w:rsidRPr="00AA6ADC" w:rsidRDefault="00B912B9" w:rsidP="00B912B9">
      <w:r w:rsidRPr="00AA6ADC">
        <w:t>Since the previous DUSC review of multiple myeloma medicines in 2013, the criteria for diagnosis of symptomatic myeloma has changed to include biomarkers of malignancy.</w:t>
      </w:r>
      <w:r w:rsidR="00B048C0">
        <w:t xml:space="preserve"> </w:t>
      </w:r>
      <w:r w:rsidR="00E97B2B">
        <w:t>The following description of treatment practices is based on the Australian Guidelines</w:t>
      </w:r>
      <w:r w:rsidR="00E97B2B">
        <w:rPr>
          <w:vertAlign w:val="superscript"/>
        </w:rPr>
        <w:t>(1)</w:t>
      </w:r>
      <w:r w:rsidR="00E97B2B" w:rsidRPr="00AA6ADC">
        <w:t>.</w:t>
      </w:r>
    </w:p>
    <w:p w14:paraId="69D6742F" w14:textId="77777777" w:rsidR="00B912B9" w:rsidRPr="00AA6ADC" w:rsidRDefault="00B912B9" w:rsidP="00B912B9">
      <w:r w:rsidRPr="00AA6ADC">
        <w:t xml:space="preserve">Initial treatment of multiple myeloma is dependent on the patient’s eligibility for high dose chemotherapy (HDC) and autologous stem cell transplant (AuSCT). For patients less than 65 years of age, or between 65-70 years of age with a good performance status and organ reserve, standard treatment is HDC and AuSCT. </w:t>
      </w:r>
    </w:p>
    <w:p w14:paraId="63341533" w14:textId="77777777" w:rsidR="00B912B9" w:rsidRPr="001B3158" w:rsidRDefault="00B912B9" w:rsidP="00487A35">
      <w:pPr>
        <w:pStyle w:val="Heading3"/>
      </w:pPr>
      <w:r w:rsidRPr="001B3158">
        <w:t>Patients eligible for AuSCT</w:t>
      </w:r>
    </w:p>
    <w:p w14:paraId="601E3578" w14:textId="77777777" w:rsidR="00B912B9" w:rsidRPr="001B3158" w:rsidRDefault="00B912B9" w:rsidP="00B912B9">
      <w:pPr>
        <w:rPr>
          <w:i/>
        </w:rPr>
      </w:pPr>
      <w:r w:rsidRPr="001B3158">
        <w:rPr>
          <w:i/>
        </w:rPr>
        <w:t>Initial therapy</w:t>
      </w:r>
    </w:p>
    <w:p w14:paraId="01F624AC" w14:textId="1F2824A0" w:rsidR="00B912B9" w:rsidRPr="001B3158" w:rsidRDefault="00B912B9" w:rsidP="00B912B9">
      <w:r w:rsidRPr="001B3158">
        <w:t>Patients receive 3-6 cycles of induction therapy prior to AuSCT. Induction regimes may be prote</w:t>
      </w:r>
      <w:r w:rsidR="0005061A">
        <w:t>a</w:t>
      </w:r>
      <w:r w:rsidRPr="001B3158">
        <w:t>some inhibitor based (bortezomib), immunomodulatory drug based (thalidomide or lenalidomide), combination (bor</w:t>
      </w:r>
      <w:r>
        <w:t>t</w:t>
      </w:r>
      <w:r w:rsidRPr="001B3158">
        <w:t>ezomib with thalidomide/lenalidomide), or chemotherapy based. These regime</w:t>
      </w:r>
      <w:r w:rsidR="00F56C0A">
        <w:t>n</w:t>
      </w:r>
      <w:r w:rsidRPr="001B3158">
        <w:t>s include dexamethasone +/- cy</w:t>
      </w:r>
      <w:r w:rsidR="0005061A">
        <w:t>c</w:t>
      </w:r>
      <w:r w:rsidRPr="001B3158">
        <w:t xml:space="preserve">lophosphamide. The incorporation of proteasome inhibitors and/or immunomodulatory drugs as part of induction therapy is considered standard of care.  Three-drug combinations are preferred to two-drug combinations. Combination induction therapy was not recommended </w:t>
      </w:r>
      <w:r w:rsidR="00C374BA">
        <w:t xml:space="preserve">in </w:t>
      </w:r>
      <w:r w:rsidRPr="001B3158">
        <w:t xml:space="preserve">the 2013 Guidelines considered in the previous </w:t>
      </w:r>
      <w:r w:rsidR="0029327C">
        <w:t xml:space="preserve">DUSC </w:t>
      </w:r>
      <w:r w:rsidRPr="001B3158">
        <w:t>review</w:t>
      </w:r>
      <w:r w:rsidR="0029327C">
        <w:t>.</w:t>
      </w:r>
    </w:p>
    <w:p w14:paraId="5AE9996C" w14:textId="51F76A1F" w:rsidR="00B912B9" w:rsidRPr="001B3158" w:rsidRDefault="00B912B9" w:rsidP="00B912B9">
      <w:r w:rsidRPr="001B3158">
        <w:lastRenderedPageBreak/>
        <w:t>The choice of induction therapy is dependent on a patient’s age and co-morbidities, as well as local availability and access to medicines. In Australia, only bortezomib and thalidomide, but not lenalidomide, are PBS listed for induction therapy</w:t>
      </w:r>
      <w:r w:rsidR="00D166D5">
        <w:t xml:space="preserve"> for patients who are eligible for AuSCT</w:t>
      </w:r>
      <w:r w:rsidRPr="001B3158">
        <w:t>. The PBS does not allow the concurrent use of bortezomib and thalidomide or lenalidomide.</w:t>
      </w:r>
    </w:p>
    <w:p w14:paraId="4EAFB441" w14:textId="77777777" w:rsidR="00B912B9" w:rsidRPr="001B3158" w:rsidRDefault="00B912B9" w:rsidP="00B912B9">
      <w:r w:rsidRPr="001B3158">
        <w:t>Induction therapy is followed by mobilisation and harvesting of the patient’s stem cells, high dose chemotherapy and transplantation of stem cells. AuSCT is not curative.</w:t>
      </w:r>
    </w:p>
    <w:p w14:paraId="45A3014C" w14:textId="77777777" w:rsidR="00B912B9" w:rsidRPr="001B3158" w:rsidRDefault="00B912B9" w:rsidP="00B912B9">
      <w:pPr>
        <w:rPr>
          <w:i/>
        </w:rPr>
      </w:pPr>
      <w:r w:rsidRPr="001B3158">
        <w:rPr>
          <w:i/>
        </w:rPr>
        <w:t>Maintenance therapy post AuSCT</w:t>
      </w:r>
    </w:p>
    <w:p w14:paraId="197598BA" w14:textId="4A84B565" w:rsidR="00B912B9" w:rsidRPr="001B3158" w:rsidRDefault="00B912B9" w:rsidP="00B912B9">
      <w:r w:rsidRPr="001B3158">
        <w:t xml:space="preserve">Consolidation therapy (a short treatment course after AuSCT that improves depth of response) is not routinely recommended in Australia. </w:t>
      </w:r>
    </w:p>
    <w:p w14:paraId="4F70E26C" w14:textId="1F838D05" w:rsidR="00B912B9" w:rsidRPr="001B3158" w:rsidRDefault="00B912B9" w:rsidP="00B912B9">
      <w:r w:rsidRPr="001B3158">
        <w:t>Maintenance therapy with thalidomide with or without corticosteroids is recommended for 12 months following AuS</w:t>
      </w:r>
      <w:r w:rsidR="0005061A">
        <w:t>C</w:t>
      </w:r>
      <w:r w:rsidRPr="001B3158">
        <w:t xml:space="preserve">T. Lenalidomide may also be used as maintenance therapy, but it is </w:t>
      </w:r>
      <w:r w:rsidRPr="009C267B">
        <w:t xml:space="preserve">not </w:t>
      </w:r>
      <w:r w:rsidR="00EF06BC" w:rsidRPr="009C267B">
        <w:t>subsidised</w:t>
      </w:r>
      <w:r w:rsidRPr="001B3158">
        <w:t xml:space="preserve"> on the PBS for this use.</w:t>
      </w:r>
    </w:p>
    <w:p w14:paraId="38AB34AF" w14:textId="77777777" w:rsidR="00B912B9" w:rsidRPr="006E4387" w:rsidRDefault="00B912B9" w:rsidP="00487A35">
      <w:pPr>
        <w:pStyle w:val="Heading3"/>
      </w:pPr>
      <w:r w:rsidRPr="006E4387">
        <w:t>Patients ineligible for AuSCT</w:t>
      </w:r>
    </w:p>
    <w:p w14:paraId="1B10E32F" w14:textId="77777777" w:rsidR="00B912B9" w:rsidRPr="006E4387" w:rsidRDefault="00B912B9" w:rsidP="00B912B9">
      <w:pPr>
        <w:rPr>
          <w:i/>
        </w:rPr>
      </w:pPr>
      <w:r w:rsidRPr="006E4387">
        <w:rPr>
          <w:i/>
        </w:rPr>
        <w:t>Initial therapy</w:t>
      </w:r>
    </w:p>
    <w:p w14:paraId="71E85218" w14:textId="4173E67F" w:rsidR="00B912B9" w:rsidRPr="006E4387" w:rsidRDefault="00B912B9" w:rsidP="00B912B9">
      <w:r w:rsidRPr="006E4387">
        <w:t>Patients ineligible for AuSCT will generally receive pharmacological treatment. Currently accepted standard of care is continuous lenalidomide in combination with dexamethasone, or bortezomib in combination with melphalan (or cyclophosphamide) and prednisolone. A weekly or subcutaneous schedule of bortezomib is recommended. Thalidomide in combination with melph</w:t>
      </w:r>
      <w:r w:rsidR="0005061A">
        <w:t>a</w:t>
      </w:r>
      <w:r w:rsidRPr="006E4387">
        <w:t xml:space="preserve">lan and prednisolone should only be used if bortezomib and lenalidomide are contraindicated. For unfit elderly patients, bortezomib in combination with dexamethasone should be considered. </w:t>
      </w:r>
      <w:r w:rsidR="0057761F">
        <w:t xml:space="preserve">Bortezomib in combination with a corticosteroid, </w:t>
      </w:r>
      <w:r w:rsidR="0057761F" w:rsidRPr="00062FF4">
        <w:rPr>
          <w:i/>
        </w:rPr>
        <w:t>without</w:t>
      </w:r>
      <w:r w:rsidR="0057761F">
        <w:t xml:space="preserve"> melphalan </w:t>
      </w:r>
      <w:r w:rsidR="0057761F" w:rsidRPr="006E4387">
        <w:t>(or cyclophosphamide)</w:t>
      </w:r>
      <w:r w:rsidR="0057761F">
        <w:t>, is only PBS subsidised in patients with severe acute renal failure in this setting.</w:t>
      </w:r>
    </w:p>
    <w:p w14:paraId="78A2629E" w14:textId="77777777" w:rsidR="00B912B9" w:rsidRPr="006E4387" w:rsidRDefault="00B912B9" w:rsidP="00B912B9">
      <w:pPr>
        <w:rPr>
          <w:i/>
        </w:rPr>
      </w:pPr>
      <w:r w:rsidRPr="006E4387">
        <w:rPr>
          <w:i/>
        </w:rPr>
        <w:t>Maintenance therapy</w:t>
      </w:r>
    </w:p>
    <w:p w14:paraId="08AE4A01" w14:textId="411CEE6E" w:rsidR="00B912B9" w:rsidRPr="006E4387" w:rsidRDefault="00B912B9" w:rsidP="00B912B9">
      <w:r w:rsidRPr="006E4387">
        <w:t>The benefit of maintenance therapy is most evident for lenalidomide in combination with dexamethasone. However, this lacks firm data if the patient is initially treated with a thalidomide or bortezomib based induction regime. Lenalidomide is not registered or reimbursed for this indication. The benefits of thalidomide or bortez</w:t>
      </w:r>
      <w:r w:rsidR="0005061A">
        <w:t>o</w:t>
      </w:r>
      <w:r w:rsidRPr="006E4387">
        <w:t>mib based maintenance therapy is unclear.</w:t>
      </w:r>
    </w:p>
    <w:p w14:paraId="2159AC8E" w14:textId="77777777" w:rsidR="00B912B9" w:rsidRPr="006E4387" w:rsidRDefault="00B912B9" w:rsidP="00487A35">
      <w:pPr>
        <w:pStyle w:val="Heading3"/>
      </w:pPr>
      <w:r w:rsidRPr="006E4387">
        <w:t>Relapsed/refractory multiple myeloma</w:t>
      </w:r>
    </w:p>
    <w:p w14:paraId="083D932A" w14:textId="77777777" w:rsidR="00B912B9" w:rsidRPr="006E4387" w:rsidRDefault="00B912B9" w:rsidP="00B912B9">
      <w:r w:rsidRPr="006E4387">
        <w:t xml:space="preserve">There is no single standard treatment for patients with relapsed/refractory multiple myeloma. In Australia, the main treatment options are immunomodulatory drugs (including thalidomide, lenalidomide and pomalidomide), bortezomib, alkylating agents, anthracyclines and corticosteroids. These are administered alone, or in various combinations and sequences. Selected patients may undergo HDT with AuSCT.  </w:t>
      </w:r>
    </w:p>
    <w:p w14:paraId="3D4361FD" w14:textId="77777777" w:rsidR="00B912B9" w:rsidRDefault="00B912B9" w:rsidP="00B912B9">
      <w:r w:rsidRPr="006E4387">
        <w:lastRenderedPageBreak/>
        <w:t xml:space="preserve">The choice of treatment depends on prior treatment, response to prior treatment, co-morbidities and general health. </w:t>
      </w:r>
    </w:p>
    <w:p w14:paraId="5D12F56F" w14:textId="77777777" w:rsidR="00B912B9" w:rsidRPr="006E4387" w:rsidRDefault="00B912B9" w:rsidP="00487A35">
      <w:pPr>
        <w:pStyle w:val="Heading3"/>
      </w:pPr>
      <w:r w:rsidRPr="006E4387">
        <w:t>Emerging novel therapeutics</w:t>
      </w:r>
    </w:p>
    <w:p w14:paraId="6CC5210C" w14:textId="77777777" w:rsidR="00B912B9" w:rsidRDefault="00B912B9" w:rsidP="00B912B9">
      <w:pPr>
        <w:rPr>
          <w:vertAlign w:val="superscript"/>
        </w:rPr>
      </w:pPr>
      <w:r w:rsidRPr="006E4387">
        <w:t>There are a number of emerging novel therapeutics for the treatment of multiple myeloma, including second generation proteasome inhibitors (carfilzomib and ixazomib), monoclonal antibodies (daratumumab and elotuzumab), and histone deacetyclase inhibitors (panabinostat). These medicines have recently been approved by the Food and Drug Administration (FDA) for relapsed/refractory multiple myeloma.</w:t>
      </w:r>
    </w:p>
    <w:p w14:paraId="514622BB" w14:textId="142DC5ED" w:rsidR="00B912B9" w:rsidRDefault="00B912B9" w:rsidP="00B912B9">
      <w:r w:rsidRPr="006E4387">
        <w:t xml:space="preserve">The PBAC </w:t>
      </w:r>
      <w:r>
        <w:t xml:space="preserve">(July 2017) </w:t>
      </w:r>
      <w:r w:rsidRPr="006E4387">
        <w:t xml:space="preserve">recommended carfilzomib for listing for the treatment of in relapsed or refractory multiple myeloma. </w:t>
      </w:r>
      <w:r w:rsidR="001C3973" w:rsidRPr="009C267B">
        <w:t>Carfilzomib has yet to list on the PBS</w:t>
      </w:r>
      <w:r w:rsidRPr="009C267B">
        <w:t>.</w:t>
      </w:r>
    </w:p>
    <w:p w14:paraId="479D2E5C" w14:textId="77777777" w:rsidR="00AA26C2" w:rsidRDefault="00B912B9" w:rsidP="00487A35">
      <w:pPr>
        <w:pStyle w:val="Heading2"/>
      </w:pPr>
      <w:r w:rsidRPr="007247B9">
        <w:t>PBS listing details</w:t>
      </w:r>
      <w:r>
        <w:t xml:space="preserve"> (as at 1 August 2017)</w:t>
      </w:r>
    </w:p>
    <w:p w14:paraId="221A6017" w14:textId="74085FA0" w:rsidR="00B912B9" w:rsidRDefault="00B912B9" w:rsidP="00487A35">
      <w:r w:rsidRPr="006567E6">
        <w:t xml:space="preserve">The R/PBS listings for thalidomide, bortezomib, lenalidomide and pomalidomide are summarised in Table </w:t>
      </w:r>
      <w:r w:rsidR="005C0EB5">
        <w:t>2</w:t>
      </w:r>
      <w:r w:rsidRPr="006567E6">
        <w:t>. Further details about all current R/PBS listings as at August 2017 are provided in Attachment 1</w:t>
      </w:r>
      <w:r>
        <w:t>.</w:t>
      </w:r>
    </w:p>
    <w:p w14:paraId="7C66D5BB" w14:textId="0C00BD38" w:rsidR="00C02197" w:rsidRPr="000F0B40" w:rsidRDefault="000F0B40" w:rsidP="000F0B40">
      <w:r>
        <w:t xml:space="preserve">Thalidomide has S100 private Authority Required and S100 Authority Required (STREAMLINED) listings. </w:t>
      </w:r>
    </w:p>
    <w:p w14:paraId="3B9FDA7B" w14:textId="77777777" w:rsidR="00AA26C2" w:rsidRDefault="00AA26C2" w:rsidP="00487A35">
      <w:pPr>
        <w:pStyle w:val="Heading3"/>
      </w:pPr>
      <w:r w:rsidDel="00EE2BBB">
        <w:t>Restriction</w:t>
      </w:r>
      <w:r>
        <w:t>s (abridged versions)</w:t>
      </w:r>
    </w:p>
    <w:p w14:paraId="7E8D7307" w14:textId="77777777" w:rsidR="00AA26C2" w:rsidRPr="0054274D" w:rsidRDefault="00AA26C2" w:rsidP="00AA26C2">
      <w:pPr>
        <w:rPr>
          <w:b/>
          <w:u w:val="single"/>
        </w:rPr>
      </w:pPr>
      <w:r w:rsidRPr="0054274D">
        <w:rPr>
          <w:b/>
          <w:u w:val="single"/>
        </w:rPr>
        <w:t>Thalidomide</w:t>
      </w:r>
    </w:p>
    <w:p w14:paraId="1382C54A" w14:textId="294DAEAD" w:rsidR="00AA26C2" w:rsidRPr="005C577C" w:rsidRDefault="00AA26C2" w:rsidP="00AA26C2">
      <w:r w:rsidRPr="005C577C">
        <w:t xml:space="preserve">Thalidomide has a </w:t>
      </w:r>
      <w:r w:rsidRPr="009C267B">
        <w:t xml:space="preserve">Section 100 (Highly Specialised Drugs) listing for ‘multiple myeloma’. </w:t>
      </w:r>
      <w:r w:rsidR="003A2B52" w:rsidRPr="009C267B">
        <w:t>The S100 HSD Private listing is Authority Required, the S100 HSD Public listing is Authority Required (STREAMLINED).</w:t>
      </w:r>
      <w:r w:rsidR="003A2B52">
        <w:t xml:space="preserve"> </w:t>
      </w:r>
      <w:r w:rsidRPr="00E82A7B">
        <w:t>Patients receiving thalidomide under the PBS listing must be registered in the</w:t>
      </w:r>
      <w:r>
        <w:t xml:space="preserve"> sponsor’s</w:t>
      </w:r>
      <w:r w:rsidRPr="00E82A7B">
        <w:t xml:space="preserve"> i-access risk management program</w:t>
      </w:r>
      <w:r>
        <w:t xml:space="preserve"> which aims to</w:t>
      </w:r>
      <w:r w:rsidRPr="00AB6996">
        <w:t xml:space="preserve"> avoid embryo-f</w:t>
      </w:r>
      <w:r w:rsidR="0005061A">
        <w:t>o</w:t>
      </w:r>
      <w:r w:rsidRPr="00AB6996">
        <w:t>etal exposure</w:t>
      </w:r>
      <w:r>
        <w:t xml:space="preserve"> to the drug</w:t>
      </w:r>
      <w:r w:rsidRPr="00E82A7B">
        <w:t>.</w:t>
      </w:r>
    </w:p>
    <w:p w14:paraId="05D979F7" w14:textId="5C18200E" w:rsidR="00C02197" w:rsidRDefault="00AA26C2" w:rsidP="00AA26C2">
      <w:pPr>
        <w:pStyle w:val="Tablewriting"/>
        <w:rPr>
          <w:sz w:val="24"/>
          <w:szCs w:val="24"/>
        </w:rPr>
      </w:pPr>
      <w:r w:rsidRPr="00884DFD">
        <w:rPr>
          <w:sz w:val="24"/>
          <w:szCs w:val="24"/>
        </w:rPr>
        <w:t>Thalidomide was first listed from 1 February 2006 for relapsed or refractory multiple myeloma. The listing changed to the treatment of ‘multiple myeloma’ from 1 September 2009.</w:t>
      </w:r>
    </w:p>
    <w:p w14:paraId="4CBC03E5" w14:textId="77777777" w:rsidR="00C02197" w:rsidRPr="00D2173D" w:rsidRDefault="00C02197" w:rsidP="00487A35">
      <w:pPr>
        <w:pStyle w:val="Tabletitle"/>
        <w:rPr>
          <w:bCs/>
        </w:rPr>
      </w:pPr>
      <w:bookmarkStart w:id="0" w:name="_Toc478716556"/>
      <w:r>
        <w:t>T</w:t>
      </w:r>
      <w:r w:rsidRPr="00D2173D">
        <w:t xml:space="preserve">able </w:t>
      </w:r>
      <w:r w:rsidRPr="005563DA">
        <w:t>2</w:t>
      </w:r>
      <w:r w:rsidRPr="00D2173D">
        <w:t>: Overview of R/PBS listings multiple myeloma medicines</w:t>
      </w:r>
      <w:bookmarkEnd w:id="0"/>
    </w:p>
    <w:tbl>
      <w:tblPr>
        <w:tblStyle w:val="TableGrid"/>
        <w:tblW w:w="0" w:type="auto"/>
        <w:tblLook w:val="04A0" w:firstRow="1" w:lastRow="0" w:firstColumn="1" w:lastColumn="0" w:noHBand="0" w:noVBand="1"/>
        <w:tblCaption w:val="Table 2 PBS restriction details"/>
        <w:tblDescription w:val="A tables summarising the restrictions for PBS listings to treat multiple myeloma"/>
      </w:tblPr>
      <w:tblGrid>
        <w:gridCol w:w="2921"/>
        <w:gridCol w:w="3230"/>
        <w:gridCol w:w="3022"/>
      </w:tblGrid>
      <w:tr w:rsidR="00C02197" w:rsidRPr="00D2173D" w14:paraId="036DE9F4" w14:textId="77777777" w:rsidTr="009F5CAF">
        <w:trPr>
          <w:tblHeader/>
        </w:trPr>
        <w:tc>
          <w:tcPr>
            <w:tcW w:w="5117" w:type="dxa"/>
            <w:shd w:val="clear" w:color="auto" w:fill="BFBFBF" w:themeFill="background1" w:themeFillShade="BF"/>
          </w:tcPr>
          <w:p w14:paraId="63EE56A3" w14:textId="77777777" w:rsidR="00C02197" w:rsidRPr="006B2ACA" w:rsidRDefault="00C02197" w:rsidP="006B2ACA">
            <w:pPr>
              <w:rPr>
                <w:b/>
                <w:sz w:val="20"/>
                <w:szCs w:val="20"/>
              </w:rPr>
            </w:pPr>
            <w:r w:rsidRPr="006B2ACA">
              <w:rPr>
                <w:b/>
                <w:sz w:val="20"/>
                <w:szCs w:val="20"/>
              </w:rPr>
              <w:t>First line</w:t>
            </w:r>
          </w:p>
        </w:tc>
        <w:tc>
          <w:tcPr>
            <w:tcW w:w="5117" w:type="dxa"/>
            <w:shd w:val="clear" w:color="auto" w:fill="BFBFBF" w:themeFill="background1" w:themeFillShade="BF"/>
          </w:tcPr>
          <w:p w14:paraId="497E9204" w14:textId="77777777" w:rsidR="00C02197" w:rsidRPr="006B2ACA" w:rsidRDefault="00C02197" w:rsidP="006B2ACA">
            <w:pPr>
              <w:rPr>
                <w:b/>
                <w:sz w:val="20"/>
                <w:szCs w:val="20"/>
              </w:rPr>
            </w:pPr>
            <w:r w:rsidRPr="006B2ACA">
              <w:rPr>
                <w:b/>
                <w:sz w:val="20"/>
                <w:szCs w:val="20"/>
              </w:rPr>
              <w:t>Second line and subsequent</w:t>
            </w:r>
          </w:p>
        </w:tc>
        <w:tc>
          <w:tcPr>
            <w:tcW w:w="5118" w:type="dxa"/>
            <w:shd w:val="clear" w:color="auto" w:fill="BFBFBF" w:themeFill="background1" w:themeFillShade="BF"/>
          </w:tcPr>
          <w:p w14:paraId="17B48563" w14:textId="77777777" w:rsidR="00C02197" w:rsidRPr="006B2ACA" w:rsidRDefault="00C02197" w:rsidP="006B2ACA">
            <w:pPr>
              <w:rPr>
                <w:b/>
                <w:sz w:val="20"/>
                <w:szCs w:val="20"/>
              </w:rPr>
            </w:pPr>
            <w:r w:rsidRPr="006B2ACA">
              <w:rPr>
                <w:b/>
                <w:sz w:val="20"/>
                <w:szCs w:val="20"/>
              </w:rPr>
              <w:t>Third and subsequent lines of therapy</w:t>
            </w:r>
          </w:p>
        </w:tc>
      </w:tr>
      <w:tr w:rsidR="00C02197" w:rsidRPr="00D2173D" w14:paraId="2A77190F" w14:textId="77777777" w:rsidTr="009F5CAF">
        <w:tc>
          <w:tcPr>
            <w:tcW w:w="5117" w:type="dxa"/>
          </w:tcPr>
          <w:p w14:paraId="2AB4F7F4" w14:textId="77777777" w:rsidR="00C02197" w:rsidRPr="00D2173D" w:rsidRDefault="00C02197" w:rsidP="009F5CAF">
            <w:pPr>
              <w:rPr>
                <w:b/>
                <w:sz w:val="20"/>
                <w:szCs w:val="20"/>
              </w:rPr>
            </w:pPr>
            <w:r w:rsidRPr="00D2173D">
              <w:rPr>
                <w:b/>
                <w:sz w:val="20"/>
                <w:szCs w:val="20"/>
              </w:rPr>
              <w:t>Bortezomib</w:t>
            </w:r>
          </w:p>
          <w:p w14:paraId="7B991BF6" w14:textId="77777777" w:rsidR="00C02197" w:rsidRPr="00964069" w:rsidRDefault="00C02197" w:rsidP="009F5CAF">
            <w:pPr>
              <w:pStyle w:val="ListParagraph"/>
              <w:numPr>
                <w:ilvl w:val="0"/>
                <w:numId w:val="11"/>
              </w:numPr>
              <w:rPr>
                <w:sz w:val="20"/>
                <w:szCs w:val="20"/>
              </w:rPr>
            </w:pPr>
            <w:r w:rsidRPr="00964069">
              <w:rPr>
                <w:sz w:val="20"/>
                <w:szCs w:val="20"/>
              </w:rPr>
              <w:t>eligible for high-dose chemotherapy and autologous stem cell transplant (4732C, 7275X)</w:t>
            </w:r>
          </w:p>
          <w:p w14:paraId="3BD2A1C8" w14:textId="77777777" w:rsidR="00C02197" w:rsidRPr="00964069" w:rsidRDefault="00C02197" w:rsidP="009F5CAF">
            <w:pPr>
              <w:pStyle w:val="ListParagraph"/>
              <w:numPr>
                <w:ilvl w:val="0"/>
                <w:numId w:val="11"/>
              </w:numPr>
              <w:rPr>
                <w:sz w:val="20"/>
                <w:szCs w:val="20"/>
              </w:rPr>
            </w:pPr>
            <w:r w:rsidRPr="00964069">
              <w:rPr>
                <w:sz w:val="20"/>
                <w:szCs w:val="20"/>
              </w:rPr>
              <w:t>ineligible for high dose chemotherapy (initial 4403R, 7238Y</w:t>
            </w:r>
            <w:r w:rsidRPr="00F724E3">
              <w:t xml:space="preserve"> </w:t>
            </w:r>
            <w:r w:rsidRPr="00964069">
              <w:rPr>
                <w:sz w:val="20"/>
                <w:szCs w:val="20"/>
              </w:rPr>
              <w:t xml:space="preserve"> and continuing 4429D, 7274W)</w:t>
            </w:r>
          </w:p>
          <w:p w14:paraId="1A954169" w14:textId="77777777" w:rsidR="00C02197" w:rsidRPr="00964069" w:rsidRDefault="00C02197" w:rsidP="009F5CAF">
            <w:pPr>
              <w:pStyle w:val="ListParagraph"/>
              <w:numPr>
                <w:ilvl w:val="0"/>
                <w:numId w:val="11"/>
              </w:numPr>
              <w:rPr>
                <w:b/>
                <w:sz w:val="20"/>
                <w:szCs w:val="20"/>
              </w:rPr>
            </w:pPr>
            <w:r w:rsidRPr="00964069">
              <w:rPr>
                <w:sz w:val="20"/>
                <w:szCs w:val="20"/>
              </w:rPr>
              <w:t xml:space="preserve">severe acute renal failure </w:t>
            </w:r>
            <w:r w:rsidRPr="00964069">
              <w:rPr>
                <w:sz w:val="20"/>
                <w:szCs w:val="20"/>
              </w:rPr>
              <w:lastRenderedPageBreak/>
              <w:t>(initial 4403R, 7238Y</w:t>
            </w:r>
            <w:r w:rsidRPr="00F724E3">
              <w:t xml:space="preserve"> </w:t>
            </w:r>
            <w:r w:rsidRPr="00964069">
              <w:rPr>
                <w:sz w:val="20"/>
                <w:szCs w:val="20"/>
              </w:rPr>
              <w:t xml:space="preserve"> and continuing 4429D, 7274W)</w:t>
            </w:r>
          </w:p>
        </w:tc>
        <w:tc>
          <w:tcPr>
            <w:tcW w:w="5117" w:type="dxa"/>
          </w:tcPr>
          <w:p w14:paraId="6AFB251F" w14:textId="77777777" w:rsidR="00C02197" w:rsidRPr="00D2173D" w:rsidRDefault="00C02197" w:rsidP="009F5CAF">
            <w:pPr>
              <w:rPr>
                <w:b/>
                <w:sz w:val="20"/>
                <w:szCs w:val="20"/>
              </w:rPr>
            </w:pPr>
            <w:r w:rsidRPr="00D2173D">
              <w:rPr>
                <w:b/>
                <w:sz w:val="20"/>
                <w:szCs w:val="20"/>
              </w:rPr>
              <w:lastRenderedPageBreak/>
              <w:t xml:space="preserve">Bortezomib </w:t>
            </w:r>
            <w:r w:rsidRPr="00D2173D">
              <w:rPr>
                <w:sz w:val="20"/>
                <w:szCs w:val="20"/>
              </w:rPr>
              <w:t>(treatment of progressive disease)</w:t>
            </w:r>
          </w:p>
          <w:p w14:paraId="3FCBF725" w14:textId="77777777" w:rsidR="00C02197" w:rsidRPr="00964069" w:rsidRDefault="00C02197" w:rsidP="009F5CAF">
            <w:pPr>
              <w:pStyle w:val="ListParagraph"/>
              <w:numPr>
                <w:ilvl w:val="0"/>
                <w:numId w:val="12"/>
              </w:numPr>
              <w:rPr>
                <w:sz w:val="20"/>
                <w:szCs w:val="20"/>
              </w:rPr>
            </w:pPr>
            <w:r w:rsidRPr="00964069">
              <w:rPr>
                <w:sz w:val="20"/>
                <w:szCs w:val="20"/>
              </w:rPr>
              <w:t>initial [4 cycles], continuing [4 cycles] 4706Q, 7268M, continuing 4712B, 7269N [additional 3 cycles]</w:t>
            </w:r>
          </w:p>
        </w:tc>
        <w:tc>
          <w:tcPr>
            <w:tcW w:w="5118" w:type="dxa"/>
          </w:tcPr>
          <w:p w14:paraId="0ED51B0A" w14:textId="77777777" w:rsidR="00C02197" w:rsidRPr="00D2173D" w:rsidRDefault="00C02197" w:rsidP="009F5CAF">
            <w:pPr>
              <w:rPr>
                <w:sz w:val="20"/>
                <w:szCs w:val="20"/>
              </w:rPr>
            </w:pPr>
            <w:r w:rsidRPr="00D2173D">
              <w:rPr>
                <w:b/>
                <w:sz w:val="20"/>
                <w:szCs w:val="20"/>
              </w:rPr>
              <w:t xml:space="preserve">Bortezomib </w:t>
            </w:r>
            <w:r w:rsidRPr="00D2173D">
              <w:rPr>
                <w:sz w:val="20"/>
                <w:szCs w:val="20"/>
              </w:rPr>
              <w:t>(retreatment of progressive disease)</w:t>
            </w:r>
          </w:p>
          <w:p w14:paraId="207B04E2" w14:textId="77777777" w:rsidR="00C02197" w:rsidRPr="00964069" w:rsidRDefault="00C02197" w:rsidP="009F5CAF">
            <w:pPr>
              <w:pStyle w:val="ListParagraph"/>
              <w:numPr>
                <w:ilvl w:val="0"/>
                <w:numId w:val="12"/>
              </w:numPr>
              <w:rPr>
                <w:sz w:val="20"/>
                <w:szCs w:val="20"/>
              </w:rPr>
            </w:pPr>
            <w:r w:rsidRPr="00964069">
              <w:rPr>
                <w:sz w:val="20"/>
                <w:szCs w:val="20"/>
              </w:rPr>
              <w:t>initial [4 cycles], continuing [4 cycles] 4713C, 7271Q, continuing [additional 3 cycles] 4725Q, 7272R</w:t>
            </w:r>
          </w:p>
        </w:tc>
      </w:tr>
      <w:tr w:rsidR="00C02197" w:rsidRPr="00D2173D" w14:paraId="3112C657" w14:textId="77777777" w:rsidTr="009F5CAF">
        <w:trPr>
          <w:cantSplit/>
        </w:trPr>
        <w:tc>
          <w:tcPr>
            <w:tcW w:w="5117" w:type="dxa"/>
          </w:tcPr>
          <w:p w14:paraId="36092ED0" w14:textId="77777777" w:rsidR="00C02197" w:rsidRPr="00D2173D" w:rsidRDefault="00C02197" w:rsidP="009F5CAF">
            <w:pPr>
              <w:rPr>
                <w:b/>
                <w:sz w:val="20"/>
                <w:szCs w:val="20"/>
              </w:rPr>
            </w:pPr>
            <w:r w:rsidRPr="00D2173D">
              <w:rPr>
                <w:b/>
                <w:sz w:val="20"/>
                <w:szCs w:val="20"/>
              </w:rPr>
              <w:lastRenderedPageBreak/>
              <w:t>Lenalidomide</w:t>
            </w:r>
            <w:r>
              <w:rPr>
                <w:b/>
                <w:sz w:val="20"/>
                <w:szCs w:val="20"/>
              </w:rPr>
              <w:t xml:space="preserve"> </w:t>
            </w:r>
            <w:r w:rsidRPr="00C84A26">
              <w:rPr>
                <w:sz w:val="20"/>
                <w:szCs w:val="20"/>
              </w:rPr>
              <w:t>(newly diagnosed)</w:t>
            </w:r>
          </w:p>
          <w:p w14:paraId="1955BDA7" w14:textId="77777777" w:rsidR="00C02197" w:rsidRPr="00964069" w:rsidRDefault="00C02197" w:rsidP="009F5CAF">
            <w:pPr>
              <w:pStyle w:val="ListParagraph"/>
              <w:numPr>
                <w:ilvl w:val="0"/>
                <w:numId w:val="12"/>
              </w:numPr>
              <w:rPr>
                <w:sz w:val="20"/>
                <w:szCs w:val="20"/>
              </w:rPr>
            </w:pPr>
            <w:r w:rsidRPr="00964069">
              <w:rPr>
                <w:sz w:val="20"/>
                <w:szCs w:val="20"/>
              </w:rPr>
              <w:t>ineligible for primary stem cell transplant (initial and continuing)</w:t>
            </w:r>
          </w:p>
          <w:p w14:paraId="09596C37" w14:textId="77777777" w:rsidR="00C02197" w:rsidRPr="00964069" w:rsidRDefault="00C02197" w:rsidP="009F5CAF">
            <w:pPr>
              <w:pStyle w:val="ListParagraph"/>
              <w:ind w:left="360"/>
              <w:rPr>
                <w:sz w:val="20"/>
                <w:szCs w:val="20"/>
              </w:rPr>
            </w:pPr>
            <w:r w:rsidRPr="00964069">
              <w:rPr>
                <w:sz w:val="20"/>
                <w:szCs w:val="20"/>
              </w:rPr>
              <w:t>11055W, 11042E, 11063G, 11036W, 11041D, 11062F, 11064H, 11029L</w:t>
            </w:r>
          </w:p>
          <w:p w14:paraId="46992477" w14:textId="77777777" w:rsidR="00C02197" w:rsidRPr="00D2173D" w:rsidRDefault="00C02197" w:rsidP="009F5CAF">
            <w:pPr>
              <w:rPr>
                <w:sz w:val="20"/>
                <w:szCs w:val="20"/>
              </w:rPr>
            </w:pPr>
          </w:p>
        </w:tc>
        <w:tc>
          <w:tcPr>
            <w:tcW w:w="5117" w:type="dxa"/>
          </w:tcPr>
          <w:p w14:paraId="7C18C2B1" w14:textId="77777777" w:rsidR="00C02197" w:rsidRPr="00D2173D" w:rsidRDefault="00C02197" w:rsidP="009F5CAF">
            <w:pPr>
              <w:rPr>
                <w:b/>
                <w:sz w:val="20"/>
                <w:szCs w:val="20"/>
              </w:rPr>
            </w:pPr>
            <w:r w:rsidRPr="00D2173D">
              <w:rPr>
                <w:b/>
                <w:sz w:val="20"/>
                <w:szCs w:val="20"/>
              </w:rPr>
              <w:t xml:space="preserve">Lenalidomide </w:t>
            </w:r>
            <w:r w:rsidRPr="00D2173D">
              <w:rPr>
                <w:sz w:val="20"/>
                <w:szCs w:val="20"/>
              </w:rPr>
              <w:t>(relapsed/refractory)</w:t>
            </w:r>
          </w:p>
          <w:p w14:paraId="5CF1FBDB" w14:textId="77777777" w:rsidR="00C02197" w:rsidRPr="00964069" w:rsidRDefault="00C02197" w:rsidP="009F5CAF">
            <w:pPr>
              <w:pStyle w:val="ListParagraph"/>
              <w:numPr>
                <w:ilvl w:val="0"/>
                <w:numId w:val="12"/>
              </w:numPr>
              <w:rPr>
                <w:sz w:val="20"/>
                <w:szCs w:val="20"/>
              </w:rPr>
            </w:pPr>
            <w:r w:rsidRPr="00964069">
              <w:rPr>
                <w:sz w:val="20"/>
                <w:szCs w:val="20"/>
              </w:rPr>
              <w:t>initial and continuing</w:t>
            </w:r>
          </w:p>
          <w:p w14:paraId="4A57EEA1" w14:textId="77777777" w:rsidR="00C02197" w:rsidRPr="00D2173D" w:rsidRDefault="00C02197" w:rsidP="009F5CAF">
            <w:pPr>
              <w:rPr>
                <w:sz w:val="20"/>
                <w:szCs w:val="20"/>
              </w:rPr>
            </w:pPr>
            <w:r w:rsidRPr="008D7AAD">
              <w:rPr>
                <w:sz w:val="20"/>
                <w:szCs w:val="20"/>
              </w:rPr>
              <w:t>9645P, 9644N, 9643M, 9642L, 5786M, 5785L, 5784K, 5783J</w:t>
            </w:r>
          </w:p>
        </w:tc>
        <w:tc>
          <w:tcPr>
            <w:tcW w:w="5118" w:type="dxa"/>
          </w:tcPr>
          <w:p w14:paraId="2A6A69CF" w14:textId="77777777" w:rsidR="00C02197" w:rsidRPr="00D2173D" w:rsidRDefault="00C02197" w:rsidP="009F5CAF">
            <w:pPr>
              <w:rPr>
                <w:b/>
                <w:sz w:val="20"/>
                <w:szCs w:val="20"/>
              </w:rPr>
            </w:pPr>
            <w:r w:rsidRPr="00D2173D">
              <w:rPr>
                <w:b/>
                <w:sz w:val="20"/>
                <w:szCs w:val="20"/>
              </w:rPr>
              <w:t>Lenalidomide</w:t>
            </w:r>
            <w:r>
              <w:rPr>
                <w:b/>
                <w:sz w:val="20"/>
                <w:szCs w:val="20"/>
              </w:rPr>
              <w:t xml:space="preserve"> </w:t>
            </w:r>
          </w:p>
          <w:p w14:paraId="4F6A0370" w14:textId="77777777" w:rsidR="00C02197" w:rsidRPr="00964069" w:rsidRDefault="00C02197" w:rsidP="009F5CAF">
            <w:pPr>
              <w:pStyle w:val="ListParagraph"/>
              <w:numPr>
                <w:ilvl w:val="0"/>
                <w:numId w:val="12"/>
              </w:numPr>
              <w:rPr>
                <w:b/>
                <w:sz w:val="20"/>
                <w:szCs w:val="20"/>
              </w:rPr>
            </w:pPr>
            <w:r w:rsidRPr="00964069">
              <w:rPr>
                <w:sz w:val="20"/>
                <w:szCs w:val="20"/>
              </w:rPr>
              <w:t>initial and continuing(same item codes as relapsed refractory)</w:t>
            </w:r>
          </w:p>
        </w:tc>
      </w:tr>
      <w:tr w:rsidR="00C02197" w:rsidRPr="00D2173D" w14:paraId="1BE0FC43" w14:textId="77777777" w:rsidTr="009F5CAF">
        <w:tc>
          <w:tcPr>
            <w:tcW w:w="5117" w:type="dxa"/>
          </w:tcPr>
          <w:p w14:paraId="384FCB9A" w14:textId="77777777" w:rsidR="00C02197" w:rsidRPr="00D2173D" w:rsidRDefault="00C02197" w:rsidP="009F5CAF">
            <w:pPr>
              <w:rPr>
                <w:b/>
                <w:sz w:val="20"/>
                <w:szCs w:val="20"/>
              </w:rPr>
            </w:pPr>
            <w:r w:rsidRPr="00D2173D">
              <w:rPr>
                <w:b/>
                <w:sz w:val="20"/>
                <w:szCs w:val="20"/>
              </w:rPr>
              <w:t>Thalidomide</w:t>
            </w:r>
          </w:p>
          <w:p w14:paraId="68429E2C" w14:textId="77777777" w:rsidR="00C02197" w:rsidRPr="00964069" w:rsidRDefault="00C02197" w:rsidP="009F5CAF">
            <w:pPr>
              <w:pStyle w:val="ListParagraph"/>
              <w:numPr>
                <w:ilvl w:val="0"/>
                <w:numId w:val="12"/>
              </w:numPr>
              <w:rPr>
                <w:sz w:val="20"/>
                <w:szCs w:val="20"/>
              </w:rPr>
            </w:pPr>
            <w:r w:rsidRPr="00964069">
              <w:rPr>
                <w:sz w:val="20"/>
                <w:szCs w:val="20"/>
              </w:rPr>
              <w:t>multiple myeloma</w:t>
            </w:r>
          </w:p>
          <w:p w14:paraId="5EBAE5E9" w14:textId="77777777" w:rsidR="00C02197" w:rsidRPr="00D2173D" w:rsidRDefault="00C02197" w:rsidP="009F5CAF">
            <w:pPr>
              <w:rPr>
                <w:sz w:val="20"/>
                <w:szCs w:val="20"/>
              </w:rPr>
            </w:pPr>
            <w:r>
              <w:rPr>
                <w:sz w:val="20"/>
                <w:szCs w:val="20"/>
              </w:rPr>
              <w:t>6469L, 9566L, 9667T, 9684Q</w:t>
            </w:r>
          </w:p>
        </w:tc>
        <w:tc>
          <w:tcPr>
            <w:tcW w:w="5117" w:type="dxa"/>
          </w:tcPr>
          <w:p w14:paraId="4312F303" w14:textId="77777777" w:rsidR="00C02197" w:rsidRPr="00D2173D" w:rsidRDefault="00C02197" w:rsidP="009F5CAF">
            <w:pPr>
              <w:rPr>
                <w:b/>
                <w:sz w:val="20"/>
                <w:szCs w:val="20"/>
              </w:rPr>
            </w:pPr>
            <w:r w:rsidRPr="00D2173D">
              <w:rPr>
                <w:b/>
                <w:sz w:val="20"/>
                <w:szCs w:val="20"/>
              </w:rPr>
              <w:t>Thalidomide</w:t>
            </w:r>
          </w:p>
          <w:p w14:paraId="49018BFC" w14:textId="77777777" w:rsidR="00C02197" w:rsidRPr="00964069" w:rsidRDefault="00C02197" w:rsidP="009F5CAF">
            <w:pPr>
              <w:pStyle w:val="ListParagraph"/>
              <w:numPr>
                <w:ilvl w:val="0"/>
                <w:numId w:val="12"/>
              </w:numPr>
              <w:rPr>
                <w:sz w:val="20"/>
                <w:szCs w:val="20"/>
              </w:rPr>
            </w:pPr>
            <w:r w:rsidRPr="00964069">
              <w:rPr>
                <w:sz w:val="20"/>
                <w:szCs w:val="20"/>
              </w:rPr>
              <w:t>multiple myeloma</w:t>
            </w:r>
          </w:p>
          <w:p w14:paraId="5B6430D7" w14:textId="77777777" w:rsidR="00C02197" w:rsidRPr="00D2173D" w:rsidRDefault="00C02197" w:rsidP="009F5CAF">
            <w:pPr>
              <w:rPr>
                <w:b/>
                <w:sz w:val="20"/>
                <w:szCs w:val="20"/>
              </w:rPr>
            </w:pPr>
            <w:r>
              <w:rPr>
                <w:sz w:val="20"/>
                <w:szCs w:val="20"/>
              </w:rPr>
              <w:t>(same item codes as 1</w:t>
            </w:r>
            <w:r w:rsidRPr="00C84A26">
              <w:rPr>
                <w:sz w:val="20"/>
                <w:szCs w:val="20"/>
                <w:vertAlign w:val="superscript"/>
              </w:rPr>
              <w:t>st</w:t>
            </w:r>
            <w:r>
              <w:rPr>
                <w:sz w:val="20"/>
                <w:szCs w:val="20"/>
              </w:rPr>
              <w:t xml:space="preserve"> line)</w:t>
            </w:r>
          </w:p>
        </w:tc>
        <w:tc>
          <w:tcPr>
            <w:tcW w:w="5118" w:type="dxa"/>
          </w:tcPr>
          <w:p w14:paraId="2DB29055" w14:textId="77777777" w:rsidR="00C02197" w:rsidRPr="00D2173D" w:rsidRDefault="00C02197" w:rsidP="009F5CAF">
            <w:pPr>
              <w:rPr>
                <w:b/>
                <w:sz w:val="20"/>
                <w:szCs w:val="20"/>
              </w:rPr>
            </w:pPr>
            <w:r w:rsidRPr="00D2173D">
              <w:rPr>
                <w:b/>
                <w:sz w:val="20"/>
                <w:szCs w:val="20"/>
              </w:rPr>
              <w:t>Thalidomide</w:t>
            </w:r>
          </w:p>
          <w:p w14:paraId="3657D9C2" w14:textId="77777777" w:rsidR="00C02197" w:rsidRPr="00964069" w:rsidRDefault="00C02197" w:rsidP="009F5CAF">
            <w:pPr>
              <w:pStyle w:val="ListParagraph"/>
              <w:numPr>
                <w:ilvl w:val="0"/>
                <w:numId w:val="12"/>
              </w:numPr>
              <w:rPr>
                <w:sz w:val="20"/>
                <w:szCs w:val="20"/>
              </w:rPr>
            </w:pPr>
            <w:r w:rsidRPr="00964069">
              <w:rPr>
                <w:sz w:val="20"/>
                <w:szCs w:val="20"/>
              </w:rPr>
              <w:t>multiple myeloma</w:t>
            </w:r>
          </w:p>
          <w:p w14:paraId="6349A8E3" w14:textId="77777777" w:rsidR="00C02197" w:rsidRPr="00D2173D" w:rsidRDefault="00C02197" w:rsidP="009F5CAF">
            <w:pPr>
              <w:rPr>
                <w:b/>
                <w:sz w:val="20"/>
                <w:szCs w:val="20"/>
              </w:rPr>
            </w:pPr>
            <w:r>
              <w:rPr>
                <w:sz w:val="20"/>
                <w:szCs w:val="20"/>
              </w:rPr>
              <w:t>(same item codes as 1</w:t>
            </w:r>
            <w:r w:rsidRPr="00C84A26">
              <w:rPr>
                <w:sz w:val="20"/>
                <w:szCs w:val="20"/>
                <w:vertAlign w:val="superscript"/>
              </w:rPr>
              <w:t>st</w:t>
            </w:r>
            <w:r>
              <w:rPr>
                <w:sz w:val="20"/>
                <w:szCs w:val="20"/>
              </w:rPr>
              <w:t xml:space="preserve"> line)</w:t>
            </w:r>
          </w:p>
        </w:tc>
      </w:tr>
      <w:tr w:rsidR="00C02197" w14:paraId="4D2ED31E" w14:textId="77777777" w:rsidTr="009F5CAF">
        <w:tc>
          <w:tcPr>
            <w:tcW w:w="5117" w:type="dxa"/>
          </w:tcPr>
          <w:p w14:paraId="213A4A1E" w14:textId="77777777" w:rsidR="00C02197" w:rsidRPr="00D2173D" w:rsidRDefault="00C02197" w:rsidP="009F5CAF">
            <w:pPr>
              <w:rPr>
                <w:b/>
                <w:sz w:val="20"/>
                <w:szCs w:val="20"/>
              </w:rPr>
            </w:pPr>
          </w:p>
        </w:tc>
        <w:tc>
          <w:tcPr>
            <w:tcW w:w="5117" w:type="dxa"/>
          </w:tcPr>
          <w:p w14:paraId="543A2814" w14:textId="77777777" w:rsidR="00C02197" w:rsidRPr="00D2173D" w:rsidRDefault="00C02197" w:rsidP="009F5CAF">
            <w:pPr>
              <w:rPr>
                <w:b/>
                <w:sz w:val="20"/>
                <w:szCs w:val="20"/>
              </w:rPr>
            </w:pPr>
          </w:p>
        </w:tc>
        <w:tc>
          <w:tcPr>
            <w:tcW w:w="5118" w:type="dxa"/>
          </w:tcPr>
          <w:p w14:paraId="56207688" w14:textId="77777777" w:rsidR="00C02197" w:rsidRPr="00D2173D" w:rsidRDefault="00C02197" w:rsidP="009F5CAF">
            <w:pPr>
              <w:rPr>
                <w:b/>
                <w:sz w:val="20"/>
                <w:szCs w:val="20"/>
              </w:rPr>
            </w:pPr>
            <w:r w:rsidRPr="00D2173D">
              <w:rPr>
                <w:b/>
                <w:sz w:val="20"/>
                <w:szCs w:val="20"/>
              </w:rPr>
              <w:t>Pomalidomide</w:t>
            </w:r>
          </w:p>
          <w:p w14:paraId="3670357F" w14:textId="77777777" w:rsidR="00C02197" w:rsidRPr="00964069" w:rsidRDefault="00C02197" w:rsidP="009F5CAF">
            <w:pPr>
              <w:pStyle w:val="ListParagraph"/>
              <w:numPr>
                <w:ilvl w:val="0"/>
                <w:numId w:val="12"/>
              </w:numPr>
              <w:rPr>
                <w:sz w:val="20"/>
                <w:szCs w:val="20"/>
              </w:rPr>
            </w:pPr>
            <w:r w:rsidRPr="00964069">
              <w:rPr>
                <w:sz w:val="20"/>
                <w:szCs w:val="20"/>
              </w:rPr>
              <w:t>must have experienced treatment failure to both bortezomib AND lenalidomide.</w:t>
            </w:r>
          </w:p>
          <w:p w14:paraId="09C106CE" w14:textId="77777777" w:rsidR="00C02197" w:rsidRPr="00B06AD5" w:rsidRDefault="00C02197" w:rsidP="009F5CAF">
            <w:pPr>
              <w:rPr>
                <w:b/>
                <w:sz w:val="20"/>
                <w:szCs w:val="20"/>
              </w:rPr>
            </w:pPr>
          </w:p>
        </w:tc>
      </w:tr>
    </w:tbl>
    <w:p w14:paraId="18660E47" w14:textId="77777777" w:rsidR="00C02197" w:rsidRPr="00AC02AF" w:rsidRDefault="00C02197" w:rsidP="00C02197">
      <w:pPr>
        <w:rPr>
          <w:rStyle w:val="Hyperlink"/>
          <w:sz w:val="20"/>
          <w:szCs w:val="20"/>
        </w:rPr>
      </w:pPr>
      <w:r w:rsidRPr="00AC02AF">
        <w:rPr>
          <w:sz w:val="20"/>
          <w:szCs w:val="20"/>
        </w:rPr>
        <w:t xml:space="preserve">For details of the current PBS listing refer to the </w:t>
      </w:r>
      <w:hyperlink r:id="rId17" w:history="1">
        <w:r w:rsidRPr="00AC02AF">
          <w:rPr>
            <w:rStyle w:val="Hyperlink"/>
            <w:sz w:val="20"/>
            <w:szCs w:val="20"/>
          </w:rPr>
          <w:t>PBS website</w:t>
        </w:r>
      </w:hyperlink>
      <w:r w:rsidRPr="00AC02AF">
        <w:rPr>
          <w:rStyle w:val="Hyperlink"/>
          <w:sz w:val="20"/>
          <w:szCs w:val="20"/>
        </w:rPr>
        <w:t>.</w:t>
      </w:r>
    </w:p>
    <w:p w14:paraId="0328BBDF" w14:textId="77777777" w:rsidR="00C02197" w:rsidRPr="00884DFD" w:rsidRDefault="00C02197" w:rsidP="007152F3">
      <w:pPr>
        <w:pStyle w:val="Tablewriting"/>
        <w:spacing w:before="0"/>
        <w:rPr>
          <w:sz w:val="24"/>
          <w:szCs w:val="24"/>
        </w:rPr>
      </w:pPr>
    </w:p>
    <w:p w14:paraId="514BFBF1" w14:textId="77777777" w:rsidR="00AA26C2" w:rsidRPr="0054274D" w:rsidRDefault="00AA26C2" w:rsidP="00AA26C2">
      <w:pPr>
        <w:rPr>
          <w:b/>
          <w:u w:val="single"/>
        </w:rPr>
      </w:pPr>
      <w:r w:rsidRPr="0054274D">
        <w:rPr>
          <w:b/>
          <w:u w:val="single"/>
        </w:rPr>
        <w:t xml:space="preserve">Lenalidomide </w:t>
      </w:r>
    </w:p>
    <w:p w14:paraId="6B0D1F32" w14:textId="77777777" w:rsidR="00AA26C2" w:rsidRDefault="00AA26C2" w:rsidP="00AA26C2">
      <w:r w:rsidRPr="005C577C">
        <w:t xml:space="preserve">Lenalidomide has a </w:t>
      </w:r>
      <w:r>
        <w:t>S</w:t>
      </w:r>
      <w:r w:rsidRPr="005C577C">
        <w:t xml:space="preserve">100 (Highly Specialised Drugs) </w:t>
      </w:r>
      <w:r>
        <w:t xml:space="preserve">Authority Required </w:t>
      </w:r>
      <w:r w:rsidRPr="005C577C">
        <w:t>listing for treatment</w:t>
      </w:r>
      <w:r>
        <w:t>:</w:t>
      </w:r>
      <w:r w:rsidRPr="005C577C">
        <w:t xml:space="preserve"> </w:t>
      </w:r>
    </w:p>
    <w:p w14:paraId="7172A86A" w14:textId="77777777" w:rsidR="00AA26C2" w:rsidRPr="00E80E99" w:rsidRDefault="00AA26C2" w:rsidP="00AA26C2">
      <w:pPr>
        <w:pStyle w:val="ListParagraph"/>
        <w:numPr>
          <w:ilvl w:val="0"/>
          <w:numId w:val="7"/>
        </w:numPr>
      </w:pPr>
      <w:r w:rsidRPr="00E80E99">
        <w:t xml:space="preserve">in combination with dexamethasone </w:t>
      </w:r>
      <w:r>
        <w:t>of</w:t>
      </w:r>
      <w:r w:rsidRPr="00E80E99">
        <w:t xml:space="preserve"> patients with newly diagnosed multiple myeloma who are ineligible for primary stem cell transplant; and</w:t>
      </w:r>
    </w:p>
    <w:p w14:paraId="56B3CFE2" w14:textId="77777777" w:rsidR="00AA26C2" w:rsidRPr="00A233B8" w:rsidRDefault="00AA26C2" w:rsidP="00AA26C2">
      <w:pPr>
        <w:pStyle w:val="ListParagraph"/>
        <w:numPr>
          <w:ilvl w:val="0"/>
          <w:numId w:val="7"/>
        </w:numPr>
      </w:pPr>
      <w:r w:rsidRPr="00A233B8">
        <w:t>relapsed or refractory multiple myeloma in patients in whom thalidomide therapy has failed or in whom there is severe intolerance/toxicity to thalidomide.</w:t>
      </w:r>
    </w:p>
    <w:p w14:paraId="4B3B082A" w14:textId="3A6B6B7B" w:rsidR="00AA26C2" w:rsidRDefault="00AA26C2" w:rsidP="00AA26C2">
      <w:r w:rsidRPr="005C577C">
        <w:t xml:space="preserve">The following is an abridged version of </w:t>
      </w:r>
      <w:r w:rsidR="00D21FA6">
        <w:t>the PBS restrictions for lenalidomide</w:t>
      </w:r>
      <w:r w:rsidRPr="005C577C">
        <w:t xml:space="preserve">. For the full copy of the restriction, including definitions of progressive disease, treatment failure and severe intolerance, </w:t>
      </w:r>
      <w:r>
        <w:t xml:space="preserve">refer to the </w:t>
      </w:r>
      <w:hyperlink r:id="rId18" w:history="1">
        <w:r w:rsidRPr="00553F5B">
          <w:rPr>
            <w:rStyle w:val="Hyperlink"/>
          </w:rPr>
          <w:t>PBS website</w:t>
        </w:r>
      </w:hyperlink>
      <w:r w:rsidRPr="005C577C">
        <w:t xml:space="preserve">. </w:t>
      </w:r>
    </w:p>
    <w:p w14:paraId="2B7777E4" w14:textId="77777777" w:rsidR="00B912B9" w:rsidRDefault="00B912B9" w:rsidP="00B912B9">
      <w:pPr>
        <w:rPr>
          <w:b/>
        </w:rPr>
      </w:pPr>
      <w:r w:rsidRPr="00535C29">
        <w:rPr>
          <w:b/>
        </w:rPr>
        <w:t xml:space="preserve">Newly diagnosed multiple myeloma (listed </w:t>
      </w:r>
      <w:r>
        <w:rPr>
          <w:b/>
        </w:rPr>
        <w:t>from</w:t>
      </w:r>
      <w:r w:rsidRPr="00535C29">
        <w:rPr>
          <w:b/>
        </w:rPr>
        <w:t xml:space="preserve"> 1 February 2017)</w:t>
      </w:r>
    </w:p>
    <w:p w14:paraId="213F3B53" w14:textId="77777777" w:rsidR="00B912B9" w:rsidRPr="004854C3" w:rsidRDefault="00B912B9" w:rsidP="00B912B9">
      <w:pPr>
        <w:spacing w:after="0"/>
      </w:pPr>
      <w:r w:rsidRPr="004854C3">
        <w:t>For initial PBS-subsidised treatment - all conditions must be met</w:t>
      </w:r>
      <w:r>
        <w:t>:</w:t>
      </w:r>
    </w:p>
    <w:p w14:paraId="11D39C4C" w14:textId="77777777" w:rsidR="00B912B9" w:rsidRPr="004854C3" w:rsidRDefault="00B912B9" w:rsidP="00B912B9">
      <w:pPr>
        <w:pStyle w:val="ListParagraph"/>
        <w:numPr>
          <w:ilvl w:val="0"/>
          <w:numId w:val="8"/>
        </w:numPr>
        <w:spacing w:after="0"/>
        <w:ind w:left="284" w:hanging="284"/>
        <w:contextualSpacing w:val="0"/>
      </w:pPr>
      <w:r>
        <w:t>t</w:t>
      </w:r>
      <w:r w:rsidRPr="004854C3">
        <w:t>he condition must be newly diagnosed,</w:t>
      </w:r>
    </w:p>
    <w:p w14:paraId="7E1FCB79" w14:textId="77777777" w:rsidR="00B912B9" w:rsidRPr="004854C3" w:rsidRDefault="00B912B9" w:rsidP="00B912B9">
      <w:pPr>
        <w:pStyle w:val="ListParagraph"/>
        <w:numPr>
          <w:ilvl w:val="0"/>
          <w:numId w:val="8"/>
        </w:numPr>
        <w:spacing w:after="0"/>
        <w:ind w:left="284" w:hanging="284"/>
        <w:contextualSpacing w:val="0"/>
      </w:pPr>
      <w:r w:rsidRPr="004854C3">
        <w:t>the condition must be confirmed by a histological diagnosis,</w:t>
      </w:r>
    </w:p>
    <w:p w14:paraId="24CDE62E" w14:textId="77777777" w:rsidR="00B912B9" w:rsidRPr="004854C3" w:rsidRDefault="00B912B9" w:rsidP="00B912B9">
      <w:pPr>
        <w:pStyle w:val="ListParagraph"/>
        <w:numPr>
          <w:ilvl w:val="0"/>
          <w:numId w:val="8"/>
        </w:numPr>
        <w:spacing w:after="0"/>
        <w:ind w:left="284" w:hanging="284"/>
        <w:contextualSpacing w:val="0"/>
      </w:pPr>
      <w:r w:rsidRPr="004854C3">
        <w:t>patient must be ineligible for primary stem cell transplantation,</w:t>
      </w:r>
    </w:p>
    <w:p w14:paraId="0A044AE8" w14:textId="77777777" w:rsidR="00B912B9" w:rsidRPr="004854C3" w:rsidRDefault="00B912B9" w:rsidP="00B912B9">
      <w:pPr>
        <w:pStyle w:val="ListParagraph"/>
        <w:numPr>
          <w:ilvl w:val="0"/>
          <w:numId w:val="8"/>
        </w:numPr>
        <w:spacing w:after="0"/>
        <w:ind w:left="284" w:hanging="284"/>
        <w:contextualSpacing w:val="0"/>
      </w:pPr>
      <w:r w:rsidRPr="004854C3">
        <w:t>patient must not be receiving PBS subsidised bortezomib for this condition,</w:t>
      </w:r>
    </w:p>
    <w:p w14:paraId="61BA51BD" w14:textId="77777777" w:rsidR="00B912B9" w:rsidRDefault="00B912B9" w:rsidP="00B912B9">
      <w:pPr>
        <w:pStyle w:val="ListParagraph"/>
        <w:numPr>
          <w:ilvl w:val="0"/>
          <w:numId w:val="8"/>
        </w:numPr>
        <w:spacing w:after="0"/>
        <w:ind w:left="284" w:hanging="284"/>
        <w:contextualSpacing w:val="0"/>
      </w:pPr>
      <w:r w:rsidRPr="004854C3">
        <w:t>the treatment must be in combination with dexamethasone.</w:t>
      </w:r>
    </w:p>
    <w:p w14:paraId="70271E75" w14:textId="77777777" w:rsidR="00AA4D84" w:rsidRDefault="00AA4D84" w:rsidP="00AA4D84">
      <w:pPr>
        <w:spacing w:after="0"/>
      </w:pPr>
    </w:p>
    <w:p w14:paraId="1367BC7A" w14:textId="77777777" w:rsidR="009E7A42" w:rsidRDefault="009E7A42" w:rsidP="00AA4D84">
      <w:pPr>
        <w:spacing w:after="0"/>
      </w:pPr>
    </w:p>
    <w:p w14:paraId="43DEA6FD" w14:textId="77777777" w:rsidR="00B912B9" w:rsidRDefault="00B912B9" w:rsidP="009F5CAF">
      <w:pPr>
        <w:keepNext/>
      </w:pPr>
      <w:r>
        <w:rPr>
          <w:b/>
        </w:rPr>
        <w:t>R</w:t>
      </w:r>
      <w:r w:rsidRPr="0015367E">
        <w:rPr>
          <w:b/>
        </w:rPr>
        <w:t>elapsed or refractory multiple myeloma</w:t>
      </w:r>
      <w:r>
        <w:rPr>
          <w:b/>
        </w:rPr>
        <w:t xml:space="preserve"> (listed from 1 November 2009)</w:t>
      </w:r>
    </w:p>
    <w:p w14:paraId="4FB8FDE4" w14:textId="77777777" w:rsidR="00B912B9" w:rsidRPr="00197284" w:rsidRDefault="00B912B9" w:rsidP="00B912B9">
      <w:pPr>
        <w:spacing w:after="0"/>
      </w:pPr>
      <w:r w:rsidRPr="00197284">
        <w:t>For initial PBS-subsidised treatment - all conditions must be met</w:t>
      </w:r>
      <w:r>
        <w:t>:</w:t>
      </w:r>
    </w:p>
    <w:p w14:paraId="06F106B2" w14:textId="77777777" w:rsidR="00B912B9" w:rsidRPr="00197284" w:rsidRDefault="00B912B9" w:rsidP="00B912B9">
      <w:pPr>
        <w:pStyle w:val="ListParagraph"/>
        <w:numPr>
          <w:ilvl w:val="0"/>
          <w:numId w:val="8"/>
        </w:numPr>
        <w:spacing w:after="0"/>
        <w:ind w:left="284" w:hanging="284"/>
        <w:contextualSpacing w:val="0"/>
      </w:pPr>
      <w:r w:rsidRPr="00197284">
        <w:lastRenderedPageBreak/>
        <w:t>The condition must be confirmed by a histological diagnosis,</w:t>
      </w:r>
    </w:p>
    <w:p w14:paraId="679A9F99" w14:textId="77777777" w:rsidR="00B912B9" w:rsidRPr="00197284" w:rsidRDefault="00B912B9" w:rsidP="00B912B9">
      <w:pPr>
        <w:pStyle w:val="ListParagraph"/>
        <w:numPr>
          <w:ilvl w:val="0"/>
          <w:numId w:val="8"/>
        </w:numPr>
        <w:spacing w:line="276" w:lineRule="auto"/>
        <w:ind w:left="284" w:hanging="284"/>
      </w:pPr>
      <w:r w:rsidRPr="00197284">
        <w:t xml:space="preserve">the treatment must be as monotherapy </w:t>
      </w:r>
      <w:r>
        <w:t>or given</w:t>
      </w:r>
      <w:r w:rsidRPr="00197284">
        <w:t xml:space="preserve"> in combination with dexamethasone,</w:t>
      </w:r>
    </w:p>
    <w:p w14:paraId="31E98E9E" w14:textId="77777777" w:rsidR="00B912B9" w:rsidRPr="00197284" w:rsidRDefault="00B912B9" w:rsidP="00B912B9">
      <w:pPr>
        <w:pStyle w:val="ListParagraph"/>
        <w:numPr>
          <w:ilvl w:val="0"/>
          <w:numId w:val="8"/>
        </w:numPr>
        <w:spacing w:line="276" w:lineRule="auto"/>
        <w:ind w:left="284" w:hanging="284"/>
      </w:pPr>
      <w:r w:rsidRPr="00197284">
        <w:t>patient must have progressive disease after at least one prior therapy,</w:t>
      </w:r>
    </w:p>
    <w:p w14:paraId="68111BA9" w14:textId="77777777" w:rsidR="00B912B9" w:rsidRPr="00197284" w:rsidRDefault="00B912B9" w:rsidP="00B912B9">
      <w:pPr>
        <w:pStyle w:val="ListParagraph"/>
        <w:numPr>
          <w:ilvl w:val="0"/>
          <w:numId w:val="8"/>
        </w:numPr>
        <w:spacing w:line="276" w:lineRule="auto"/>
        <w:ind w:left="284" w:hanging="284"/>
      </w:pPr>
      <w:r w:rsidRPr="00197284">
        <w:t>patient must have undergone or be ineligible for a primary stem cell transplant,</w:t>
      </w:r>
    </w:p>
    <w:p w14:paraId="735F218C" w14:textId="77777777" w:rsidR="00B912B9" w:rsidRPr="00197284" w:rsidRDefault="00B912B9" w:rsidP="00B912B9">
      <w:pPr>
        <w:pStyle w:val="ListParagraph"/>
        <w:numPr>
          <w:ilvl w:val="0"/>
          <w:numId w:val="8"/>
        </w:numPr>
        <w:spacing w:line="276" w:lineRule="auto"/>
        <w:ind w:left="284" w:hanging="284"/>
      </w:pPr>
      <w:r w:rsidRPr="00197284">
        <w:t>patient must have experienced treatment failure after a trial of at least four (4) weeks of thalidomide at a dose of at least 100 mg daily or have failed to achieve at least a minimal response after eight (8) or more weeks of thalidomide-based therapy for progressive disease,</w:t>
      </w:r>
    </w:p>
    <w:p w14:paraId="2396DB11" w14:textId="77777777" w:rsidR="00B912B9" w:rsidRPr="00197284" w:rsidRDefault="00B912B9" w:rsidP="00B912B9">
      <w:pPr>
        <w:pStyle w:val="ListParagraph"/>
        <w:numPr>
          <w:ilvl w:val="0"/>
          <w:numId w:val="8"/>
        </w:numPr>
        <w:spacing w:line="276" w:lineRule="auto"/>
        <w:ind w:left="284" w:hanging="284"/>
      </w:pPr>
      <w:r>
        <w:t xml:space="preserve">the </w:t>
      </w:r>
      <w:r w:rsidRPr="00197284">
        <w:t>patient must not be receiving concomitant PBS-subsidised bortezomib.</w:t>
      </w:r>
    </w:p>
    <w:p w14:paraId="6D5EE188" w14:textId="3D993FEB" w:rsidR="00B912B9" w:rsidRPr="00274541" w:rsidRDefault="00B912B9" w:rsidP="00B912B9">
      <w:pPr>
        <w:spacing w:after="0"/>
      </w:pPr>
      <w:r w:rsidRPr="00274541">
        <w:t xml:space="preserve">For continuing PBS-subsidised treatment </w:t>
      </w:r>
      <w:r>
        <w:t>–</w:t>
      </w:r>
      <w:r w:rsidRPr="00274541">
        <w:t xml:space="preserve"> all</w:t>
      </w:r>
      <w:r>
        <w:t xml:space="preserve"> </w:t>
      </w:r>
      <w:r w:rsidRPr="00274541">
        <w:t>conditions must be met</w:t>
      </w:r>
      <w:r>
        <w:t>:</w:t>
      </w:r>
    </w:p>
    <w:p w14:paraId="6BFF0DBF" w14:textId="77777777" w:rsidR="00B912B9" w:rsidRPr="00274541" w:rsidRDefault="00B912B9" w:rsidP="00B912B9">
      <w:pPr>
        <w:pStyle w:val="ListParagraph"/>
        <w:numPr>
          <w:ilvl w:val="0"/>
          <w:numId w:val="9"/>
        </w:numPr>
        <w:spacing w:after="0" w:line="276" w:lineRule="auto"/>
        <w:ind w:left="284" w:hanging="284"/>
        <w:contextualSpacing w:val="0"/>
      </w:pPr>
      <w:r>
        <w:t>p</w:t>
      </w:r>
      <w:r w:rsidRPr="00274541">
        <w:t>atient must have previously received an authority prescription for lenalidomide</w:t>
      </w:r>
      <w:r>
        <w:t>,</w:t>
      </w:r>
    </w:p>
    <w:p w14:paraId="32BF5571" w14:textId="77777777" w:rsidR="00B912B9" w:rsidRPr="00274541" w:rsidRDefault="00B912B9" w:rsidP="00B912B9">
      <w:pPr>
        <w:pStyle w:val="ListParagraph"/>
        <w:numPr>
          <w:ilvl w:val="0"/>
          <w:numId w:val="9"/>
        </w:numPr>
        <w:spacing w:line="276" w:lineRule="auto"/>
        <w:ind w:left="284" w:hanging="284"/>
      </w:pPr>
      <w:r w:rsidRPr="00274541">
        <w:t>patient must not have progressive disease,</w:t>
      </w:r>
    </w:p>
    <w:p w14:paraId="713DB008" w14:textId="77777777" w:rsidR="00B912B9" w:rsidRPr="00274541" w:rsidRDefault="00B912B9" w:rsidP="00B912B9">
      <w:pPr>
        <w:pStyle w:val="ListParagraph"/>
        <w:numPr>
          <w:ilvl w:val="0"/>
          <w:numId w:val="9"/>
        </w:numPr>
        <w:spacing w:line="276" w:lineRule="auto"/>
        <w:ind w:left="284" w:hanging="284"/>
      </w:pPr>
      <w:r>
        <w:t>t</w:t>
      </w:r>
      <w:r w:rsidRPr="00274541">
        <w:t>he treatment must be as monotherapy or the treatment must be in combination with dexamethasone.</w:t>
      </w:r>
    </w:p>
    <w:p w14:paraId="669716E5" w14:textId="77777777" w:rsidR="00B912B9" w:rsidRPr="0054274D" w:rsidRDefault="00B912B9" w:rsidP="00B912B9">
      <w:pPr>
        <w:rPr>
          <w:b/>
          <w:u w:val="single"/>
        </w:rPr>
      </w:pPr>
      <w:r w:rsidRPr="0054274D">
        <w:rPr>
          <w:b/>
          <w:u w:val="single"/>
        </w:rPr>
        <w:t>Bortezomib</w:t>
      </w:r>
    </w:p>
    <w:p w14:paraId="4D562FEC" w14:textId="10D6B7F1" w:rsidR="00B912B9" w:rsidRPr="005C577C" w:rsidRDefault="00B912B9" w:rsidP="00B912B9">
      <w:r w:rsidRPr="005C577C">
        <w:t xml:space="preserve">Bortezomib has numerous </w:t>
      </w:r>
      <w:r w:rsidR="004A2521" w:rsidRPr="009C267B">
        <w:t xml:space="preserve">Authority Required </w:t>
      </w:r>
      <w:r w:rsidRPr="009C267B">
        <w:t>PBS</w:t>
      </w:r>
      <w:r w:rsidRPr="005C577C">
        <w:t xml:space="preserve"> listings for multiple myeloma through the Efficient Funding of Chemotherapy Program. </w:t>
      </w:r>
    </w:p>
    <w:p w14:paraId="7E795DAD" w14:textId="77777777" w:rsidR="00B912B9" w:rsidRDefault="00B912B9" w:rsidP="00B912B9">
      <w:r w:rsidRPr="005C577C">
        <w:t xml:space="preserve">The following is an abridged version of the restrictions. All authority applications must be made in writing. For the full copy of the restriction, including definitions of progressive disease, treatment failure, and sever intolerance, refer to the current PBS schedule.  </w:t>
      </w:r>
    </w:p>
    <w:p w14:paraId="110BBA19" w14:textId="77777777" w:rsidR="00B912B9" w:rsidRDefault="00B912B9" w:rsidP="00B912B9">
      <w:r w:rsidRPr="005C577C">
        <w:rPr>
          <w:b/>
        </w:rPr>
        <w:t>Multiple myeloma</w:t>
      </w:r>
      <w:r w:rsidRPr="005C577C">
        <w:t xml:space="preserve"> - </w:t>
      </w:r>
      <w:r w:rsidRPr="005C577C">
        <w:rPr>
          <w:b/>
        </w:rPr>
        <w:t xml:space="preserve">Treatment of progressive disease </w:t>
      </w:r>
      <w:r w:rsidRPr="000E39B3">
        <w:rPr>
          <w:b/>
        </w:rPr>
        <w:t>(listed from 1 November 2007)</w:t>
      </w:r>
    </w:p>
    <w:p w14:paraId="09EF1B7D" w14:textId="77777777" w:rsidR="00B912B9" w:rsidRPr="00547C74" w:rsidRDefault="00B912B9" w:rsidP="00B912B9">
      <w:pPr>
        <w:pStyle w:val="Tablewriting"/>
        <w:rPr>
          <w:rFonts w:cstheme="minorBidi"/>
          <w:color w:val="auto"/>
          <w:sz w:val="24"/>
          <w:szCs w:val="24"/>
        </w:rPr>
      </w:pPr>
      <w:r>
        <w:rPr>
          <w:rFonts w:cstheme="minorBidi"/>
          <w:color w:val="auto"/>
          <w:sz w:val="24"/>
          <w:szCs w:val="24"/>
        </w:rPr>
        <w:t>The restrictions where amended on 1 March 2011 to allow for re-treatment of progressive disease.</w:t>
      </w:r>
    </w:p>
    <w:p w14:paraId="34FE4C0C" w14:textId="77777777" w:rsidR="00B912B9" w:rsidRPr="00DE701D" w:rsidRDefault="00B912B9" w:rsidP="00B912B9">
      <w:pPr>
        <w:spacing w:after="0"/>
        <w:rPr>
          <w:u w:val="single"/>
        </w:rPr>
      </w:pPr>
      <w:r w:rsidRPr="00DE701D">
        <w:t>Initial treatment (4706Q, 7268M cycles 1-4 and 5-8) – all conditions must be met</w:t>
      </w:r>
      <w:r>
        <w:t>:</w:t>
      </w:r>
    </w:p>
    <w:p w14:paraId="1AB846B2" w14:textId="77777777" w:rsidR="00B912B9" w:rsidRPr="00DE701D" w:rsidRDefault="00B912B9" w:rsidP="00B912B9">
      <w:pPr>
        <w:pStyle w:val="ListParagraph"/>
        <w:numPr>
          <w:ilvl w:val="0"/>
          <w:numId w:val="8"/>
        </w:numPr>
        <w:spacing w:after="0" w:line="276" w:lineRule="auto"/>
        <w:ind w:left="284" w:hanging="284"/>
        <w:contextualSpacing w:val="0"/>
      </w:pPr>
      <w:r>
        <w:t>t</w:t>
      </w:r>
      <w:r w:rsidRPr="00DE701D">
        <w:t>he condition must be confirmed by a histological diagnosis,</w:t>
      </w:r>
    </w:p>
    <w:p w14:paraId="2A7CE871" w14:textId="77777777" w:rsidR="00B912B9" w:rsidRPr="00DE701D" w:rsidRDefault="00B912B9" w:rsidP="00B912B9">
      <w:pPr>
        <w:pStyle w:val="ListParagraph"/>
        <w:numPr>
          <w:ilvl w:val="0"/>
          <w:numId w:val="8"/>
        </w:numPr>
        <w:spacing w:line="276" w:lineRule="auto"/>
        <w:ind w:left="284" w:hanging="284"/>
      </w:pPr>
      <w:r w:rsidRPr="00DE701D">
        <w:t>the treatment must be as monotherapy; or in combination with a corticosteroid and/or cyclophosphamide,</w:t>
      </w:r>
    </w:p>
    <w:p w14:paraId="14EDFF5C" w14:textId="77777777" w:rsidR="00B912B9" w:rsidRPr="00DE701D" w:rsidRDefault="00B912B9" w:rsidP="00B912B9">
      <w:pPr>
        <w:pStyle w:val="ListParagraph"/>
        <w:numPr>
          <w:ilvl w:val="0"/>
          <w:numId w:val="8"/>
        </w:numPr>
        <w:spacing w:line="276" w:lineRule="auto"/>
        <w:ind w:left="284" w:hanging="284"/>
      </w:pPr>
      <w:r w:rsidRPr="00DE701D">
        <w:t>patient must have progressive disease after at least one prior therapy,</w:t>
      </w:r>
    </w:p>
    <w:p w14:paraId="096A2AC4" w14:textId="77777777" w:rsidR="00B912B9" w:rsidRPr="00DE701D" w:rsidRDefault="00B912B9" w:rsidP="00B912B9">
      <w:pPr>
        <w:pStyle w:val="ListParagraph"/>
        <w:numPr>
          <w:ilvl w:val="0"/>
          <w:numId w:val="8"/>
        </w:numPr>
        <w:spacing w:line="276" w:lineRule="auto"/>
        <w:ind w:left="284" w:hanging="284"/>
      </w:pPr>
      <w:r w:rsidRPr="00DE701D">
        <w:t>patient must have undergone or be ineligible for a primary stem cell transplant,</w:t>
      </w:r>
    </w:p>
    <w:p w14:paraId="48F75979" w14:textId="77777777" w:rsidR="00B912B9" w:rsidRPr="00DE701D" w:rsidRDefault="00B912B9" w:rsidP="00B912B9">
      <w:pPr>
        <w:pStyle w:val="ListParagraph"/>
        <w:numPr>
          <w:ilvl w:val="0"/>
          <w:numId w:val="8"/>
        </w:numPr>
        <w:spacing w:line="276" w:lineRule="auto"/>
        <w:ind w:left="284" w:hanging="284"/>
      </w:pPr>
      <w:r w:rsidRPr="00DE701D">
        <w:t>patient must have experienced treatment failure after a trial of at least four weeks of thalidomide at a dose of at least 100 mg daily or have failed to achieve at least a minimal response after eight (8) or more weeks of thalidomide-based therapy for progressive disease,</w:t>
      </w:r>
    </w:p>
    <w:p w14:paraId="5430609B" w14:textId="77777777" w:rsidR="00B912B9" w:rsidRPr="00DE701D" w:rsidRDefault="00B912B9" w:rsidP="00B912B9">
      <w:pPr>
        <w:pStyle w:val="ListParagraph"/>
        <w:numPr>
          <w:ilvl w:val="0"/>
          <w:numId w:val="8"/>
        </w:numPr>
        <w:spacing w:line="276" w:lineRule="auto"/>
        <w:ind w:left="284" w:hanging="284"/>
      </w:pPr>
      <w:r>
        <w:t xml:space="preserve">the </w:t>
      </w:r>
      <w:r w:rsidRPr="00DE701D">
        <w:t>patient must not be receiving PBS subsidised lenalidomide.</w:t>
      </w:r>
    </w:p>
    <w:p w14:paraId="5EF6F87E" w14:textId="77777777" w:rsidR="00B912B9" w:rsidRPr="005C577C" w:rsidRDefault="00B912B9" w:rsidP="00B912B9">
      <w:r w:rsidRPr="005C577C">
        <w:t xml:space="preserve">To qualify for cycles 5-8, </w:t>
      </w:r>
      <w:r w:rsidRPr="00FC6863">
        <w:t>patients are</w:t>
      </w:r>
      <w:r w:rsidRPr="005C577C">
        <w:t xml:space="preserve"> required to have at least a partial response after cycle 4. </w:t>
      </w:r>
    </w:p>
    <w:p w14:paraId="43A7DFFA" w14:textId="77777777" w:rsidR="00B912B9" w:rsidRPr="007A7865" w:rsidRDefault="00B912B9" w:rsidP="00B912B9">
      <w:pPr>
        <w:rPr>
          <w:u w:val="single"/>
        </w:rPr>
      </w:pPr>
      <w:r w:rsidRPr="007A7865">
        <w:lastRenderedPageBreak/>
        <w:t>Continuing treatment (4712B, 7269N cycles 9-11) – all conditions must be met:</w:t>
      </w:r>
    </w:p>
    <w:p w14:paraId="1A484A5F" w14:textId="77777777" w:rsidR="00B912B9" w:rsidRPr="008D6470" w:rsidRDefault="00B912B9" w:rsidP="00B912B9">
      <w:pPr>
        <w:pStyle w:val="ListParagraph"/>
        <w:numPr>
          <w:ilvl w:val="0"/>
          <w:numId w:val="9"/>
        </w:numPr>
        <w:spacing w:line="276" w:lineRule="auto"/>
        <w:ind w:left="284" w:hanging="284"/>
      </w:pPr>
      <w:r>
        <w:t>the p</w:t>
      </w:r>
      <w:r w:rsidRPr="008D6470">
        <w:t>atient must have previously received 8 treatment cycles of bortezomib for progressive disease,</w:t>
      </w:r>
    </w:p>
    <w:p w14:paraId="6259DC1A" w14:textId="77777777" w:rsidR="00B912B9" w:rsidRPr="008D6470" w:rsidRDefault="00B912B9" w:rsidP="00B912B9">
      <w:pPr>
        <w:pStyle w:val="ListParagraph"/>
        <w:numPr>
          <w:ilvl w:val="0"/>
          <w:numId w:val="9"/>
        </w:numPr>
        <w:spacing w:line="276" w:lineRule="auto"/>
        <w:ind w:left="284" w:hanging="284"/>
      </w:pPr>
      <w:r w:rsidRPr="008D6470">
        <w:t>have demonstrated at the completion of cycle 8 at least a partial response to bortezomib,</w:t>
      </w:r>
    </w:p>
    <w:p w14:paraId="2C5DB720" w14:textId="77777777" w:rsidR="00B912B9" w:rsidRPr="008D6470" w:rsidRDefault="00B912B9" w:rsidP="00B912B9">
      <w:pPr>
        <w:pStyle w:val="ListParagraph"/>
        <w:numPr>
          <w:ilvl w:val="0"/>
          <w:numId w:val="9"/>
        </w:numPr>
        <w:spacing w:line="276" w:lineRule="auto"/>
        <w:ind w:left="284" w:hanging="284"/>
      </w:pPr>
      <w:r w:rsidRPr="008D6470">
        <w:t>must not have received 2 treatment cycles after first achieving a confirmed complete response,</w:t>
      </w:r>
    </w:p>
    <w:p w14:paraId="22470CC3" w14:textId="77777777" w:rsidR="00B912B9" w:rsidRPr="008D6470" w:rsidRDefault="00B912B9" w:rsidP="00B912B9">
      <w:pPr>
        <w:pStyle w:val="ListParagraph"/>
        <w:numPr>
          <w:ilvl w:val="0"/>
          <w:numId w:val="9"/>
        </w:numPr>
        <w:spacing w:line="276" w:lineRule="auto"/>
        <w:ind w:left="284" w:hanging="284"/>
      </w:pPr>
      <w:r w:rsidRPr="008D6470">
        <w:t>must not have a gap of more than 10 months between initial application and completion of 8 cycles,</w:t>
      </w:r>
    </w:p>
    <w:p w14:paraId="1AC148EB" w14:textId="77777777" w:rsidR="00B912B9" w:rsidRPr="008D6470" w:rsidRDefault="00B912B9" w:rsidP="00B912B9">
      <w:pPr>
        <w:pStyle w:val="ListParagraph"/>
        <w:numPr>
          <w:ilvl w:val="0"/>
          <w:numId w:val="9"/>
        </w:numPr>
        <w:spacing w:line="276" w:lineRule="auto"/>
        <w:ind w:left="284" w:hanging="284"/>
      </w:pPr>
      <w:r w:rsidRPr="008D6470">
        <w:t>the treatment must be as monotherapy or in combination with a corticosteroid and/or cyclophosphamide.</w:t>
      </w:r>
    </w:p>
    <w:p w14:paraId="04171C11" w14:textId="77777777" w:rsidR="00B912B9" w:rsidRDefault="00B912B9" w:rsidP="00B912B9">
      <w:r w:rsidRPr="005C577C">
        <w:rPr>
          <w:b/>
        </w:rPr>
        <w:t>Multiple myeloma</w:t>
      </w:r>
      <w:r w:rsidRPr="005C577C">
        <w:t xml:space="preserve"> </w:t>
      </w:r>
      <w:r>
        <w:t>–</w:t>
      </w:r>
      <w:r w:rsidRPr="005C577C">
        <w:t xml:space="preserve"> </w:t>
      </w:r>
      <w:r>
        <w:rPr>
          <w:b/>
        </w:rPr>
        <w:t>Ret</w:t>
      </w:r>
      <w:r w:rsidRPr="005C577C">
        <w:rPr>
          <w:b/>
        </w:rPr>
        <w:t xml:space="preserve">reatment of progressive disease </w:t>
      </w:r>
      <w:r w:rsidRPr="00C9353B">
        <w:rPr>
          <w:b/>
        </w:rPr>
        <w:t>(listed from 1 March 2011)</w:t>
      </w:r>
    </w:p>
    <w:p w14:paraId="059C709A" w14:textId="77777777" w:rsidR="00B912B9" w:rsidRPr="00C9353B" w:rsidRDefault="00B912B9" w:rsidP="00B912B9">
      <w:pPr>
        <w:spacing w:after="0"/>
        <w:rPr>
          <w:u w:val="single"/>
        </w:rPr>
      </w:pPr>
      <w:r w:rsidRPr="00C9353B">
        <w:t>Initial treatment (4713C, 7271Q cycles 1-4 and 5-8) – all conditions must be met</w:t>
      </w:r>
      <w:r>
        <w:t>:</w:t>
      </w:r>
    </w:p>
    <w:p w14:paraId="5D986ECE" w14:textId="77777777" w:rsidR="00B912B9" w:rsidRPr="00561900" w:rsidRDefault="00B912B9" w:rsidP="00B912B9">
      <w:pPr>
        <w:pStyle w:val="ListParagraph"/>
        <w:numPr>
          <w:ilvl w:val="0"/>
          <w:numId w:val="9"/>
        </w:numPr>
        <w:spacing w:after="0" w:line="276" w:lineRule="auto"/>
        <w:ind w:left="284" w:hanging="284"/>
        <w:contextualSpacing w:val="0"/>
      </w:pPr>
      <w:r>
        <w:t>t</w:t>
      </w:r>
      <w:r w:rsidRPr="00561900">
        <w:t>he treatment must be as monotherapy or in combination with a corticosteroid and/or cyclophosphamide,</w:t>
      </w:r>
    </w:p>
    <w:p w14:paraId="3BDFAAC7" w14:textId="77777777" w:rsidR="00B912B9" w:rsidRPr="00561900" w:rsidRDefault="00B912B9" w:rsidP="00B912B9">
      <w:pPr>
        <w:pStyle w:val="ListParagraph"/>
        <w:numPr>
          <w:ilvl w:val="0"/>
          <w:numId w:val="9"/>
        </w:numPr>
        <w:spacing w:after="0" w:line="276" w:lineRule="auto"/>
        <w:ind w:left="284" w:hanging="284"/>
        <w:contextualSpacing w:val="0"/>
      </w:pPr>
      <w:r>
        <w:t xml:space="preserve">the </w:t>
      </w:r>
      <w:r w:rsidRPr="00561900">
        <w:t>patient must have progressive disease,</w:t>
      </w:r>
    </w:p>
    <w:p w14:paraId="0EA77B3F" w14:textId="77777777" w:rsidR="00B912B9" w:rsidRPr="00561900" w:rsidRDefault="00B912B9" w:rsidP="00B912B9">
      <w:pPr>
        <w:pStyle w:val="ListParagraph"/>
        <w:numPr>
          <w:ilvl w:val="0"/>
          <w:numId w:val="9"/>
        </w:numPr>
        <w:spacing w:after="0" w:line="276" w:lineRule="auto"/>
        <w:ind w:left="284" w:hanging="284"/>
        <w:contextualSpacing w:val="0"/>
      </w:pPr>
      <w:r>
        <w:t xml:space="preserve">the patient </w:t>
      </w:r>
      <w:r w:rsidRPr="00561900">
        <w:t xml:space="preserve">must have been previously </w:t>
      </w:r>
      <w:r>
        <w:t xml:space="preserve">been </w:t>
      </w:r>
      <w:r w:rsidRPr="00561900">
        <w:t>treated with PBS-subsidised bortezomib and have experienced at least a partial response to the most recent course,</w:t>
      </w:r>
    </w:p>
    <w:p w14:paraId="4A2FE964" w14:textId="77777777" w:rsidR="00B912B9" w:rsidRPr="00561900" w:rsidRDefault="00B912B9" w:rsidP="00B912B9">
      <w:pPr>
        <w:pStyle w:val="ListParagraph"/>
        <w:numPr>
          <w:ilvl w:val="0"/>
          <w:numId w:val="9"/>
        </w:numPr>
        <w:spacing w:after="0" w:line="276" w:lineRule="auto"/>
        <w:ind w:left="284" w:hanging="284"/>
        <w:contextualSpacing w:val="0"/>
      </w:pPr>
      <w:r>
        <w:t xml:space="preserve">the </w:t>
      </w:r>
      <w:r w:rsidRPr="00561900">
        <w:t>patient must not be receiving PBS subsidised lenalidomide or pomalidomide.</w:t>
      </w:r>
    </w:p>
    <w:p w14:paraId="2B198270" w14:textId="77777777" w:rsidR="00B912B9" w:rsidRPr="00236252" w:rsidRDefault="00B912B9" w:rsidP="00B912B9">
      <w:r w:rsidRPr="00561900">
        <w:t>To qualify for cycles 5-8, patients must demonstrate at least a partial response after cycle 4.</w:t>
      </w:r>
    </w:p>
    <w:p w14:paraId="0CADC5C0" w14:textId="77777777" w:rsidR="00B912B9" w:rsidRPr="00C9353B" w:rsidRDefault="00B912B9" w:rsidP="00B912B9">
      <w:pPr>
        <w:spacing w:after="0"/>
        <w:rPr>
          <w:u w:val="single"/>
        </w:rPr>
      </w:pPr>
      <w:r w:rsidRPr="00C9353B">
        <w:t>Continuing retreatment (4725Q, 7272R cycles 9-11) – all conditions must be met</w:t>
      </w:r>
      <w:r>
        <w:t>:</w:t>
      </w:r>
    </w:p>
    <w:p w14:paraId="01882009" w14:textId="77777777" w:rsidR="00B912B9" w:rsidRPr="00874CBB" w:rsidRDefault="00B912B9" w:rsidP="00B912B9">
      <w:pPr>
        <w:pStyle w:val="ListParagraph"/>
        <w:numPr>
          <w:ilvl w:val="0"/>
          <w:numId w:val="9"/>
        </w:numPr>
        <w:spacing w:after="0" w:line="276" w:lineRule="auto"/>
        <w:ind w:left="284" w:hanging="284"/>
        <w:contextualSpacing w:val="0"/>
      </w:pPr>
      <w:r>
        <w:t>t</w:t>
      </w:r>
      <w:r w:rsidRPr="00874CBB">
        <w:t>he treatment must be as monotherapy or in combination with a corticosteroid and/or cyclophosphamide,</w:t>
      </w:r>
    </w:p>
    <w:p w14:paraId="5E419F1B" w14:textId="77777777" w:rsidR="00B912B9" w:rsidRPr="00874CBB" w:rsidRDefault="00B912B9" w:rsidP="00B912B9">
      <w:pPr>
        <w:pStyle w:val="ListParagraph"/>
        <w:numPr>
          <w:ilvl w:val="0"/>
          <w:numId w:val="9"/>
        </w:numPr>
        <w:spacing w:after="0" w:line="276" w:lineRule="auto"/>
        <w:ind w:left="284" w:hanging="284"/>
        <w:contextualSpacing w:val="0"/>
      </w:pPr>
      <w:r>
        <w:t xml:space="preserve">the patient </w:t>
      </w:r>
      <w:r w:rsidRPr="00874CBB">
        <w:t>must have previously received 8 treatment cycles of bortezomib in the current treatment course,</w:t>
      </w:r>
    </w:p>
    <w:p w14:paraId="1681C49A" w14:textId="77777777" w:rsidR="00B912B9" w:rsidRPr="00874CBB" w:rsidRDefault="00B912B9" w:rsidP="00B912B9">
      <w:pPr>
        <w:pStyle w:val="ListParagraph"/>
        <w:numPr>
          <w:ilvl w:val="0"/>
          <w:numId w:val="9"/>
        </w:numPr>
        <w:spacing w:after="0" w:line="276" w:lineRule="auto"/>
        <w:ind w:left="284" w:hanging="284"/>
        <w:contextualSpacing w:val="0"/>
      </w:pPr>
      <w:r>
        <w:t xml:space="preserve">the patient must </w:t>
      </w:r>
      <w:r w:rsidRPr="00874CBB">
        <w:t>have demonstrated at the completion of cycle 8 at least a partial response to bortezomib,</w:t>
      </w:r>
    </w:p>
    <w:p w14:paraId="0B5FF535" w14:textId="77777777" w:rsidR="00B912B9" w:rsidRPr="00874CBB" w:rsidRDefault="00B912B9" w:rsidP="00B912B9">
      <w:pPr>
        <w:pStyle w:val="ListParagraph"/>
        <w:numPr>
          <w:ilvl w:val="0"/>
          <w:numId w:val="9"/>
        </w:numPr>
        <w:spacing w:after="0" w:line="276" w:lineRule="auto"/>
        <w:ind w:left="284" w:hanging="284"/>
        <w:contextualSpacing w:val="0"/>
      </w:pPr>
      <w:r>
        <w:t xml:space="preserve">the patient </w:t>
      </w:r>
      <w:r w:rsidRPr="00874CBB">
        <w:t>must not have received 2 treatment cycles after first achieving a confirmed compete response,</w:t>
      </w:r>
    </w:p>
    <w:p w14:paraId="7B4E9AA3" w14:textId="77777777" w:rsidR="00B912B9" w:rsidRPr="00874CBB" w:rsidRDefault="00B912B9" w:rsidP="00B912B9">
      <w:pPr>
        <w:pStyle w:val="ListParagraph"/>
        <w:numPr>
          <w:ilvl w:val="0"/>
          <w:numId w:val="9"/>
        </w:numPr>
        <w:spacing w:after="0" w:line="276" w:lineRule="auto"/>
        <w:ind w:left="284" w:hanging="284"/>
        <w:contextualSpacing w:val="0"/>
      </w:pPr>
      <w:r>
        <w:t xml:space="preserve">the patient </w:t>
      </w:r>
      <w:r w:rsidRPr="00874CBB">
        <w:t xml:space="preserve">must not have a gap of more than 10 months between </w:t>
      </w:r>
      <w:r>
        <w:t xml:space="preserve">an </w:t>
      </w:r>
      <w:r w:rsidRPr="00874CBB">
        <w:t>initial application and completion of 8 cycles.</w:t>
      </w:r>
    </w:p>
    <w:p w14:paraId="00498606" w14:textId="77777777" w:rsidR="00AA26C2" w:rsidRDefault="00AA26C2" w:rsidP="00B912B9">
      <w:pPr>
        <w:rPr>
          <w:b/>
        </w:rPr>
      </w:pPr>
    </w:p>
    <w:p w14:paraId="43BF83E1" w14:textId="77777777" w:rsidR="00B912B9" w:rsidRPr="005C577C" w:rsidRDefault="00B912B9" w:rsidP="00B912B9">
      <w:r w:rsidRPr="005C577C">
        <w:rPr>
          <w:b/>
        </w:rPr>
        <w:t>Symptomatic multiple myeloma</w:t>
      </w:r>
      <w:r w:rsidRPr="005C577C">
        <w:t xml:space="preserve"> (listed from 1 October 2012)</w:t>
      </w:r>
    </w:p>
    <w:p w14:paraId="2533323F" w14:textId="3B5BAE5A" w:rsidR="00B912B9" w:rsidRPr="00CD1E6D" w:rsidRDefault="00B912B9" w:rsidP="00B912B9">
      <w:pPr>
        <w:spacing w:after="0"/>
      </w:pPr>
      <w:r w:rsidRPr="00CD1E6D">
        <w:t xml:space="preserve">Initial treatment (cycles 1-4; </w:t>
      </w:r>
      <w:r w:rsidR="00BC0343" w:rsidRPr="00BC0343">
        <w:t>4403R, 7238Y</w:t>
      </w:r>
      <w:r w:rsidRPr="00CD1E6D">
        <w:t>) – all conditions must be met</w:t>
      </w:r>
      <w:r>
        <w:t>:</w:t>
      </w:r>
    </w:p>
    <w:p w14:paraId="381B56C1" w14:textId="77777777" w:rsidR="00B912B9" w:rsidRDefault="00B912B9" w:rsidP="00B912B9">
      <w:pPr>
        <w:pStyle w:val="ListParagraph"/>
        <w:numPr>
          <w:ilvl w:val="0"/>
          <w:numId w:val="9"/>
        </w:numPr>
        <w:spacing w:after="0" w:line="276" w:lineRule="auto"/>
        <w:ind w:left="284" w:hanging="284"/>
        <w:contextualSpacing w:val="0"/>
      </w:pPr>
      <w:r>
        <w:t>i</w:t>
      </w:r>
      <w:r w:rsidRPr="005C577C">
        <w:t xml:space="preserve">n newly diagnosed patients </w:t>
      </w:r>
      <w:r w:rsidRPr="003E77B2">
        <w:t xml:space="preserve">ineligible for high dose </w:t>
      </w:r>
      <w:r>
        <w:t>chemotherapy,</w:t>
      </w:r>
      <w:r w:rsidRPr="005C577C">
        <w:t xml:space="preserve"> </w:t>
      </w:r>
    </w:p>
    <w:p w14:paraId="0BDC08FA" w14:textId="77777777" w:rsidR="00B912B9" w:rsidRDefault="00B912B9" w:rsidP="00B912B9">
      <w:pPr>
        <w:pStyle w:val="ListParagraph"/>
        <w:numPr>
          <w:ilvl w:val="0"/>
          <w:numId w:val="9"/>
        </w:numPr>
        <w:spacing w:after="0" w:line="276" w:lineRule="auto"/>
        <w:ind w:left="284" w:hanging="284"/>
        <w:contextualSpacing w:val="0"/>
      </w:pPr>
      <w:r>
        <w:t xml:space="preserve">the treatment must be given </w:t>
      </w:r>
      <w:r w:rsidRPr="005C577C">
        <w:t xml:space="preserve">in combination with a corticosteroid and melphalan or cyclophosphamide, </w:t>
      </w:r>
    </w:p>
    <w:p w14:paraId="135110A7" w14:textId="77777777" w:rsidR="00B912B9" w:rsidRDefault="00B912B9" w:rsidP="00B912B9">
      <w:pPr>
        <w:pStyle w:val="ListParagraph"/>
        <w:numPr>
          <w:ilvl w:val="0"/>
          <w:numId w:val="9"/>
        </w:numPr>
        <w:spacing w:after="0" w:line="276" w:lineRule="auto"/>
        <w:ind w:left="284" w:hanging="284"/>
        <w:contextualSpacing w:val="0"/>
      </w:pPr>
      <w:r>
        <w:lastRenderedPageBreak/>
        <w:t>the patient must not be receiving PBS subsidised thalidomide, lenalidomide or pomalidomide,</w:t>
      </w:r>
    </w:p>
    <w:p w14:paraId="27F88221" w14:textId="77777777" w:rsidR="00B912B9" w:rsidRDefault="00B912B9" w:rsidP="00B912B9">
      <w:pPr>
        <w:pStyle w:val="ListParagraph"/>
        <w:numPr>
          <w:ilvl w:val="0"/>
          <w:numId w:val="9"/>
        </w:numPr>
        <w:spacing w:after="0" w:line="276" w:lineRule="auto"/>
        <w:ind w:left="284" w:hanging="284"/>
        <w:contextualSpacing w:val="0"/>
      </w:pPr>
      <w:r>
        <w:t>the patient must not receive more than 4 cycles of treatment with bortezomib under this restriction.</w:t>
      </w:r>
    </w:p>
    <w:p w14:paraId="03A4ECF5" w14:textId="77777777" w:rsidR="00B912B9" w:rsidRPr="005C577C" w:rsidRDefault="00B912B9" w:rsidP="00B912B9">
      <w:pPr>
        <w:spacing w:line="276" w:lineRule="auto"/>
        <w:ind w:left="360"/>
      </w:pPr>
      <w:r>
        <w:t>OR</w:t>
      </w:r>
    </w:p>
    <w:p w14:paraId="6923129F" w14:textId="77777777" w:rsidR="00B912B9" w:rsidRDefault="00B912B9" w:rsidP="00B912B9">
      <w:pPr>
        <w:spacing w:after="0" w:line="276" w:lineRule="auto"/>
      </w:pPr>
      <w:r>
        <w:t>I</w:t>
      </w:r>
      <w:r w:rsidRPr="005C577C">
        <w:t xml:space="preserve">n newly diagnosed patients with </w:t>
      </w:r>
      <w:r w:rsidRPr="00554480">
        <w:t>severe acute renal failure</w:t>
      </w:r>
      <w:r w:rsidRPr="005C577C">
        <w:t xml:space="preserve"> (who require dialysis or are at high risk of requiring dialysis)</w:t>
      </w:r>
      <w:r>
        <w:t>:</w:t>
      </w:r>
      <w:r w:rsidRPr="005C577C">
        <w:t xml:space="preserve"> </w:t>
      </w:r>
    </w:p>
    <w:p w14:paraId="018E50A2" w14:textId="77777777" w:rsidR="00B912B9" w:rsidRDefault="00B912B9" w:rsidP="00B912B9">
      <w:pPr>
        <w:pStyle w:val="ListParagraph"/>
        <w:numPr>
          <w:ilvl w:val="0"/>
          <w:numId w:val="9"/>
        </w:numPr>
        <w:spacing w:after="0" w:line="276" w:lineRule="auto"/>
        <w:ind w:left="284" w:hanging="284"/>
        <w:contextualSpacing w:val="0"/>
      </w:pPr>
      <w:r>
        <w:t xml:space="preserve">the treatment must be given </w:t>
      </w:r>
      <w:r w:rsidRPr="005C577C">
        <w:t>in combination with a corticosteroid and/or cyclophosphamide</w:t>
      </w:r>
      <w:r>
        <w:t>,</w:t>
      </w:r>
    </w:p>
    <w:p w14:paraId="4BB7F56C" w14:textId="77777777" w:rsidR="00B912B9" w:rsidRDefault="00B912B9" w:rsidP="00B912B9">
      <w:pPr>
        <w:pStyle w:val="ListParagraph"/>
        <w:numPr>
          <w:ilvl w:val="0"/>
          <w:numId w:val="9"/>
        </w:numPr>
        <w:spacing w:after="0" w:line="276" w:lineRule="auto"/>
        <w:ind w:left="284" w:hanging="284"/>
        <w:contextualSpacing w:val="0"/>
      </w:pPr>
      <w:r>
        <w:t>the patient must not be receiving PBS subsidised thalidomide, lenalidomide or pomalidomide,</w:t>
      </w:r>
    </w:p>
    <w:p w14:paraId="6B4F0E45" w14:textId="77777777" w:rsidR="00B912B9" w:rsidRDefault="00B912B9" w:rsidP="00B912B9">
      <w:pPr>
        <w:pStyle w:val="ListParagraph"/>
        <w:numPr>
          <w:ilvl w:val="0"/>
          <w:numId w:val="9"/>
        </w:numPr>
        <w:spacing w:after="0" w:line="276" w:lineRule="auto"/>
        <w:ind w:left="284" w:hanging="284"/>
        <w:contextualSpacing w:val="0"/>
      </w:pPr>
      <w:r>
        <w:t>the patient must not receive more than 4 cycles of treatment with bortezomib under this restriction.</w:t>
      </w:r>
    </w:p>
    <w:p w14:paraId="52E350CC" w14:textId="77777777" w:rsidR="00B912B9" w:rsidRDefault="00B912B9" w:rsidP="00B912B9">
      <w:pPr>
        <w:rPr>
          <w:i/>
        </w:rPr>
      </w:pPr>
    </w:p>
    <w:p w14:paraId="759F72F4" w14:textId="473C8711" w:rsidR="00B912B9" w:rsidRPr="00B75481" w:rsidRDefault="00B912B9" w:rsidP="00B912B9">
      <w:pPr>
        <w:spacing w:after="0"/>
      </w:pPr>
      <w:r w:rsidRPr="00B75481">
        <w:t xml:space="preserve">Continuing treatment (cycles 5-10; </w:t>
      </w:r>
      <w:r w:rsidR="00BC0343" w:rsidRPr="00BC0343">
        <w:t>4429D, 7274W</w:t>
      </w:r>
      <w:r w:rsidRPr="00B75481">
        <w:t>) – all conditions must be met</w:t>
      </w:r>
      <w:r>
        <w:t>:</w:t>
      </w:r>
    </w:p>
    <w:p w14:paraId="0109FA79" w14:textId="77777777" w:rsidR="00B912B9" w:rsidRDefault="00B912B9" w:rsidP="00B912B9">
      <w:pPr>
        <w:pStyle w:val="ListParagraph"/>
        <w:numPr>
          <w:ilvl w:val="0"/>
          <w:numId w:val="9"/>
        </w:numPr>
        <w:spacing w:after="0" w:line="276" w:lineRule="auto"/>
        <w:ind w:left="284" w:hanging="284"/>
        <w:contextualSpacing w:val="0"/>
      </w:pPr>
      <w:r>
        <w:t>the patient must h</w:t>
      </w:r>
      <w:r w:rsidRPr="005C577C">
        <w:t xml:space="preserve">ave received an initial authority prescription and be ineligible for high dose chemotherapy, </w:t>
      </w:r>
    </w:p>
    <w:p w14:paraId="76DAA2C9" w14:textId="77777777" w:rsidR="00B912B9" w:rsidRDefault="00B912B9" w:rsidP="00B912B9">
      <w:pPr>
        <w:pStyle w:val="ListParagraph"/>
        <w:numPr>
          <w:ilvl w:val="0"/>
          <w:numId w:val="9"/>
        </w:numPr>
        <w:spacing w:after="0" w:line="276" w:lineRule="auto"/>
        <w:ind w:left="284" w:hanging="284"/>
        <w:contextualSpacing w:val="0"/>
      </w:pPr>
      <w:r>
        <w:t xml:space="preserve">the patient must </w:t>
      </w:r>
      <w:r w:rsidRPr="005C577C">
        <w:t>not have progressive disease</w:t>
      </w:r>
      <w:r>
        <w:t xml:space="preserve"> at the time of the application</w:t>
      </w:r>
      <w:r w:rsidRPr="005C577C">
        <w:t>,</w:t>
      </w:r>
    </w:p>
    <w:p w14:paraId="3CA3E704" w14:textId="77777777" w:rsidR="00B912B9" w:rsidRDefault="00B912B9" w:rsidP="00B912B9">
      <w:pPr>
        <w:pStyle w:val="ListParagraph"/>
        <w:numPr>
          <w:ilvl w:val="0"/>
          <w:numId w:val="9"/>
        </w:numPr>
        <w:spacing w:after="0" w:line="276" w:lineRule="auto"/>
        <w:ind w:left="284" w:hanging="284"/>
        <w:contextualSpacing w:val="0"/>
      </w:pPr>
      <w:r>
        <w:t>the patient must</w:t>
      </w:r>
      <w:r w:rsidRPr="005C577C">
        <w:t xml:space="preserve"> not have achieved a best confirmed response to bortezomib</w:t>
      </w:r>
      <w:r>
        <w:t xml:space="preserve"> at the time of application</w:t>
      </w:r>
      <w:r w:rsidRPr="005C577C">
        <w:t xml:space="preserve">, </w:t>
      </w:r>
    </w:p>
    <w:p w14:paraId="76E25C57" w14:textId="77777777" w:rsidR="00B912B9" w:rsidRDefault="00B912B9" w:rsidP="00B912B9">
      <w:pPr>
        <w:pStyle w:val="ListParagraph"/>
        <w:numPr>
          <w:ilvl w:val="0"/>
          <w:numId w:val="9"/>
        </w:numPr>
        <w:spacing w:after="0" w:line="276" w:lineRule="auto"/>
        <w:ind w:left="284" w:hanging="284"/>
        <w:contextualSpacing w:val="0"/>
      </w:pPr>
      <w:r>
        <w:t>the patient must not be</w:t>
      </w:r>
      <w:r w:rsidRPr="003E77B2">
        <w:t xml:space="preserve"> </w:t>
      </w:r>
      <w:r>
        <w:t>receiving PBS subsidised thalidomide, lenalidomide or pomalidomide,</w:t>
      </w:r>
    </w:p>
    <w:p w14:paraId="64FD7847" w14:textId="77777777" w:rsidR="00B912B9" w:rsidRDefault="00B912B9" w:rsidP="00B912B9">
      <w:pPr>
        <w:pStyle w:val="ListParagraph"/>
        <w:numPr>
          <w:ilvl w:val="0"/>
          <w:numId w:val="9"/>
        </w:numPr>
        <w:spacing w:after="0" w:line="276" w:lineRule="auto"/>
        <w:ind w:left="284" w:hanging="284"/>
        <w:contextualSpacing w:val="0"/>
      </w:pPr>
      <w:r>
        <w:t>the patient m</w:t>
      </w:r>
      <w:r w:rsidRPr="003E77B2">
        <w:t>ust be used in combination with a corticosteroid and melphalan or cycl</w:t>
      </w:r>
      <w:r>
        <w:t>ophosphamide,</w:t>
      </w:r>
    </w:p>
    <w:p w14:paraId="6AFC339A" w14:textId="77777777" w:rsidR="00B912B9" w:rsidRDefault="00B912B9" w:rsidP="00B912B9">
      <w:pPr>
        <w:pStyle w:val="ListParagraph"/>
        <w:numPr>
          <w:ilvl w:val="0"/>
          <w:numId w:val="9"/>
        </w:numPr>
        <w:spacing w:after="0" w:line="276" w:lineRule="auto"/>
        <w:ind w:left="284" w:hanging="284"/>
        <w:contextualSpacing w:val="0"/>
      </w:pPr>
      <w:r>
        <w:t>the patient m</w:t>
      </w:r>
      <w:r w:rsidRPr="003E77B2">
        <w:t>ust not receive more than 5 cycles of treatment with bortezomib under this restriction</w:t>
      </w:r>
      <w:r>
        <w:t>.</w:t>
      </w:r>
    </w:p>
    <w:p w14:paraId="685485CA" w14:textId="77777777" w:rsidR="00B912B9" w:rsidRDefault="00B912B9" w:rsidP="00B912B9">
      <w:pPr>
        <w:pStyle w:val="ListParagraph"/>
        <w:spacing w:after="0" w:line="276" w:lineRule="auto"/>
        <w:ind w:left="284"/>
        <w:contextualSpacing w:val="0"/>
      </w:pPr>
    </w:p>
    <w:p w14:paraId="0D9D9756" w14:textId="77777777" w:rsidR="00B912B9" w:rsidRPr="005C577C" w:rsidRDefault="00B912B9" w:rsidP="00B912B9">
      <w:pPr>
        <w:spacing w:line="276" w:lineRule="auto"/>
        <w:ind w:left="360"/>
      </w:pPr>
      <w:r>
        <w:t>OR</w:t>
      </w:r>
    </w:p>
    <w:p w14:paraId="71C388DE" w14:textId="77777777" w:rsidR="00B912B9" w:rsidRDefault="00B912B9" w:rsidP="00B912B9">
      <w:pPr>
        <w:spacing w:line="276" w:lineRule="auto"/>
      </w:pPr>
      <w:r>
        <w:t>If the patient has</w:t>
      </w:r>
      <w:r w:rsidRPr="005C577C">
        <w:t xml:space="preserve"> received an initial authority prescription and ha</w:t>
      </w:r>
      <w:r>
        <w:t>s</w:t>
      </w:r>
      <w:r w:rsidRPr="005C577C">
        <w:t xml:space="preserve"> severe acute renal failure</w:t>
      </w:r>
      <w:r>
        <w:t>:</w:t>
      </w:r>
    </w:p>
    <w:p w14:paraId="7566A98D" w14:textId="77777777" w:rsidR="00B912B9" w:rsidRDefault="00B912B9" w:rsidP="00B912B9">
      <w:pPr>
        <w:pStyle w:val="ListParagraph"/>
        <w:numPr>
          <w:ilvl w:val="0"/>
          <w:numId w:val="9"/>
        </w:numPr>
        <w:spacing w:after="0" w:line="276" w:lineRule="auto"/>
        <w:ind w:left="284" w:hanging="284"/>
        <w:contextualSpacing w:val="0"/>
      </w:pPr>
      <w:r>
        <w:t xml:space="preserve">the patient must have </w:t>
      </w:r>
      <w:r w:rsidRPr="005C577C">
        <w:t xml:space="preserve">demonstrated at least a partial response at the completion of cycle 4, </w:t>
      </w:r>
    </w:p>
    <w:p w14:paraId="7E837EA1" w14:textId="77777777" w:rsidR="00B912B9" w:rsidRDefault="00B912B9" w:rsidP="00B912B9">
      <w:pPr>
        <w:pStyle w:val="ListParagraph"/>
        <w:numPr>
          <w:ilvl w:val="0"/>
          <w:numId w:val="9"/>
        </w:numPr>
        <w:spacing w:after="0" w:line="276" w:lineRule="auto"/>
        <w:ind w:left="284" w:hanging="284"/>
        <w:contextualSpacing w:val="0"/>
      </w:pPr>
      <w:r>
        <w:t xml:space="preserve">the treatment is </w:t>
      </w:r>
      <w:r w:rsidRPr="005C577C">
        <w:t>to be used in combination with a corticosteroid an</w:t>
      </w:r>
      <w:r>
        <w:t>d/or cyclophosphamide,</w:t>
      </w:r>
    </w:p>
    <w:p w14:paraId="159DE2CC" w14:textId="77777777" w:rsidR="00B912B9" w:rsidRDefault="00B912B9" w:rsidP="00B912B9">
      <w:pPr>
        <w:pStyle w:val="ListParagraph"/>
        <w:numPr>
          <w:ilvl w:val="0"/>
          <w:numId w:val="9"/>
        </w:numPr>
        <w:spacing w:after="0" w:line="276" w:lineRule="auto"/>
        <w:ind w:left="284" w:hanging="284"/>
        <w:contextualSpacing w:val="0"/>
      </w:pPr>
      <w:r>
        <w:t>the patient must not be</w:t>
      </w:r>
      <w:r w:rsidRPr="003E77B2">
        <w:t xml:space="preserve"> </w:t>
      </w:r>
      <w:r>
        <w:t>receiving PBS subsidised thalidomide, lenalidomide or pomalidomide,</w:t>
      </w:r>
    </w:p>
    <w:p w14:paraId="65126CC5" w14:textId="77777777" w:rsidR="00B912B9" w:rsidRPr="005C577C" w:rsidRDefault="00B912B9" w:rsidP="00B912B9">
      <w:pPr>
        <w:pStyle w:val="ListParagraph"/>
        <w:numPr>
          <w:ilvl w:val="0"/>
          <w:numId w:val="9"/>
        </w:numPr>
        <w:spacing w:after="0" w:line="276" w:lineRule="auto"/>
        <w:ind w:left="284" w:hanging="284"/>
        <w:contextualSpacing w:val="0"/>
      </w:pPr>
      <w:r>
        <w:lastRenderedPageBreak/>
        <w:t>the patient mu</w:t>
      </w:r>
      <w:r w:rsidRPr="003E77B2">
        <w:t>st not receive more than 5 cycles of treatment with bortezomib under this restriction</w:t>
      </w:r>
      <w:r>
        <w:t>.</w:t>
      </w:r>
    </w:p>
    <w:p w14:paraId="0EE3B868" w14:textId="77777777" w:rsidR="00B912B9" w:rsidRDefault="00B912B9" w:rsidP="00B912B9"/>
    <w:p w14:paraId="3F4F6D38" w14:textId="2647FACE" w:rsidR="00B912B9" w:rsidRPr="005C577C" w:rsidRDefault="00B912B9" w:rsidP="007B0D68">
      <w:r w:rsidRPr="005C577C">
        <w:t xml:space="preserve">For this first line symptomatic multiple myeloma listing, cycles 1-4 of both renal failure and ineligible for high dose chemotherapy restrictions are in the single item code. Likewise for cycles 5-10 both restrictions are also in a single continuing restriction. </w:t>
      </w:r>
    </w:p>
    <w:p w14:paraId="651DC31A" w14:textId="77777777" w:rsidR="00B912B9" w:rsidRPr="005C577C" w:rsidRDefault="00B912B9" w:rsidP="00B912B9">
      <w:r w:rsidRPr="005C577C">
        <w:rPr>
          <w:b/>
        </w:rPr>
        <w:t>Symptomatic multiple myeloma</w:t>
      </w:r>
      <w:r>
        <w:rPr>
          <w:b/>
        </w:rPr>
        <w:t xml:space="preserve"> – induction treatment</w:t>
      </w:r>
      <w:r w:rsidRPr="005C577C">
        <w:t xml:space="preserve"> (listed from 1 October 2012)</w:t>
      </w:r>
    </w:p>
    <w:p w14:paraId="41D29A68" w14:textId="78165EE1" w:rsidR="00B912B9" w:rsidRPr="00AF0AE3" w:rsidRDefault="00B912B9" w:rsidP="00B912B9">
      <w:pPr>
        <w:spacing w:after="0"/>
      </w:pPr>
      <w:r w:rsidRPr="00AF0AE3">
        <w:t xml:space="preserve">Induction treatment (cycles 1-4; </w:t>
      </w:r>
      <w:r w:rsidR="00BC0343" w:rsidRPr="00BC0343">
        <w:t>4732C, 7275X</w:t>
      </w:r>
      <w:r w:rsidRPr="00AF0AE3">
        <w:t>) – all conditions must be met</w:t>
      </w:r>
      <w:r>
        <w:t>:</w:t>
      </w:r>
    </w:p>
    <w:p w14:paraId="477A5914" w14:textId="77777777" w:rsidR="00B912B9" w:rsidRDefault="00B912B9" w:rsidP="00B912B9">
      <w:pPr>
        <w:pStyle w:val="ListParagraph"/>
        <w:numPr>
          <w:ilvl w:val="0"/>
          <w:numId w:val="9"/>
        </w:numPr>
        <w:spacing w:after="0" w:line="276" w:lineRule="auto"/>
        <w:ind w:left="284" w:hanging="284"/>
        <w:contextualSpacing w:val="0"/>
      </w:pPr>
      <w:r>
        <w:t>the patient must be n</w:t>
      </w:r>
      <w:r w:rsidRPr="005C577C">
        <w:t>ewly diagnosed</w:t>
      </w:r>
      <w:r>
        <w:t>,</w:t>
      </w:r>
      <w:r w:rsidRPr="005C577C">
        <w:t xml:space="preserve"> </w:t>
      </w:r>
    </w:p>
    <w:p w14:paraId="3BB8312D" w14:textId="77777777" w:rsidR="00B912B9" w:rsidRPr="005C577C" w:rsidRDefault="00B912B9" w:rsidP="00B912B9">
      <w:pPr>
        <w:pStyle w:val="ListParagraph"/>
        <w:numPr>
          <w:ilvl w:val="0"/>
          <w:numId w:val="9"/>
        </w:numPr>
        <w:spacing w:after="0" w:line="276" w:lineRule="auto"/>
        <w:ind w:left="284" w:hanging="284"/>
        <w:contextualSpacing w:val="0"/>
      </w:pPr>
      <w:r>
        <w:t xml:space="preserve">the patient must be </w:t>
      </w:r>
      <w:r w:rsidRPr="005C577C">
        <w:t>eligible for high dose chemotherapy and autologous stem cell transplantation</w:t>
      </w:r>
      <w:r>
        <w:t>,</w:t>
      </w:r>
    </w:p>
    <w:p w14:paraId="24436E2E" w14:textId="77777777" w:rsidR="00B912B9" w:rsidRDefault="00B912B9" w:rsidP="00B912B9">
      <w:pPr>
        <w:pStyle w:val="ListParagraph"/>
        <w:numPr>
          <w:ilvl w:val="0"/>
          <w:numId w:val="9"/>
        </w:numPr>
        <w:spacing w:after="0" w:line="276" w:lineRule="auto"/>
        <w:ind w:left="284" w:hanging="284"/>
        <w:contextualSpacing w:val="0"/>
      </w:pPr>
      <w:r>
        <w:t xml:space="preserve">the treatment is must be given </w:t>
      </w:r>
      <w:r w:rsidRPr="005C577C">
        <w:t>in combination with chemotherapy</w:t>
      </w:r>
      <w:r>
        <w:t>,</w:t>
      </w:r>
    </w:p>
    <w:p w14:paraId="49E6A497" w14:textId="77777777" w:rsidR="00B912B9" w:rsidRDefault="00B912B9" w:rsidP="00B912B9">
      <w:pPr>
        <w:pStyle w:val="ListParagraph"/>
        <w:numPr>
          <w:ilvl w:val="0"/>
          <w:numId w:val="9"/>
        </w:numPr>
        <w:spacing w:after="0" w:line="276" w:lineRule="auto"/>
        <w:ind w:left="284" w:hanging="284"/>
        <w:contextualSpacing w:val="0"/>
      </w:pPr>
      <w:r>
        <w:t>the patient must not be</w:t>
      </w:r>
      <w:r w:rsidRPr="003E77B2">
        <w:t xml:space="preserve"> </w:t>
      </w:r>
      <w:r>
        <w:t>receiving PBS subsidised thalidomide, lenalidomide or pomalidomide,</w:t>
      </w:r>
    </w:p>
    <w:p w14:paraId="30451271" w14:textId="77777777" w:rsidR="00B912B9" w:rsidRPr="005C577C" w:rsidRDefault="00B912B9" w:rsidP="00487A35">
      <w:pPr>
        <w:pStyle w:val="ListParagraph"/>
        <w:numPr>
          <w:ilvl w:val="0"/>
          <w:numId w:val="9"/>
        </w:numPr>
        <w:spacing w:line="276" w:lineRule="auto"/>
        <w:ind w:left="284" w:hanging="284"/>
        <w:contextualSpacing w:val="0"/>
      </w:pPr>
      <w:r>
        <w:t>the patient mu</w:t>
      </w:r>
      <w:r w:rsidRPr="003E77B2">
        <w:t xml:space="preserve">st not receive more than </w:t>
      </w:r>
      <w:r>
        <w:t>4</w:t>
      </w:r>
      <w:r w:rsidRPr="003E77B2">
        <w:t xml:space="preserve"> cycles of treatment with bortezomib under this restriction</w:t>
      </w:r>
      <w:r>
        <w:t>.</w:t>
      </w:r>
    </w:p>
    <w:p w14:paraId="64E14DDE" w14:textId="77777777" w:rsidR="00B912B9" w:rsidRPr="0054274D" w:rsidRDefault="00B912B9" w:rsidP="00B912B9">
      <w:pPr>
        <w:rPr>
          <w:b/>
          <w:u w:val="single"/>
        </w:rPr>
      </w:pPr>
      <w:r w:rsidRPr="0054274D">
        <w:rPr>
          <w:b/>
          <w:u w:val="single"/>
        </w:rPr>
        <w:t>Pomalidomide</w:t>
      </w:r>
    </w:p>
    <w:p w14:paraId="32752F2A" w14:textId="0A18E757" w:rsidR="00B912B9" w:rsidRPr="00172D77" w:rsidRDefault="00B912B9" w:rsidP="00B912B9">
      <w:r w:rsidRPr="00172D77">
        <w:t xml:space="preserve">Pomalidomide has a </w:t>
      </w:r>
      <w:r>
        <w:t>S</w:t>
      </w:r>
      <w:r w:rsidRPr="005C577C">
        <w:t xml:space="preserve">100 (Highly Specialised Drugs) </w:t>
      </w:r>
      <w:r>
        <w:t xml:space="preserve">Authority Required </w:t>
      </w:r>
      <w:r w:rsidRPr="00172D77">
        <w:t>listing for the treatment of patients with multiple myeloma who have previously received and failed treatment with lenal</w:t>
      </w:r>
      <w:r w:rsidR="0005061A">
        <w:t>idomide and bortezomib. Pomalido</w:t>
      </w:r>
      <w:r w:rsidRPr="00172D77">
        <w:t xml:space="preserve">mide was listed on the PBS on 1 </w:t>
      </w:r>
      <w:r>
        <w:t>August 2015</w:t>
      </w:r>
      <w:r w:rsidRPr="00172D77">
        <w:t>.</w:t>
      </w:r>
    </w:p>
    <w:p w14:paraId="549F3F37" w14:textId="77777777" w:rsidR="00B912B9" w:rsidRPr="00172D77" w:rsidRDefault="00B912B9" w:rsidP="00B912B9">
      <w:r w:rsidRPr="00172D77">
        <w:t xml:space="preserve">The following is an abridged version of the restrictions. </w:t>
      </w:r>
      <w:r>
        <w:t xml:space="preserve">For full information on the restrictions, refer to the </w:t>
      </w:r>
      <w:hyperlink r:id="rId19" w:history="1">
        <w:r w:rsidRPr="00553F5B">
          <w:rPr>
            <w:rStyle w:val="Hyperlink"/>
          </w:rPr>
          <w:t>PBS website</w:t>
        </w:r>
      </w:hyperlink>
      <w:r w:rsidRPr="005C577C">
        <w:t>.</w:t>
      </w:r>
    </w:p>
    <w:p w14:paraId="7C48FC77" w14:textId="77777777" w:rsidR="00B912B9" w:rsidRPr="007853A6" w:rsidRDefault="00B912B9" w:rsidP="00B912B9">
      <w:pPr>
        <w:spacing w:after="0"/>
      </w:pPr>
      <w:r w:rsidRPr="007853A6">
        <w:t>Initial treatment – all conditions must be met</w:t>
      </w:r>
      <w:r>
        <w:t>:</w:t>
      </w:r>
    </w:p>
    <w:p w14:paraId="170A591E" w14:textId="77777777" w:rsidR="00B912B9" w:rsidRPr="00172D77" w:rsidRDefault="00B912B9" w:rsidP="00B912B9">
      <w:pPr>
        <w:pStyle w:val="ListParagraph"/>
        <w:numPr>
          <w:ilvl w:val="0"/>
          <w:numId w:val="9"/>
        </w:numPr>
        <w:spacing w:after="0" w:line="276" w:lineRule="auto"/>
        <w:ind w:left="284" w:hanging="284"/>
        <w:contextualSpacing w:val="0"/>
      </w:pPr>
      <w:r>
        <w:t>the t</w:t>
      </w:r>
      <w:r w:rsidRPr="00172D77">
        <w:t>reatment must be in combination with dexamethasone,</w:t>
      </w:r>
    </w:p>
    <w:p w14:paraId="03099F5B" w14:textId="77777777" w:rsidR="00B912B9" w:rsidRPr="00172D77" w:rsidRDefault="00B912B9" w:rsidP="00B912B9">
      <w:pPr>
        <w:pStyle w:val="ListParagraph"/>
        <w:numPr>
          <w:ilvl w:val="0"/>
          <w:numId w:val="9"/>
        </w:numPr>
        <w:spacing w:after="0" w:line="276" w:lineRule="auto"/>
        <w:ind w:left="284" w:hanging="284"/>
        <w:contextualSpacing w:val="0"/>
      </w:pPr>
      <w:r>
        <w:t xml:space="preserve">the </w:t>
      </w:r>
      <w:r w:rsidRPr="00172D77">
        <w:t>patient must have undergone or be ineligible for a primary stem cell transplant,</w:t>
      </w:r>
    </w:p>
    <w:p w14:paraId="2333162A" w14:textId="77777777" w:rsidR="00B912B9" w:rsidRPr="00172D77" w:rsidRDefault="00B912B9" w:rsidP="00B912B9">
      <w:pPr>
        <w:pStyle w:val="ListParagraph"/>
        <w:numPr>
          <w:ilvl w:val="0"/>
          <w:numId w:val="9"/>
        </w:numPr>
        <w:spacing w:after="0" w:line="276" w:lineRule="auto"/>
        <w:ind w:left="284" w:hanging="284"/>
        <w:contextualSpacing w:val="0"/>
      </w:pPr>
      <w:r>
        <w:t xml:space="preserve">the </w:t>
      </w:r>
      <w:r w:rsidRPr="00172D77">
        <w:t>patient must have experienced treatment failure with lenalidomide and bortezomib,</w:t>
      </w:r>
    </w:p>
    <w:p w14:paraId="79E61443" w14:textId="77777777" w:rsidR="00B912B9" w:rsidRPr="00172D77" w:rsidRDefault="00B912B9" w:rsidP="00B912B9">
      <w:pPr>
        <w:pStyle w:val="ListParagraph"/>
        <w:numPr>
          <w:ilvl w:val="0"/>
          <w:numId w:val="9"/>
        </w:numPr>
        <w:spacing w:after="0" w:line="276" w:lineRule="auto"/>
        <w:ind w:left="284" w:hanging="284"/>
        <w:contextualSpacing w:val="0"/>
      </w:pPr>
      <w:r>
        <w:t xml:space="preserve">the </w:t>
      </w:r>
      <w:r w:rsidRPr="00172D77">
        <w:t>patient must not be receiving concomitant PBS-subsidised thalidomide, lenalidomide or bortezomib.</w:t>
      </w:r>
    </w:p>
    <w:p w14:paraId="0AA4385E" w14:textId="77777777" w:rsidR="00B912B9" w:rsidRDefault="00B912B9" w:rsidP="00B912B9">
      <w:pPr>
        <w:spacing w:line="276" w:lineRule="auto"/>
      </w:pPr>
      <w:r w:rsidRPr="00172D77">
        <w:t>To qualify for continuing treatment</w:t>
      </w:r>
      <w:r>
        <w:t>,</w:t>
      </w:r>
      <w:r w:rsidRPr="00172D77">
        <w:t xml:space="preserve"> patients must have previously been issue</w:t>
      </w:r>
      <w:r>
        <w:t>d</w:t>
      </w:r>
      <w:r w:rsidRPr="00172D77">
        <w:t xml:space="preserve"> an authority for this drug.</w:t>
      </w:r>
    </w:p>
    <w:p w14:paraId="59132286" w14:textId="77777777" w:rsidR="00B912B9" w:rsidRDefault="00B912B9" w:rsidP="00487A35">
      <w:pPr>
        <w:pStyle w:val="Heading3"/>
      </w:pPr>
      <w:r w:rsidRPr="00675BB1">
        <w:t>Date of listing on PBS</w:t>
      </w:r>
    </w:p>
    <w:p w14:paraId="4E20473F" w14:textId="692E466C" w:rsidR="00B912B9" w:rsidRDefault="00A067F1" w:rsidP="00B912B9">
      <w:r>
        <w:t>Table 3</w:t>
      </w:r>
      <w:r w:rsidR="00B912B9">
        <w:t xml:space="preserve"> summarises the first date that thalidomide, bortezomib, lenalidomide and pomalidomide were listed for each of their multiple myeloma indications.</w:t>
      </w:r>
    </w:p>
    <w:p w14:paraId="47128A1F" w14:textId="77777777" w:rsidR="0060656D" w:rsidRDefault="0060656D" w:rsidP="00B912B9"/>
    <w:p w14:paraId="203D43D4" w14:textId="0D42D76D" w:rsidR="00AA4D84" w:rsidRPr="00AA4D84" w:rsidRDefault="00AA4D84" w:rsidP="00487A35">
      <w:pPr>
        <w:pStyle w:val="Tabletitle"/>
      </w:pPr>
      <w:r w:rsidRPr="00AA4D84">
        <w:lastRenderedPageBreak/>
        <w:t xml:space="preserve">Table </w:t>
      </w:r>
      <w:r w:rsidR="00424DF7">
        <w:t>3</w:t>
      </w:r>
      <w:r w:rsidRPr="00AA4D84">
        <w:t>: Date if listing on the PBS</w:t>
      </w:r>
    </w:p>
    <w:tbl>
      <w:tblPr>
        <w:tblStyle w:val="TableGrid"/>
        <w:tblW w:w="0" w:type="auto"/>
        <w:tblLook w:val="04A0" w:firstRow="1" w:lastRow="0" w:firstColumn="1" w:lastColumn="0" w:noHBand="0" w:noVBand="1"/>
        <w:tblCaption w:val="Table3 PBS listing dates"/>
        <w:tblDescription w:val="A table summarising the dates of listing for PBS medicines to treat multiple myeloma"/>
      </w:tblPr>
      <w:tblGrid>
        <w:gridCol w:w="1629"/>
        <w:gridCol w:w="4526"/>
        <w:gridCol w:w="3018"/>
      </w:tblGrid>
      <w:tr w:rsidR="00B912B9" w14:paraId="404EB902" w14:textId="77777777" w:rsidTr="00AB1F42">
        <w:trPr>
          <w:tblHeader/>
        </w:trPr>
        <w:tc>
          <w:tcPr>
            <w:tcW w:w="1629" w:type="dxa"/>
            <w:shd w:val="clear" w:color="auto" w:fill="BFBFBF" w:themeFill="background1" w:themeFillShade="BF"/>
          </w:tcPr>
          <w:p w14:paraId="475A0A30" w14:textId="77777777" w:rsidR="00B912B9" w:rsidRPr="00444B17" w:rsidRDefault="00B912B9" w:rsidP="00B912B9">
            <w:pPr>
              <w:rPr>
                <w:rFonts w:ascii="Calibri" w:hAnsi="Calibri"/>
                <w:b/>
                <w:sz w:val="22"/>
                <w:szCs w:val="22"/>
              </w:rPr>
            </w:pPr>
            <w:r w:rsidRPr="00444B17">
              <w:rPr>
                <w:rFonts w:ascii="Calibri" w:hAnsi="Calibri"/>
                <w:b/>
                <w:sz w:val="22"/>
                <w:szCs w:val="22"/>
              </w:rPr>
              <w:t>Drug</w:t>
            </w:r>
          </w:p>
        </w:tc>
        <w:tc>
          <w:tcPr>
            <w:tcW w:w="4526" w:type="dxa"/>
            <w:shd w:val="clear" w:color="auto" w:fill="BFBFBF" w:themeFill="background1" w:themeFillShade="BF"/>
          </w:tcPr>
          <w:p w14:paraId="6445A628" w14:textId="37E3FBC1" w:rsidR="00B912B9" w:rsidRPr="00444B17" w:rsidRDefault="00CE6C12" w:rsidP="00B912B9">
            <w:pPr>
              <w:rPr>
                <w:rFonts w:ascii="Calibri" w:hAnsi="Calibri"/>
                <w:b/>
                <w:sz w:val="22"/>
                <w:szCs w:val="22"/>
              </w:rPr>
            </w:pPr>
            <w:r w:rsidRPr="009C267B">
              <w:rPr>
                <w:rFonts w:ascii="Calibri" w:hAnsi="Calibri"/>
                <w:b/>
                <w:sz w:val="22"/>
                <w:szCs w:val="22"/>
              </w:rPr>
              <w:t>Abridged restriction</w:t>
            </w:r>
          </w:p>
        </w:tc>
        <w:tc>
          <w:tcPr>
            <w:tcW w:w="3018" w:type="dxa"/>
            <w:shd w:val="clear" w:color="auto" w:fill="BFBFBF" w:themeFill="background1" w:themeFillShade="BF"/>
          </w:tcPr>
          <w:p w14:paraId="5F043AC0" w14:textId="77777777" w:rsidR="00B912B9" w:rsidRPr="00444B17" w:rsidRDefault="00B912B9" w:rsidP="00B912B9">
            <w:pPr>
              <w:rPr>
                <w:rFonts w:ascii="Calibri" w:hAnsi="Calibri"/>
                <w:b/>
                <w:sz w:val="22"/>
                <w:szCs w:val="22"/>
              </w:rPr>
            </w:pPr>
            <w:r w:rsidRPr="00444B17">
              <w:rPr>
                <w:rFonts w:ascii="Calibri" w:hAnsi="Calibri"/>
                <w:b/>
                <w:sz w:val="22"/>
                <w:szCs w:val="22"/>
              </w:rPr>
              <w:t>Date</w:t>
            </w:r>
          </w:p>
        </w:tc>
      </w:tr>
      <w:tr w:rsidR="00B912B9" w14:paraId="009A5583" w14:textId="77777777" w:rsidTr="00B912B9">
        <w:tc>
          <w:tcPr>
            <w:tcW w:w="1629" w:type="dxa"/>
          </w:tcPr>
          <w:p w14:paraId="271C52BA" w14:textId="77777777" w:rsidR="00B912B9" w:rsidRPr="00444B17" w:rsidRDefault="00B912B9" w:rsidP="00B912B9">
            <w:pPr>
              <w:rPr>
                <w:rFonts w:ascii="Calibri" w:hAnsi="Calibri"/>
                <w:sz w:val="22"/>
                <w:szCs w:val="22"/>
              </w:rPr>
            </w:pPr>
            <w:r w:rsidRPr="00444B17">
              <w:rPr>
                <w:rFonts w:ascii="Calibri" w:hAnsi="Calibri"/>
                <w:sz w:val="22"/>
                <w:szCs w:val="22"/>
              </w:rPr>
              <w:t>Thalidomide</w:t>
            </w:r>
          </w:p>
        </w:tc>
        <w:tc>
          <w:tcPr>
            <w:tcW w:w="4526" w:type="dxa"/>
          </w:tcPr>
          <w:p w14:paraId="049E6A9D" w14:textId="77777777" w:rsidR="00B912B9" w:rsidRPr="00444B17" w:rsidRDefault="00B912B9" w:rsidP="00B912B9">
            <w:pPr>
              <w:rPr>
                <w:rFonts w:ascii="Calibri" w:hAnsi="Calibri"/>
                <w:sz w:val="22"/>
                <w:szCs w:val="22"/>
              </w:rPr>
            </w:pPr>
            <w:r w:rsidRPr="00444B17">
              <w:rPr>
                <w:rFonts w:ascii="Calibri" w:hAnsi="Calibri"/>
                <w:sz w:val="22"/>
                <w:szCs w:val="22"/>
              </w:rPr>
              <w:t>Relapsed or refractory multiple myeloma.</w:t>
            </w:r>
          </w:p>
        </w:tc>
        <w:tc>
          <w:tcPr>
            <w:tcW w:w="3018" w:type="dxa"/>
          </w:tcPr>
          <w:p w14:paraId="4C6CAF9F" w14:textId="77777777" w:rsidR="00B912B9" w:rsidRPr="00444B17" w:rsidRDefault="00B912B9" w:rsidP="00B912B9">
            <w:pPr>
              <w:rPr>
                <w:rFonts w:ascii="Calibri" w:hAnsi="Calibri"/>
                <w:sz w:val="22"/>
                <w:szCs w:val="22"/>
              </w:rPr>
            </w:pPr>
            <w:r w:rsidRPr="00444B17">
              <w:rPr>
                <w:rFonts w:ascii="Calibri" w:hAnsi="Calibri"/>
                <w:sz w:val="22"/>
                <w:szCs w:val="22"/>
              </w:rPr>
              <w:t>1 February 2006</w:t>
            </w:r>
          </w:p>
        </w:tc>
      </w:tr>
      <w:tr w:rsidR="00B912B9" w14:paraId="39838697" w14:textId="77777777" w:rsidTr="00B912B9">
        <w:tc>
          <w:tcPr>
            <w:tcW w:w="1629" w:type="dxa"/>
          </w:tcPr>
          <w:p w14:paraId="3BCF2189" w14:textId="77777777" w:rsidR="00B912B9" w:rsidRPr="00444B17" w:rsidRDefault="00B912B9" w:rsidP="00B912B9">
            <w:pPr>
              <w:rPr>
                <w:rFonts w:ascii="Calibri" w:hAnsi="Calibri"/>
                <w:sz w:val="22"/>
                <w:szCs w:val="22"/>
              </w:rPr>
            </w:pPr>
            <w:r w:rsidRPr="00444B17">
              <w:rPr>
                <w:rFonts w:ascii="Calibri" w:hAnsi="Calibri"/>
                <w:sz w:val="22"/>
                <w:szCs w:val="22"/>
              </w:rPr>
              <w:t>Bortezomib</w:t>
            </w:r>
          </w:p>
        </w:tc>
        <w:tc>
          <w:tcPr>
            <w:tcW w:w="4526" w:type="dxa"/>
          </w:tcPr>
          <w:p w14:paraId="14465F49" w14:textId="77777777" w:rsidR="00B912B9" w:rsidRPr="00444B17" w:rsidRDefault="00B912B9" w:rsidP="00B912B9">
            <w:pPr>
              <w:rPr>
                <w:rFonts w:ascii="Calibri" w:hAnsi="Calibri"/>
                <w:sz w:val="22"/>
                <w:szCs w:val="22"/>
              </w:rPr>
            </w:pPr>
            <w:r w:rsidRPr="00444B17">
              <w:rPr>
                <w:rFonts w:ascii="Calibri" w:hAnsi="Calibri"/>
                <w:sz w:val="22"/>
                <w:szCs w:val="22"/>
              </w:rPr>
              <w:t>As monotherapy or in combination with a corticosteroid, of multiple myeloma after at least 1 prior therapy (except thalidomide).</w:t>
            </w:r>
          </w:p>
        </w:tc>
        <w:tc>
          <w:tcPr>
            <w:tcW w:w="3018" w:type="dxa"/>
          </w:tcPr>
          <w:p w14:paraId="6AC242A4" w14:textId="77777777" w:rsidR="00B912B9" w:rsidRPr="00444B17" w:rsidRDefault="00B912B9" w:rsidP="00B912B9">
            <w:pPr>
              <w:rPr>
                <w:rFonts w:ascii="Calibri" w:hAnsi="Calibri"/>
                <w:sz w:val="22"/>
                <w:szCs w:val="22"/>
              </w:rPr>
            </w:pPr>
            <w:r w:rsidRPr="00444B17">
              <w:rPr>
                <w:rFonts w:ascii="Calibri" w:hAnsi="Calibri"/>
                <w:sz w:val="22"/>
                <w:szCs w:val="22"/>
              </w:rPr>
              <w:t>1 November 2007</w:t>
            </w:r>
          </w:p>
        </w:tc>
      </w:tr>
      <w:tr w:rsidR="00B912B9" w14:paraId="6375C38E" w14:textId="77777777" w:rsidTr="00B912B9">
        <w:tc>
          <w:tcPr>
            <w:tcW w:w="1629" w:type="dxa"/>
          </w:tcPr>
          <w:p w14:paraId="05CF0FBF" w14:textId="77777777" w:rsidR="00B912B9" w:rsidRPr="00444B17" w:rsidRDefault="00B912B9" w:rsidP="00B912B9">
            <w:pPr>
              <w:rPr>
                <w:rFonts w:ascii="Calibri" w:hAnsi="Calibri"/>
                <w:sz w:val="22"/>
                <w:szCs w:val="22"/>
              </w:rPr>
            </w:pPr>
            <w:r w:rsidRPr="00444B17">
              <w:rPr>
                <w:rFonts w:ascii="Calibri" w:hAnsi="Calibri"/>
                <w:sz w:val="22"/>
                <w:szCs w:val="22"/>
              </w:rPr>
              <w:t>Thalidomide</w:t>
            </w:r>
          </w:p>
        </w:tc>
        <w:tc>
          <w:tcPr>
            <w:tcW w:w="4526" w:type="dxa"/>
          </w:tcPr>
          <w:p w14:paraId="739BD166" w14:textId="77777777" w:rsidR="00B912B9" w:rsidRPr="00444B17" w:rsidRDefault="00B912B9" w:rsidP="00B912B9">
            <w:pPr>
              <w:rPr>
                <w:rFonts w:ascii="Calibri" w:hAnsi="Calibri"/>
                <w:sz w:val="22"/>
                <w:szCs w:val="22"/>
              </w:rPr>
            </w:pPr>
            <w:r w:rsidRPr="00444B17">
              <w:rPr>
                <w:rFonts w:ascii="Calibri" w:hAnsi="Calibri"/>
                <w:sz w:val="22"/>
                <w:szCs w:val="22"/>
              </w:rPr>
              <w:t>Multiple myeloma.</w:t>
            </w:r>
          </w:p>
        </w:tc>
        <w:tc>
          <w:tcPr>
            <w:tcW w:w="3018" w:type="dxa"/>
          </w:tcPr>
          <w:p w14:paraId="3BBD2D0B" w14:textId="77777777" w:rsidR="00B912B9" w:rsidRPr="00444B17" w:rsidRDefault="00B912B9" w:rsidP="00B912B9">
            <w:pPr>
              <w:rPr>
                <w:rFonts w:ascii="Calibri" w:hAnsi="Calibri"/>
                <w:sz w:val="22"/>
                <w:szCs w:val="22"/>
              </w:rPr>
            </w:pPr>
            <w:r w:rsidRPr="00444B17">
              <w:rPr>
                <w:rFonts w:ascii="Calibri" w:hAnsi="Calibri"/>
                <w:sz w:val="22"/>
                <w:szCs w:val="22"/>
              </w:rPr>
              <w:t>1 September 2009</w:t>
            </w:r>
          </w:p>
        </w:tc>
      </w:tr>
      <w:tr w:rsidR="00B912B9" w14:paraId="7919829C" w14:textId="77777777" w:rsidTr="00B912B9">
        <w:tc>
          <w:tcPr>
            <w:tcW w:w="1629" w:type="dxa"/>
          </w:tcPr>
          <w:p w14:paraId="37DC0025" w14:textId="77777777" w:rsidR="00B912B9" w:rsidRPr="00444B17" w:rsidRDefault="00B912B9" w:rsidP="00B912B9">
            <w:pPr>
              <w:rPr>
                <w:rFonts w:ascii="Calibri" w:hAnsi="Calibri"/>
                <w:sz w:val="22"/>
                <w:szCs w:val="22"/>
              </w:rPr>
            </w:pPr>
            <w:r w:rsidRPr="00444B17">
              <w:rPr>
                <w:rFonts w:ascii="Calibri" w:hAnsi="Calibri"/>
                <w:sz w:val="22"/>
                <w:szCs w:val="22"/>
              </w:rPr>
              <w:t>Lenalidomide</w:t>
            </w:r>
          </w:p>
        </w:tc>
        <w:tc>
          <w:tcPr>
            <w:tcW w:w="4526" w:type="dxa"/>
          </w:tcPr>
          <w:p w14:paraId="0DFE51F4" w14:textId="758AE295" w:rsidR="00B912B9" w:rsidRPr="00444B17" w:rsidRDefault="00B912B9" w:rsidP="00B912B9">
            <w:pPr>
              <w:rPr>
                <w:rFonts w:ascii="Calibri" w:hAnsi="Calibri"/>
                <w:sz w:val="22"/>
                <w:szCs w:val="22"/>
              </w:rPr>
            </w:pPr>
            <w:r w:rsidRPr="00444B17">
              <w:rPr>
                <w:rFonts w:ascii="Calibri" w:hAnsi="Calibri"/>
                <w:sz w:val="22"/>
                <w:szCs w:val="22"/>
              </w:rPr>
              <w:t>As monotherapy or in combination with dexamethasone for multiple myeloma</w:t>
            </w:r>
            <w:r w:rsidR="001A69C9">
              <w:rPr>
                <w:rFonts w:ascii="Calibri" w:hAnsi="Calibri"/>
                <w:sz w:val="22"/>
                <w:szCs w:val="22"/>
              </w:rPr>
              <w:t xml:space="preserve"> after at least 1 prior therapy</w:t>
            </w:r>
            <w:r w:rsidRPr="00444B17">
              <w:rPr>
                <w:rFonts w:ascii="Calibri" w:hAnsi="Calibri"/>
                <w:sz w:val="22"/>
                <w:szCs w:val="22"/>
              </w:rPr>
              <w:t>.</w:t>
            </w:r>
          </w:p>
        </w:tc>
        <w:tc>
          <w:tcPr>
            <w:tcW w:w="3018" w:type="dxa"/>
          </w:tcPr>
          <w:p w14:paraId="709AAE31" w14:textId="77777777" w:rsidR="00B912B9" w:rsidRPr="00444B17" w:rsidRDefault="00B912B9" w:rsidP="00B912B9">
            <w:pPr>
              <w:rPr>
                <w:rFonts w:ascii="Calibri" w:hAnsi="Calibri"/>
                <w:sz w:val="22"/>
                <w:szCs w:val="22"/>
              </w:rPr>
            </w:pPr>
            <w:r w:rsidRPr="00444B17">
              <w:rPr>
                <w:rFonts w:ascii="Calibri" w:hAnsi="Calibri"/>
                <w:sz w:val="22"/>
                <w:szCs w:val="22"/>
              </w:rPr>
              <w:t>1 November 2009</w:t>
            </w:r>
          </w:p>
        </w:tc>
      </w:tr>
      <w:tr w:rsidR="00B912B9" w14:paraId="21067E86" w14:textId="77777777" w:rsidTr="00B912B9">
        <w:tc>
          <w:tcPr>
            <w:tcW w:w="1629" w:type="dxa"/>
          </w:tcPr>
          <w:p w14:paraId="62B4A1C4" w14:textId="77777777" w:rsidR="00B912B9" w:rsidRPr="00444B17" w:rsidRDefault="00B912B9" w:rsidP="00B912B9">
            <w:pPr>
              <w:rPr>
                <w:rFonts w:ascii="Calibri" w:hAnsi="Calibri"/>
                <w:sz w:val="22"/>
                <w:szCs w:val="22"/>
              </w:rPr>
            </w:pPr>
            <w:r w:rsidRPr="00444B17">
              <w:rPr>
                <w:rFonts w:ascii="Calibri" w:hAnsi="Calibri"/>
                <w:sz w:val="22"/>
                <w:szCs w:val="22"/>
              </w:rPr>
              <w:t>Bortezomib</w:t>
            </w:r>
          </w:p>
        </w:tc>
        <w:tc>
          <w:tcPr>
            <w:tcW w:w="4526" w:type="dxa"/>
          </w:tcPr>
          <w:p w14:paraId="46AEC939" w14:textId="77777777" w:rsidR="00B912B9" w:rsidRPr="00444B17" w:rsidRDefault="00B912B9" w:rsidP="00B912B9">
            <w:pPr>
              <w:rPr>
                <w:rFonts w:ascii="Calibri" w:hAnsi="Calibri"/>
                <w:sz w:val="22"/>
                <w:szCs w:val="22"/>
              </w:rPr>
            </w:pPr>
            <w:r w:rsidRPr="00444B17">
              <w:rPr>
                <w:rFonts w:ascii="Calibri" w:hAnsi="Calibri"/>
                <w:sz w:val="22"/>
                <w:szCs w:val="22"/>
              </w:rPr>
              <w:t>Newly diagnosed patient with symptomatic multiple myeloma.</w:t>
            </w:r>
          </w:p>
        </w:tc>
        <w:tc>
          <w:tcPr>
            <w:tcW w:w="3018" w:type="dxa"/>
          </w:tcPr>
          <w:p w14:paraId="3A6A7490" w14:textId="77777777" w:rsidR="00B912B9" w:rsidRPr="00444B17" w:rsidRDefault="00B912B9" w:rsidP="00B912B9">
            <w:pPr>
              <w:rPr>
                <w:rFonts w:ascii="Calibri" w:hAnsi="Calibri"/>
                <w:sz w:val="22"/>
                <w:szCs w:val="22"/>
              </w:rPr>
            </w:pPr>
            <w:r w:rsidRPr="00444B17">
              <w:rPr>
                <w:rFonts w:ascii="Calibri" w:hAnsi="Calibri"/>
                <w:sz w:val="22"/>
                <w:szCs w:val="22"/>
              </w:rPr>
              <w:t>1 October 2012</w:t>
            </w:r>
          </w:p>
        </w:tc>
      </w:tr>
      <w:tr w:rsidR="00B912B9" w14:paraId="7342E6DC" w14:textId="77777777" w:rsidTr="00B912B9">
        <w:tc>
          <w:tcPr>
            <w:tcW w:w="1629" w:type="dxa"/>
          </w:tcPr>
          <w:p w14:paraId="113095BA" w14:textId="77777777" w:rsidR="00B912B9" w:rsidRPr="00444B17" w:rsidRDefault="00B912B9" w:rsidP="00B912B9">
            <w:pPr>
              <w:rPr>
                <w:rFonts w:ascii="Calibri" w:hAnsi="Calibri"/>
                <w:sz w:val="22"/>
                <w:szCs w:val="22"/>
              </w:rPr>
            </w:pPr>
            <w:r w:rsidRPr="00444B17">
              <w:rPr>
                <w:rFonts w:ascii="Calibri" w:hAnsi="Calibri"/>
                <w:sz w:val="22"/>
                <w:szCs w:val="22"/>
              </w:rPr>
              <w:t>Pomalidomide</w:t>
            </w:r>
          </w:p>
        </w:tc>
        <w:tc>
          <w:tcPr>
            <w:tcW w:w="4526" w:type="dxa"/>
          </w:tcPr>
          <w:p w14:paraId="0FECB925" w14:textId="77777777" w:rsidR="00B912B9" w:rsidRPr="00444B17" w:rsidRDefault="00B912B9" w:rsidP="00B912B9">
            <w:pPr>
              <w:rPr>
                <w:rFonts w:ascii="Calibri" w:hAnsi="Calibri"/>
                <w:sz w:val="22"/>
                <w:szCs w:val="22"/>
              </w:rPr>
            </w:pPr>
            <w:r w:rsidRPr="00444B17">
              <w:rPr>
                <w:rFonts w:ascii="Calibri" w:hAnsi="Calibri"/>
                <w:sz w:val="22"/>
                <w:szCs w:val="22"/>
              </w:rPr>
              <w:t>In combination with dexamethasone for multiple myeloma after prior treatment failure with bortezomib and treatment failure with lenalidomide.</w:t>
            </w:r>
          </w:p>
        </w:tc>
        <w:tc>
          <w:tcPr>
            <w:tcW w:w="3018" w:type="dxa"/>
          </w:tcPr>
          <w:p w14:paraId="0787793E" w14:textId="77777777" w:rsidR="00B912B9" w:rsidRPr="00444B17" w:rsidRDefault="00B912B9" w:rsidP="00B912B9">
            <w:pPr>
              <w:rPr>
                <w:rFonts w:ascii="Calibri" w:hAnsi="Calibri"/>
                <w:sz w:val="22"/>
                <w:szCs w:val="22"/>
              </w:rPr>
            </w:pPr>
            <w:r w:rsidRPr="00444B17">
              <w:rPr>
                <w:rFonts w:ascii="Calibri" w:hAnsi="Calibri"/>
                <w:sz w:val="22"/>
                <w:szCs w:val="22"/>
              </w:rPr>
              <w:t>1 August 2015</w:t>
            </w:r>
          </w:p>
        </w:tc>
      </w:tr>
      <w:tr w:rsidR="00B912B9" w14:paraId="57F967EB" w14:textId="77777777" w:rsidTr="00B912B9">
        <w:tc>
          <w:tcPr>
            <w:tcW w:w="1629" w:type="dxa"/>
          </w:tcPr>
          <w:p w14:paraId="689F6D9F" w14:textId="77777777" w:rsidR="00B912B9" w:rsidRPr="00444B17" w:rsidRDefault="00B912B9" w:rsidP="00B912B9">
            <w:pPr>
              <w:rPr>
                <w:rFonts w:ascii="Calibri" w:hAnsi="Calibri"/>
                <w:sz w:val="22"/>
                <w:szCs w:val="22"/>
              </w:rPr>
            </w:pPr>
            <w:r w:rsidRPr="00444B17">
              <w:rPr>
                <w:rFonts w:ascii="Calibri" w:hAnsi="Calibri"/>
                <w:sz w:val="22"/>
                <w:szCs w:val="22"/>
              </w:rPr>
              <w:t>Lenalidomide</w:t>
            </w:r>
          </w:p>
        </w:tc>
        <w:tc>
          <w:tcPr>
            <w:tcW w:w="4526" w:type="dxa"/>
          </w:tcPr>
          <w:p w14:paraId="473D5596" w14:textId="77777777" w:rsidR="00B912B9" w:rsidRPr="00444B17" w:rsidRDefault="00B912B9" w:rsidP="00B912B9">
            <w:pPr>
              <w:rPr>
                <w:rFonts w:ascii="Calibri" w:hAnsi="Calibri"/>
                <w:sz w:val="22"/>
                <w:szCs w:val="22"/>
              </w:rPr>
            </w:pPr>
            <w:r w:rsidRPr="00444B17">
              <w:rPr>
                <w:rFonts w:ascii="Calibri" w:hAnsi="Calibri"/>
                <w:sz w:val="22"/>
                <w:szCs w:val="22"/>
              </w:rPr>
              <w:t>In combination with dexamethasone for newly diagnosed patients with multiple myeloma.</w:t>
            </w:r>
          </w:p>
        </w:tc>
        <w:tc>
          <w:tcPr>
            <w:tcW w:w="3018" w:type="dxa"/>
          </w:tcPr>
          <w:p w14:paraId="170939C1" w14:textId="77777777" w:rsidR="00B912B9" w:rsidRPr="00444B17" w:rsidRDefault="00B912B9" w:rsidP="00B912B9">
            <w:pPr>
              <w:rPr>
                <w:rFonts w:ascii="Calibri" w:hAnsi="Calibri"/>
                <w:sz w:val="22"/>
                <w:szCs w:val="22"/>
              </w:rPr>
            </w:pPr>
            <w:r w:rsidRPr="00444B17">
              <w:rPr>
                <w:rFonts w:ascii="Calibri" w:hAnsi="Calibri"/>
                <w:sz w:val="22"/>
                <w:szCs w:val="22"/>
              </w:rPr>
              <w:t>1 February 2017</w:t>
            </w:r>
          </w:p>
        </w:tc>
      </w:tr>
    </w:tbl>
    <w:p w14:paraId="1614952A" w14:textId="77777777" w:rsidR="00B912B9" w:rsidRPr="005B074D" w:rsidRDefault="00B912B9" w:rsidP="00B912B9"/>
    <w:p w14:paraId="33637785" w14:textId="77777777" w:rsidR="00327AFC" w:rsidRPr="00675BB1" w:rsidRDefault="00327AFC" w:rsidP="00487A35">
      <w:pPr>
        <w:pStyle w:val="Heading3"/>
      </w:pPr>
      <w:r w:rsidRPr="00675BB1">
        <w:t>Changes to listing</w:t>
      </w:r>
    </w:p>
    <w:p w14:paraId="6271404A" w14:textId="77777777" w:rsidR="00327AFC" w:rsidRPr="00327AFC" w:rsidRDefault="00327AFC" w:rsidP="00327AFC">
      <w:r w:rsidRPr="00327AFC">
        <w:t>From 1 September 2009, the S100 listing for thalidomide was extended to include the treatment of a patient newly diagnosed with multiple myeloma.</w:t>
      </w:r>
    </w:p>
    <w:p w14:paraId="2C68C40C" w14:textId="77777777" w:rsidR="00327AFC" w:rsidRPr="00327AFC" w:rsidRDefault="00327AFC" w:rsidP="00327AFC">
      <w:r w:rsidRPr="00327AFC">
        <w:t>The listing for bortezomib was expanded to include re-treatment in March 2011 and newly diagnosed multiple myeloma in October 2012.</w:t>
      </w:r>
    </w:p>
    <w:p w14:paraId="0BCA8D31" w14:textId="77777777" w:rsidR="00327AFC" w:rsidRPr="00327AFC" w:rsidRDefault="00327AFC" w:rsidP="00327AFC">
      <w:r w:rsidRPr="00327AFC">
        <w:t>In February 2017, the listing of lenalidomide was expanded to treat newly diagnosed multiple myeloma in combination with dexamethasone.</w:t>
      </w:r>
    </w:p>
    <w:p w14:paraId="6879BC9A" w14:textId="77777777" w:rsidR="00327AFC" w:rsidRPr="00327AFC" w:rsidRDefault="00327AFC" w:rsidP="00327AFC">
      <w:r w:rsidRPr="00327AFC">
        <w:t xml:space="preserve">Current PBS listing details are available from the </w:t>
      </w:r>
      <w:hyperlink r:id="rId20" w:history="1">
        <w:r w:rsidRPr="00327AFC">
          <w:t>PBS website</w:t>
        </w:r>
      </w:hyperlink>
      <w:r w:rsidRPr="00327AFC">
        <w:t>.</w:t>
      </w:r>
    </w:p>
    <w:p w14:paraId="35FF96BC" w14:textId="77777777" w:rsidR="00B912B9" w:rsidRDefault="00B912B9" w:rsidP="00B912B9">
      <w:r>
        <w:t>The c</w:t>
      </w:r>
      <w:r w:rsidRPr="002F61CA">
        <w:t xml:space="preserve">urrent PBS listing details are available from </w:t>
      </w:r>
      <w:r>
        <w:t xml:space="preserve">the </w:t>
      </w:r>
      <w:hyperlink r:id="rId21" w:history="1">
        <w:r w:rsidRPr="00645D51">
          <w:rPr>
            <w:rStyle w:val="Hyperlink"/>
          </w:rPr>
          <w:t>PBS website</w:t>
        </w:r>
      </w:hyperlink>
      <w:r>
        <w:t>.</w:t>
      </w:r>
    </w:p>
    <w:p w14:paraId="0B3DE943" w14:textId="77777777" w:rsidR="00736041" w:rsidRPr="005E22C2" w:rsidRDefault="00394AEE" w:rsidP="00487A35">
      <w:pPr>
        <w:pStyle w:val="Heading2"/>
      </w:pPr>
      <w:r>
        <w:t>Relevant aspects of</w:t>
      </w:r>
      <w:r w:rsidR="00736041" w:rsidRPr="005E22C2">
        <w:t xml:space="preserve"> consideration</w:t>
      </w:r>
      <w:r>
        <w:t xml:space="preserve"> by the Pharmaceutical Benefits Advisory Committee (PBAC)</w:t>
      </w:r>
    </w:p>
    <w:p w14:paraId="1C24296A" w14:textId="77777777" w:rsidR="00C84A26" w:rsidRPr="00B314A7" w:rsidRDefault="00C84A26" w:rsidP="00487A35">
      <w:pPr>
        <w:pStyle w:val="Heading3"/>
      </w:pPr>
      <w:r w:rsidRPr="00B314A7">
        <w:t>Thalidomide</w:t>
      </w:r>
    </w:p>
    <w:p w14:paraId="32558613" w14:textId="77777777" w:rsidR="00C84A26" w:rsidRDefault="00C84A26" w:rsidP="00C84A26">
      <w:r w:rsidRPr="00B314A7">
        <w:t>At the March 2005 meeting, the PBAC recommended the listing of</w:t>
      </w:r>
      <w:r>
        <w:t xml:space="preserve"> thalidomide 50mg for relapsed or </w:t>
      </w:r>
      <w:r w:rsidRPr="00B314A7">
        <w:t xml:space="preserve">refractory </w:t>
      </w:r>
      <w:r>
        <w:t>multiple myeloma</w:t>
      </w:r>
      <w:r w:rsidRPr="00B314A7">
        <w:t xml:space="preserve"> on the basis of a high, but acceptable cost-effectiveness ratio compared with a weighted average of a mixture of salvage treatments.  The listing was effective from 1 February 2006.  At the March 2009 meeting, the PBAC recommended an extension to the listing of thalidomide to include a patient newly diagnosed (first-line setting) on the basis of acceptable cost-effectiveness at the current rather than the requested price. The PBAC acknowledged that thalidomide is effective in all stages of multiple myeloma and that its use is limited by cumulative toxicity. The PBAC noted that if thalidomide is PBS-subsided in first-line therapy, then there </w:t>
      </w:r>
      <w:r>
        <w:t>would</w:t>
      </w:r>
      <w:r w:rsidRPr="00B314A7">
        <w:t xml:space="preserve"> be less use </w:t>
      </w:r>
      <w:r w:rsidRPr="00B314A7">
        <w:lastRenderedPageBreak/>
        <w:t>of thalidomide in second and subsequent lines</w:t>
      </w:r>
      <w:r>
        <w:t>.</w:t>
      </w:r>
      <w:r w:rsidRPr="00B314A7">
        <w:t xml:space="preserve"> </w:t>
      </w:r>
      <w:r>
        <w:t>P</w:t>
      </w:r>
      <w:r w:rsidRPr="00B314A7">
        <w:t xml:space="preserve">atient </w:t>
      </w:r>
      <w:r>
        <w:t>would</w:t>
      </w:r>
      <w:r w:rsidRPr="00B314A7">
        <w:t xml:space="preserve"> have a ceiling with respect to total lifetime exposure due to cumulative toxicity or to the expiry of clinical benefit. </w:t>
      </w:r>
    </w:p>
    <w:p w14:paraId="16055415" w14:textId="77777777" w:rsidR="00C84A26" w:rsidRDefault="00C84A26" w:rsidP="00C84A26">
      <w:r w:rsidRPr="00B314A7">
        <w:t xml:space="preserve">The listing became effective on 1 September 2009.   The 100 mg strength of thalidomide was available on the PBS from 1 November 2010. </w:t>
      </w:r>
    </w:p>
    <w:p w14:paraId="6577608D" w14:textId="786F9C04" w:rsidR="00C84A26" w:rsidRDefault="00C84A26" w:rsidP="00C84A26">
      <w:r>
        <w:t xml:space="preserve">For further details refer to </w:t>
      </w:r>
      <w:r w:rsidRPr="00F65F0D">
        <w:t xml:space="preserve">the </w:t>
      </w:r>
      <w:hyperlink r:id="rId22" w:history="1">
        <w:r w:rsidRPr="00FD71A5">
          <w:rPr>
            <w:rStyle w:val="Hyperlink"/>
          </w:rPr>
          <w:t>Public Summary Document for the March 2009 PBAC meeting</w:t>
        </w:r>
      </w:hyperlink>
      <w:r>
        <w:t>.</w:t>
      </w:r>
    </w:p>
    <w:p w14:paraId="2FBFE088" w14:textId="77777777" w:rsidR="00C84A26" w:rsidRPr="00B314A7" w:rsidRDefault="00C84A26" w:rsidP="00487A35">
      <w:pPr>
        <w:pStyle w:val="Heading3"/>
      </w:pPr>
      <w:r w:rsidRPr="00B314A7">
        <w:t>Lenalidomide</w:t>
      </w:r>
    </w:p>
    <w:p w14:paraId="01CE47A7" w14:textId="77777777" w:rsidR="00D3021F" w:rsidRDefault="00C84A26" w:rsidP="00C84A26">
      <w:r w:rsidRPr="00B314A7">
        <w:t xml:space="preserve">At its November 2008 meeting the PBAC recommended the listing of lenalidomide for the treatment of patients with relapsed or refractory multiple myeloma in whom thalidomide therapy has failed or in whom there is severe intolerance/toxicity to thalidomide. Listing was recommended on a cost minimisation basis with bortezomib with the equi-effective doses to be based on 6 cycles of bortezomib. Listing took effect on 1 November 2009. </w:t>
      </w:r>
      <w:r>
        <w:t xml:space="preserve">For further details refer to </w:t>
      </w:r>
      <w:r w:rsidRPr="00F65F0D">
        <w:t xml:space="preserve">the </w:t>
      </w:r>
      <w:hyperlink r:id="rId23" w:history="1">
        <w:r w:rsidRPr="00FD71A5">
          <w:rPr>
            <w:rStyle w:val="Hyperlink"/>
          </w:rPr>
          <w:t xml:space="preserve">Public Summary Document for the </w:t>
        </w:r>
        <w:r>
          <w:rPr>
            <w:rStyle w:val="Hyperlink"/>
          </w:rPr>
          <w:t>March 2008</w:t>
        </w:r>
        <w:r w:rsidRPr="00FD71A5">
          <w:rPr>
            <w:rStyle w:val="Hyperlink"/>
          </w:rPr>
          <w:t xml:space="preserve"> PBAC meeting</w:t>
        </w:r>
      </w:hyperlink>
      <w:r>
        <w:t>.</w:t>
      </w:r>
      <w:r w:rsidR="0005061A">
        <w:t xml:space="preserve"> </w:t>
      </w:r>
    </w:p>
    <w:p w14:paraId="6F159D0A" w14:textId="619F8BBD" w:rsidR="00C84A26" w:rsidRPr="00AC6E19" w:rsidRDefault="00C84A26" w:rsidP="00C84A26">
      <w:r w:rsidRPr="00B314A7">
        <w:t>At its March 2013 meeting, the PBAC rejected a request to amend the current lenalidomide listings to remove the requirement for prior treatment with thalidomide in multiple myeloma patients with progressive disease on the basis of insufficient clinical evidence to support the claim of superior effectiveness in comparison to thalidomide.</w:t>
      </w:r>
      <w:r>
        <w:t xml:space="preserve"> For further details refer to </w:t>
      </w:r>
      <w:r w:rsidRPr="00F65F0D">
        <w:t xml:space="preserve">the </w:t>
      </w:r>
      <w:hyperlink r:id="rId24" w:history="1">
        <w:r w:rsidRPr="00FD71A5">
          <w:rPr>
            <w:rStyle w:val="Hyperlink"/>
          </w:rPr>
          <w:t xml:space="preserve">Public Summary Document for the </w:t>
        </w:r>
        <w:r>
          <w:rPr>
            <w:rStyle w:val="Hyperlink"/>
          </w:rPr>
          <w:t>March 2013</w:t>
        </w:r>
        <w:r w:rsidRPr="00FD71A5">
          <w:rPr>
            <w:rStyle w:val="Hyperlink"/>
          </w:rPr>
          <w:t xml:space="preserve"> PBAC meeting</w:t>
        </w:r>
      </w:hyperlink>
      <w:r>
        <w:t>.</w:t>
      </w:r>
    </w:p>
    <w:p w14:paraId="2B368E75" w14:textId="2FC42B42" w:rsidR="00C84A26" w:rsidRPr="00AC6E19" w:rsidRDefault="00C84A26" w:rsidP="00C84A26">
      <w:r w:rsidRPr="00AC6E19">
        <w:t xml:space="preserve">At its March 2014 meeting, the PBAC considered a request to amend the current lenalidomide listing </w:t>
      </w:r>
      <w:r w:rsidRPr="00AC6E19">
        <w:rPr>
          <w:iCs/>
        </w:rPr>
        <w:t>that requires prior treatment failure with thalidomide, to wording that requires prior treatment failure with thalidomide or bortezomib in patients with multiple myeloma (MM).</w:t>
      </w:r>
      <w:r w:rsidRPr="00AC6E19">
        <w:rPr>
          <w:i/>
        </w:rPr>
        <w:t xml:space="preserve"> </w:t>
      </w:r>
      <w:r w:rsidRPr="00AC6E19">
        <w:t xml:space="preserve">The PBAC rejected this submission on the basis of an absence of the relevant economic comparison of lenalidomide to re-treatment with bortezomib or treatment with thalidomide. </w:t>
      </w:r>
      <w:r>
        <w:t xml:space="preserve"> For further details refer to </w:t>
      </w:r>
      <w:r w:rsidRPr="00F65F0D">
        <w:t xml:space="preserve">the </w:t>
      </w:r>
      <w:r>
        <w:t xml:space="preserve">summary of the </w:t>
      </w:r>
      <w:hyperlink r:id="rId25" w:history="1">
        <w:r>
          <w:rPr>
            <w:rStyle w:val="Hyperlink"/>
          </w:rPr>
          <w:t>PBAC outcomes for the March 2014 PBAC meeting</w:t>
        </w:r>
      </w:hyperlink>
      <w:r>
        <w:t>.</w:t>
      </w:r>
    </w:p>
    <w:p w14:paraId="1AF700B3" w14:textId="73036F5A" w:rsidR="00C84A26" w:rsidRPr="00AC6E19" w:rsidRDefault="00C84A26" w:rsidP="00C84A26">
      <w:r w:rsidRPr="00D476D1">
        <w:t xml:space="preserve">At its November 2015 meeting, the PBAC deferred making a recommendation for a submission to list lenalidomide in combination with dexamethasone (Rd), as first line therapy for patients who are newly diagnosed with multiple myeloma. This was due to the </w:t>
      </w:r>
      <w:r w:rsidR="006543BF">
        <w:t>nominated</w:t>
      </w:r>
      <w:r w:rsidRPr="00D476D1">
        <w:t xml:space="preserve"> comparators, the inclusion of favourable assumptions to Rd in the presented model and a highly uncertain and high ICER for the requested treatment setting. However, PBAC acknowledged the high clinical need for oral therapies in the treatment of multiple myeloma. </w:t>
      </w:r>
      <w:r>
        <w:t xml:space="preserve">For further details refer to the </w:t>
      </w:r>
      <w:hyperlink r:id="rId26" w:history="1">
        <w:r>
          <w:rPr>
            <w:rStyle w:val="Hyperlink"/>
          </w:rPr>
          <w:t>Public Summary Document for the November 2015 PBAC meeting</w:t>
        </w:r>
      </w:hyperlink>
      <w:r>
        <w:t>.</w:t>
      </w:r>
    </w:p>
    <w:p w14:paraId="10E296FE" w14:textId="77777777" w:rsidR="00C84A26" w:rsidRPr="008B29D5" w:rsidRDefault="00C84A26" w:rsidP="00C84A26">
      <w:r w:rsidRPr="008B29D5">
        <w:t xml:space="preserve">At its March 2016 meeting, PBAC considered a new price offered by the sponsor, for lenalidomide as a first line therapy in the treatment of patients with newly diagnosed symptomatic multiple myeloma (NDMM) who are ineligible for stem cell transplant. The PBAC recommended the listing of lenalidomide, in combination with dexamethasone for the indication, under Section 100 (Highly Specialised Drugs). This was on the basis of acceptable cost effectiveness over thalidomide plus melphalan plus prednisone (or prednisolone) (MPT). </w:t>
      </w:r>
    </w:p>
    <w:p w14:paraId="5FC73815" w14:textId="77777777" w:rsidR="00C84A26" w:rsidRDefault="00C84A26" w:rsidP="00C84A26">
      <w:r w:rsidRPr="008B29D5">
        <w:lastRenderedPageBreak/>
        <w:t xml:space="preserve">The PBAC also noted recent correspondence from clinical stakeholders regarding re-use of lenalidomide upon disease progression. The PBAC advised that the PBS restriction should permit retreatment with lenalidomide following disease progression, in patients who had discontinued earlier when the disease was controlled. The PBAC also considered that once lenalidomide is listed for first line use in patients with multiple myeloma who are ineligible for stem cell transplant, that changes to the bortezomib restriction should be enacted to enable use of bortezomib in patients with progressive disease after initial therapy with lenalidomide or thalidomide. </w:t>
      </w:r>
      <w:r>
        <w:t xml:space="preserve">For further details refer to the </w:t>
      </w:r>
      <w:hyperlink r:id="rId27" w:history="1">
        <w:r>
          <w:rPr>
            <w:rStyle w:val="Hyperlink"/>
          </w:rPr>
          <w:t>Public Summary Document for the March 2016 PBAC meeting</w:t>
        </w:r>
      </w:hyperlink>
      <w:r>
        <w:t>.</w:t>
      </w:r>
    </w:p>
    <w:p w14:paraId="78BF651A" w14:textId="4A5DA455" w:rsidR="00C84A26" w:rsidRPr="005E47BE" w:rsidRDefault="00C84A26" w:rsidP="00C84A26">
      <w:pPr>
        <w:spacing w:after="0"/>
      </w:pPr>
      <w:r w:rsidRPr="005E47BE">
        <w:t xml:space="preserve">At its March 2016 meeting, the PBAC also considered a separate submission to amend the wording in the current listing </w:t>
      </w:r>
      <w:r w:rsidR="005A03E6">
        <w:t xml:space="preserve">of </w:t>
      </w:r>
      <w:r w:rsidRPr="005E47BE">
        <w:t xml:space="preserve">pomalidomide and lenalidomide.  </w:t>
      </w:r>
      <w:r>
        <w:t xml:space="preserve">The </w:t>
      </w:r>
      <w:r w:rsidRPr="005E47BE">
        <w:t xml:space="preserve">submission included a request to change the lenalidomide restriction, to enable re-treatment with lenalidomide after a “treatment holiday”. The PBAC recalled views previously expressed by the Myeloma Foundation and Haematology Society of Australia and New Zealand (HSANZ) in support of such a change, and considered it would be reasonable to make the following changes: </w:t>
      </w:r>
    </w:p>
    <w:p w14:paraId="619690BA" w14:textId="77777777" w:rsidR="00C84A26" w:rsidRPr="005E47BE" w:rsidRDefault="00C84A26" w:rsidP="00C84A26">
      <w:pPr>
        <w:pStyle w:val="ListParagraph"/>
        <w:numPr>
          <w:ilvl w:val="0"/>
          <w:numId w:val="7"/>
        </w:numPr>
        <w:spacing w:after="0"/>
        <w:contextualSpacing w:val="0"/>
      </w:pPr>
      <w:r w:rsidRPr="005E47BE">
        <w:t xml:space="preserve">That the listing allow for re-use of lenalidomide in patients who have not previously failed lenalidomide treatment, since there are situations where it may be clinically appropriate to allow patients to take a ‘drug holiday’ and then recommence treatment. </w:t>
      </w:r>
    </w:p>
    <w:p w14:paraId="683B1A31" w14:textId="77777777" w:rsidR="00C84A26" w:rsidRPr="005E47BE" w:rsidRDefault="00C84A26" w:rsidP="00C84A26">
      <w:pPr>
        <w:pStyle w:val="ListParagraph"/>
        <w:numPr>
          <w:ilvl w:val="0"/>
          <w:numId w:val="7"/>
        </w:numPr>
      </w:pPr>
      <w:r w:rsidRPr="005E47BE">
        <w:t xml:space="preserve">That the need to try thalidomide treatment prior to accessing lenalidomide, upon relapsing after bortezomib treatment be removed. </w:t>
      </w:r>
    </w:p>
    <w:p w14:paraId="3E68B5D9" w14:textId="77777777" w:rsidR="00C84A26" w:rsidRPr="005E47BE" w:rsidRDefault="00C84A26" w:rsidP="00C84A26">
      <w:r w:rsidRPr="005E47BE">
        <w:t xml:space="preserve">The PBAC considered that these </w:t>
      </w:r>
      <w:r>
        <w:t>changes to the lenalidomide would</w:t>
      </w:r>
      <w:r w:rsidRPr="005E47BE">
        <w:t xml:space="preserve"> address some of the concerns for clinicians and patients being treated for multiple</w:t>
      </w:r>
      <w:r>
        <w:t xml:space="preserve"> myeloma, where lenalidomide had</w:t>
      </w:r>
      <w:r w:rsidRPr="005E47BE">
        <w:t xml:space="preserve"> been discontinued for reasons other than failure of the medicine.</w:t>
      </w:r>
    </w:p>
    <w:p w14:paraId="52151CD3" w14:textId="77777777" w:rsidR="00C84A26" w:rsidRDefault="00C84A26" w:rsidP="00C84A26">
      <w:r w:rsidRPr="005E47BE">
        <w:t xml:space="preserve">The outcome of this consideration for pomalidomide is </w:t>
      </w:r>
      <w:r>
        <w:t xml:space="preserve">discussed further below in this section under ‘Pomalidomide’. </w:t>
      </w:r>
    </w:p>
    <w:p w14:paraId="0EFFA013" w14:textId="77777777" w:rsidR="00C84A26" w:rsidRDefault="00C84A26" w:rsidP="00C84A26">
      <w:r>
        <w:t xml:space="preserve">For further details refer to the </w:t>
      </w:r>
      <w:hyperlink r:id="rId28" w:history="1">
        <w:r>
          <w:rPr>
            <w:rStyle w:val="Hyperlink"/>
          </w:rPr>
          <w:t>Public Summary Document for the March 2016 PBAC meeting</w:t>
        </w:r>
      </w:hyperlink>
      <w:r>
        <w:t>.</w:t>
      </w:r>
    </w:p>
    <w:p w14:paraId="7FACAF12" w14:textId="77777777" w:rsidR="00C84A26" w:rsidRPr="00B314A7" w:rsidRDefault="00C84A26" w:rsidP="00487A35">
      <w:pPr>
        <w:pStyle w:val="Heading3"/>
      </w:pPr>
      <w:r w:rsidRPr="00B314A7">
        <w:t>Bortezomib</w:t>
      </w:r>
    </w:p>
    <w:p w14:paraId="1EC55242" w14:textId="77777777" w:rsidR="00C84A26" w:rsidRPr="00B314A7" w:rsidRDefault="00C84A26" w:rsidP="00C84A26">
      <w:pPr>
        <w:rPr>
          <w:u w:val="single"/>
        </w:rPr>
      </w:pPr>
      <w:r w:rsidRPr="00B314A7">
        <w:rPr>
          <w:u w:val="single"/>
        </w:rPr>
        <w:t>Progressive disease</w:t>
      </w:r>
    </w:p>
    <w:p w14:paraId="12F1661A" w14:textId="77777777" w:rsidR="00C84A26" w:rsidRDefault="00C84A26" w:rsidP="00C84A26">
      <w:r w:rsidRPr="00B314A7">
        <w:t>Bortezomib was first recommended for listing at the July 2007 PBAC meeting for the treatment of patients with refractory multiple myeloma on the basis of acceptable cost-effectiveness when compared to a mixture of salvage treatments and where the extent of substitution from mini-allogeneic transplants is zero.  The PBAC recommended no more than 11 cycles of treatment be authorised, and where a confirmed complete response was achieved, no more than two additional cycles administered beyond a confirmation.  Listing was effective from 1 November 2007.</w:t>
      </w:r>
      <w:r>
        <w:t xml:space="preserve"> For further details refer to the </w:t>
      </w:r>
      <w:hyperlink r:id="rId29" w:history="1">
        <w:r>
          <w:rPr>
            <w:rStyle w:val="Hyperlink"/>
          </w:rPr>
          <w:t>Public Summary Document for the July 2017 PBAC meeting</w:t>
        </w:r>
      </w:hyperlink>
      <w:r>
        <w:t>.</w:t>
      </w:r>
    </w:p>
    <w:p w14:paraId="307F771B" w14:textId="77777777" w:rsidR="00486044" w:rsidRDefault="00486044">
      <w:pPr>
        <w:spacing w:line="276" w:lineRule="auto"/>
        <w:rPr>
          <w:u w:val="single"/>
        </w:rPr>
      </w:pPr>
      <w:r>
        <w:rPr>
          <w:u w:val="single"/>
        </w:rPr>
        <w:br w:type="page"/>
      </w:r>
    </w:p>
    <w:p w14:paraId="04DE5627" w14:textId="77777777" w:rsidR="00C84A26" w:rsidRPr="00FF20AD" w:rsidRDefault="00C84A26" w:rsidP="00C84A26">
      <w:pPr>
        <w:rPr>
          <w:u w:val="single"/>
        </w:rPr>
      </w:pPr>
      <w:r w:rsidRPr="00FF20AD">
        <w:rPr>
          <w:u w:val="single"/>
        </w:rPr>
        <w:lastRenderedPageBreak/>
        <w:t>Initial treatment (symptomatic multiple myeloma)</w:t>
      </w:r>
    </w:p>
    <w:p w14:paraId="609BD927" w14:textId="77777777" w:rsidR="00C84A26" w:rsidRPr="00B314A7" w:rsidRDefault="00C84A26" w:rsidP="00C84A26">
      <w:r w:rsidRPr="00B314A7">
        <w:t xml:space="preserve">At the July 2009 PBAC meeting, the PBAC recommended the listing of bortezomib for first line treatment for patients with </w:t>
      </w:r>
      <w:r>
        <w:t>multiple myeloma</w:t>
      </w:r>
      <w:r w:rsidRPr="00B314A7">
        <w:t xml:space="preserve"> not eligible for high dose chemotherapy in combination with melphalan or cyclophosphamide and corticosteroids.  The sponsor had sought to demonstrate that bortezomib was superior to thalidomide however the indirect comparison presented was considered not conclusive by the PBAC. As a result, the PBAC recommended listing on the basis of cost-minimisation with thalidomide. </w:t>
      </w:r>
      <w:r>
        <w:t xml:space="preserve">For further details refer to the </w:t>
      </w:r>
      <w:hyperlink r:id="rId30" w:history="1">
        <w:r>
          <w:rPr>
            <w:rStyle w:val="Hyperlink"/>
          </w:rPr>
          <w:t>Public Summary Document for the July 2009 PBAC meeting</w:t>
        </w:r>
      </w:hyperlink>
      <w:r>
        <w:t>.</w:t>
      </w:r>
    </w:p>
    <w:p w14:paraId="55E695D7" w14:textId="77777777" w:rsidR="00C84A26" w:rsidRDefault="00C84A26" w:rsidP="00C84A26">
      <w:r w:rsidRPr="00B314A7">
        <w:t xml:space="preserve">Bortezomib for first line use was again considered at the March 2010 PBAC meeting. The PBAC did not consider superiority of bortezomib in comparison to thalidomide was demonstrated. The PBAC advised that the cost-minimisation recommendation from the July 2009 meeting therefore should be maintained.  </w:t>
      </w:r>
      <w:r>
        <w:t xml:space="preserve"> For further details refer to </w:t>
      </w:r>
      <w:r w:rsidRPr="00F65F0D">
        <w:t xml:space="preserve">the </w:t>
      </w:r>
      <w:r>
        <w:t xml:space="preserve">summary of the </w:t>
      </w:r>
      <w:hyperlink r:id="rId31" w:history="1">
        <w:r>
          <w:rPr>
            <w:rStyle w:val="Hyperlink"/>
          </w:rPr>
          <w:t>PBAC outcomes for the March 2010 PBAC meeting</w:t>
        </w:r>
      </w:hyperlink>
      <w:r>
        <w:t>.</w:t>
      </w:r>
    </w:p>
    <w:p w14:paraId="0A0F4FCC" w14:textId="77777777" w:rsidR="00C84A26" w:rsidRPr="00B314A7" w:rsidRDefault="00C84A26" w:rsidP="00C84A26">
      <w:r w:rsidRPr="00B314A7">
        <w:t>At the March 2011 PBAC meeting, the PBAC considered the use of first line bortezomib in patients with renal failure. The PBAC acknowledge</w:t>
      </w:r>
      <w:r>
        <w:t>d that there was</w:t>
      </w:r>
      <w:r w:rsidRPr="00B314A7">
        <w:t xml:space="preserve"> a high clinical need in this patient group and deferred the submission pending further discussion with clinicians and the sponsor regarding use in this patient group. At the July 2011 PBAC meeting, the PBAC recommend</w:t>
      </w:r>
      <w:r>
        <w:t>ed</w:t>
      </w:r>
      <w:r w:rsidRPr="00B314A7">
        <w:t xml:space="preserve"> the listing of bortezomib for first line use in newly diagnosed </w:t>
      </w:r>
      <w:r>
        <w:t>multiple myeloma</w:t>
      </w:r>
      <w:r w:rsidRPr="00B314A7">
        <w:t xml:space="preserve"> patients with acute renal failure or</w:t>
      </w:r>
      <w:r>
        <w:t xml:space="preserve"> who were</w:t>
      </w:r>
      <w:r w:rsidRPr="00B314A7">
        <w:t xml:space="preserve"> at a high risk of requiring dialysis.  The recommendation was made on the basis of acceptable cost-effectiveness in patients with a high clinical need and in whom the currently available treatment (thalidomide) was of uncertain efficacy.</w:t>
      </w:r>
    </w:p>
    <w:p w14:paraId="0874EDCD" w14:textId="1E1BF3C2" w:rsidR="00C84A26" w:rsidRDefault="00C84A26" w:rsidP="00C84A26">
      <w:r w:rsidRPr="00B314A7">
        <w:t xml:space="preserve">At the March 2012 PBAC meeting, the committee recommended the listing of bortezomib as a part of induction therapy in newly diagnoses </w:t>
      </w:r>
      <w:r w:rsidR="00AA4D84">
        <w:t>multiple myeloma</w:t>
      </w:r>
      <w:r w:rsidR="00AA4D84" w:rsidRPr="00B314A7">
        <w:t xml:space="preserve"> </w:t>
      </w:r>
      <w:r w:rsidRPr="00B314A7">
        <w:t xml:space="preserve">patients eligible for high dose chemotherapy and stem cell transplantation. The PBAC considered bortezomib to be non-inferior to thalidomide and the listing was on a cost-minimisation basis. </w:t>
      </w:r>
      <w:r>
        <w:t xml:space="preserve">For further details refer to </w:t>
      </w:r>
      <w:r w:rsidRPr="00F65F0D">
        <w:t xml:space="preserve">the </w:t>
      </w:r>
      <w:r>
        <w:t xml:space="preserve">summary of the </w:t>
      </w:r>
      <w:hyperlink r:id="rId32" w:history="1">
        <w:r>
          <w:rPr>
            <w:rStyle w:val="Hyperlink"/>
          </w:rPr>
          <w:t>PBAC outcomes for the March 2012 PBAC meeting</w:t>
        </w:r>
      </w:hyperlink>
      <w:r>
        <w:t>.</w:t>
      </w:r>
    </w:p>
    <w:p w14:paraId="08D376CA" w14:textId="77777777" w:rsidR="00C84A26" w:rsidRDefault="00C84A26" w:rsidP="00C84A26">
      <w:r w:rsidRPr="00B314A7">
        <w:t xml:space="preserve">The three listings for first line use came into effect on 1 October 2012. </w:t>
      </w:r>
    </w:p>
    <w:p w14:paraId="3380E865" w14:textId="77777777" w:rsidR="00C84A26" w:rsidRPr="00027EA4" w:rsidRDefault="00C84A26" w:rsidP="00C84A26">
      <w:r w:rsidRPr="002033C2">
        <w:t xml:space="preserve">At its March 2016 meeting, the PBAC recommended the listing of a new strength of bortezomib, 3mg vial, for the same indications as the existing 1mg and 3.5mg vials. </w:t>
      </w:r>
      <w:r>
        <w:t xml:space="preserve">For further details refer to </w:t>
      </w:r>
      <w:r w:rsidRPr="00F65F0D">
        <w:t xml:space="preserve">the </w:t>
      </w:r>
      <w:r>
        <w:t xml:space="preserve">summary of the </w:t>
      </w:r>
      <w:hyperlink r:id="rId33" w:history="1">
        <w:r>
          <w:rPr>
            <w:rStyle w:val="Hyperlink"/>
          </w:rPr>
          <w:t>PBAC outcomes for the March 2016 PBAC meeting</w:t>
        </w:r>
      </w:hyperlink>
      <w:r>
        <w:t xml:space="preserve">. </w:t>
      </w:r>
      <w:r w:rsidRPr="00027EA4">
        <w:t>The 3mg strength became available on the PBS on 1 October 2016 for all indications.</w:t>
      </w:r>
    </w:p>
    <w:p w14:paraId="73602954" w14:textId="77777777" w:rsidR="00C84A26" w:rsidRDefault="00C84A26" w:rsidP="00C84A26">
      <w:r w:rsidRPr="006D50DB">
        <w:t xml:space="preserve">At the March 2016 meeting, the PBAC also recommended lenalidomide for first line therapy in patients with multiple myeloma who are ineligible for stem cell transplant. The PBAC also considered that once lenalidomide is listed for first line use in patients who are ineligible for stem cell transplant, that changes to the bortezomib restriction should be enacted to enable use of bortezomib in patients with progressive disease after initial therapy with lenalidomide or thalidomide. </w:t>
      </w:r>
      <w:r>
        <w:t xml:space="preserve">For further details refer to </w:t>
      </w:r>
      <w:r w:rsidRPr="00F65F0D">
        <w:t xml:space="preserve">the </w:t>
      </w:r>
      <w:r>
        <w:t xml:space="preserve">summary of the </w:t>
      </w:r>
      <w:hyperlink r:id="rId34" w:history="1">
        <w:r>
          <w:rPr>
            <w:rStyle w:val="Hyperlink"/>
          </w:rPr>
          <w:t>PBAC outcomes for the March 2016 PBAC meeting</w:t>
        </w:r>
      </w:hyperlink>
      <w:r>
        <w:t>.</w:t>
      </w:r>
    </w:p>
    <w:p w14:paraId="4B1E7606" w14:textId="77777777" w:rsidR="00C84A26" w:rsidRPr="003326B2" w:rsidRDefault="00C84A26" w:rsidP="00C84A26">
      <w:pPr>
        <w:rPr>
          <w:b/>
          <w:bCs/>
          <w:i/>
        </w:rPr>
      </w:pPr>
      <w:r w:rsidRPr="003326B2">
        <w:rPr>
          <w:b/>
          <w:bCs/>
          <w:i/>
        </w:rPr>
        <w:lastRenderedPageBreak/>
        <w:t>Pomalidomide</w:t>
      </w:r>
    </w:p>
    <w:p w14:paraId="6AA29D6B" w14:textId="77777777" w:rsidR="00C84A26" w:rsidRDefault="00C84A26" w:rsidP="00C84A26">
      <w:r w:rsidRPr="003326B2">
        <w:t xml:space="preserve">At its July 2014 meeting, PBAC considered an application to seek a Section 100 (Highly Specialised Drugs) listing for pomalidomide for treatment of patients with multiple myeloma who have previously received and failed, or are intolerant to, treatment with lenalidomide and bortezomib. The PBAC rejected the submission on the basis that cost-effectiveness had not been demonstrated. However, the PBAC acknowledged that there may be a clinical place for the drug in patients who have failed bortezomib and lenalidomide. The PBAC stated the following in regards to the proposed restriction: that a definition of failure of treatment, in line with that of the entry criteria of the MM- 003 trial, is included in the restriction. i.e. “Treatment failure is defined as confirmed progressive disease during treatment or within 6 months of discontinuing treatment”. </w:t>
      </w:r>
      <w:r>
        <w:t xml:space="preserve">For further details refer to </w:t>
      </w:r>
      <w:r w:rsidRPr="00F65F0D">
        <w:t xml:space="preserve">the </w:t>
      </w:r>
      <w:r>
        <w:t xml:space="preserve">summary of the </w:t>
      </w:r>
      <w:hyperlink r:id="rId35" w:history="1">
        <w:r>
          <w:rPr>
            <w:rStyle w:val="Hyperlink"/>
          </w:rPr>
          <w:t>PBAC outcomes for the July 2017 PBAC meeting</w:t>
        </w:r>
      </w:hyperlink>
      <w:r>
        <w:t>.</w:t>
      </w:r>
    </w:p>
    <w:p w14:paraId="7B7DF885" w14:textId="77777777" w:rsidR="00C84A26" w:rsidRPr="005A6F11" w:rsidRDefault="00C84A26" w:rsidP="00C84A26">
      <w:pPr>
        <w:rPr>
          <w:highlight w:val="yellow"/>
        </w:rPr>
      </w:pPr>
      <w:r w:rsidRPr="00DF6810">
        <w:t>At its November 2014 meeting, the PBAC considered a re-submission proposing a re-specified base case and revised inputs to the economic model following the July 2014 PBAC consideration. The PBAC recommended the listing of pomalidomide for the treatment of multiple myeloma under the Section 100 Highly Specialised Drugs Program (HSDP). For</w:t>
      </w:r>
      <w:r>
        <w:t xml:space="preserve"> further details refer to </w:t>
      </w:r>
      <w:r w:rsidRPr="00F65F0D">
        <w:t xml:space="preserve">the </w:t>
      </w:r>
      <w:r>
        <w:t xml:space="preserve">summary of the </w:t>
      </w:r>
      <w:hyperlink r:id="rId36" w:history="1">
        <w:r>
          <w:rPr>
            <w:rStyle w:val="Hyperlink"/>
          </w:rPr>
          <w:t>PBAC outcomes for the November 2014 PBAC meeting</w:t>
        </w:r>
      </w:hyperlink>
      <w:r w:rsidRPr="00D61E87">
        <w:t>. This listing became available on the PBS on 1 August 2015.</w:t>
      </w:r>
    </w:p>
    <w:p w14:paraId="2AB400AD" w14:textId="77777777" w:rsidR="00C84A26" w:rsidRPr="00697328" w:rsidRDefault="00C84A26" w:rsidP="00C84A26">
      <w:r w:rsidRPr="00DF3ADD">
        <w:t>At its March 2016 meeting, the PBAC considered a submission to amend the wording in the listing pomalidomide and lenalidomide. The submission requested to amend the restriction for pomalidomide to change the definition of treatment failure of bortezomib and lenalidomide, and amend the listing to include patients who have ‘experienced severe intolerance or toxicity to bortezomib (or lenalidomide), unresponsive to clinically appropriate dose adjustment’. The PBAC rejected the application to change the restriction for pomalidomide. The PBAC considered that the issue was not whether pomalidomide is effective in these populations, but whether pomalidomide is cost-effective against the additional comparators that would apply in those circumstances (for example re-use of lenalidomide or bortezomib with adjusted scheduling).</w:t>
      </w:r>
      <w:r>
        <w:t xml:space="preserve">  </w:t>
      </w:r>
      <w:r w:rsidRPr="00DF6810">
        <w:t>For</w:t>
      </w:r>
      <w:r>
        <w:t xml:space="preserve"> further details refer to </w:t>
      </w:r>
      <w:r w:rsidRPr="00F65F0D">
        <w:t xml:space="preserve">the </w:t>
      </w:r>
      <w:r>
        <w:t xml:space="preserve">summary of the </w:t>
      </w:r>
      <w:hyperlink r:id="rId37" w:history="1">
        <w:r>
          <w:rPr>
            <w:rStyle w:val="Hyperlink"/>
          </w:rPr>
          <w:t>PBAC outcomes for the March 2016 PBAC meeting</w:t>
        </w:r>
      </w:hyperlink>
      <w:r w:rsidRPr="00D61E87">
        <w:t>. This listing became available on the PBS on 1 August 2015.</w:t>
      </w:r>
      <w:r>
        <w:t xml:space="preserve"> </w:t>
      </w:r>
    </w:p>
    <w:p w14:paraId="568AB826" w14:textId="77777777" w:rsidR="00C84A26" w:rsidRPr="000403D7" w:rsidRDefault="00C84A26" w:rsidP="00C84A26">
      <w:r w:rsidRPr="000403D7">
        <w:t xml:space="preserve">At its March 2017 meeting, the PBAC rejected at submission to amend the current wording to the restriction of pomalidomide to include the treatment of patients who have experienced severe intolerance or toxicity to lenalidomide and/or bortezomib for relapsed/refractory multiple myeloma. The PBAC also noted that the safety of pomalidomide in patients previously experiencing a severe toxicity when treated with lenalidomide was uncertain, as were the utilisation estimates. </w:t>
      </w:r>
      <w:r w:rsidRPr="00DF6810">
        <w:t>For</w:t>
      </w:r>
      <w:r>
        <w:t xml:space="preserve"> further details refer to </w:t>
      </w:r>
      <w:r w:rsidRPr="00F65F0D">
        <w:t xml:space="preserve">the </w:t>
      </w:r>
      <w:r>
        <w:t xml:space="preserve">summary of the </w:t>
      </w:r>
      <w:hyperlink r:id="rId38" w:history="1">
        <w:r>
          <w:rPr>
            <w:rStyle w:val="Hyperlink"/>
          </w:rPr>
          <w:t>PBAC outcomes for the March 2017 PBAC meeting</w:t>
        </w:r>
      </w:hyperlink>
      <w:r w:rsidRPr="00D61E87">
        <w:t>.</w:t>
      </w:r>
    </w:p>
    <w:p w14:paraId="22C778B3" w14:textId="77777777" w:rsidR="00C84A26" w:rsidRPr="00D43A26" w:rsidRDefault="00C84A26" w:rsidP="00C84A26">
      <w:pPr>
        <w:rPr>
          <w:b/>
          <w:bCs/>
          <w:i/>
        </w:rPr>
      </w:pPr>
      <w:r>
        <w:rPr>
          <w:b/>
          <w:bCs/>
          <w:i/>
        </w:rPr>
        <w:t>C</w:t>
      </w:r>
      <w:r w:rsidRPr="00D43A26">
        <w:rPr>
          <w:b/>
          <w:bCs/>
          <w:i/>
        </w:rPr>
        <w:t xml:space="preserve">arfilzomib </w:t>
      </w:r>
    </w:p>
    <w:p w14:paraId="596E3E45" w14:textId="77777777" w:rsidR="00C84A26" w:rsidRDefault="00C84A26" w:rsidP="00C84A26">
      <w:r w:rsidRPr="000403D7">
        <w:t xml:space="preserve">The PBAC </w:t>
      </w:r>
      <w:r>
        <w:t xml:space="preserve">(November 2016) </w:t>
      </w:r>
      <w:r w:rsidRPr="000403D7">
        <w:t xml:space="preserve">did not recommend the listing of carfilzomib for the treatment of relapsed or refractory multiple myeloma in combination with dexamethasone (Cd) or in combination with lenalidomide and dexamethasone (CLd) on the basis of high and uncertain incremental cost-effectiveness ratios (ICERs). The PBAC considered the role of </w:t>
      </w:r>
      <w:r w:rsidRPr="000403D7">
        <w:lastRenderedPageBreak/>
        <w:t xml:space="preserve">CLd versus Cd in clinical practice was unclear and noted clinical data comparing these two regimens are not available. The PBAC considered the modelled overall survival gains with carfilzomib to be uncertain because the data from the clinical trials </w:t>
      </w:r>
      <w:r>
        <w:t>we</w:t>
      </w:r>
      <w:r w:rsidRPr="000403D7">
        <w:t xml:space="preserve">re immature and the differences were not statistically significant. The PBAC noted a number of assumptions in the economic model which favoured carfilzomib and hence considered that the base case ICERs were likely to be substantially underestimated. </w:t>
      </w:r>
      <w:r w:rsidRPr="00DF6810">
        <w:t>For</w:t>
      </w:r>
      <w:r>
        <w:t xml:space="preserve"> further details refer to </w:t>
      </w:r>
      <w:r w:rsidRPr="00F65F0D">
        <w:t xml:space="preserve">the </w:t>
      </w:r>
      <w:r>
        <w:t xml:space="preserve">summary of the </w:t>
      </w:r>
      <w:hyperlink r:id="rId39" w:history="1">
        <w:r>
          <w:rPr>
            <w:rStyle w:val="Hyperlink"/>
          </w:rPr>
          <w:t>PBAC outcomes for the November 2016 PBAC meeting</w:t>
        </w:r>
      </w:hyperlink>
      <w:r w:rsidRPr="00D61E87">
        <w:t xml:space="preserve">. </w:t>
      </w:r>
    </w:p>
    <w:p w14:paraId="45AE1ECD" w14:textId="52A5B47F" w:rsidR="00C84A26" w:rsidRDefault="00C84A26" w:rsidP="00C84A26">
      <w:r>
        <w:rPr>
          <w:rFonts w:ascii="Calibri" w:eastAsia="Calibri" w:hAnsi="Calibri" w:cs="Arial"/>
        </w:rPr>
        <w:t xml:space="preserve">In July 2017, the </w:t>
      </w:r>
      <w:r w:rsidRPr="005D105D">
        <w:rPr>
          <w:rFonts w:ascii="Calibri" w:eastAsia="Calibri" w:hAnsi="Calibri" w:cs="Arial"/>
        </w:rPr>
        <w:t>PBAC recommended the listing of carfilzomib for use in combination with dexamethasone (Cd) in patients with relapsed or refractory multiple myeloma</w:t>
      </w:r>
      <w:r>
        <w:rPr>
          <w:rFonts w:ascii="Calibri" w:eastAsia="Calibri" w:hAnsi="Calibri" w:cs="Arial"/>
        </w:rPr>
        <w:t xml:space="preserve">. </w:t>
      </w:r>
      <w:r w:rsidRPr="002B3E38">
        <w:rPr>
          <w:rFonts w:ascii="Calibri" w:eastAsia="Calibri" w:hAnsi="Calibri" w:cs="Arial"/>
        </w:rPr>
        <w:t xml:space="preserve">The resubmission requested listing of Cd only. </w:t>
      </w:r>
    </w:p>
    <w:p w14:paraId="3DCAC44D" w14:textId="2E8450ED" w:rsidR="000F2F51" w:rsidRDefault="00ED633B" w:rsidP="00487A35">
      <w:pPr>
        <w:pStyle w:val="Heading2"/>
      </w:pPr>
      <w:r>
        <w:t>A</w:t>
      </w:r>
      <w:r w:rsidR="000F2F51">
        <w:t xml:space="preserve">pproach </w:t>
      </w:r>
      <w:r>
        <w:t xml:space="preserve">taken to </w:t>
      </w:r>
      <w:r w:rsidR="000F2F51">
        <w:t>estimat</w:t>
      </w:r>
      <w:r>
        <w:t>e</w:t>
      </w:r>
      <w:r w:rsidR="000F2F51">
        <w:t xml:space="preserve"> utilisation</w:t>
      </w:r>
      <w:r w:rsidR="00846555">
        <w:t xml:space="preserve"> for the predicted versus actual analysis of pomalidomide</w:t>
      </w:r>
    </w:p>
    <w:p w14:paraId="3C41B9A2" w14:textId="77777777" w:rsidR="00C84A26" w:rsidRPr="00EA07F6" w:rsidRDefault="00C84A26" w:rsidP="0060656D">
      <w:pPr>
        <w:spacing w:after="0"/>
        <w:rPr>
          <w:b/>
          <w:u w:val="single"/>
        </w:rPr>
      </w:pPr>
      <w:r>
        <w:rPr>
          <w:b/>
          <w:u w:val="single"/>
        </w:rPr>
        <w:t>Committee-in-confidence</w:t>
      </w:r>
    </w:p>
    <w:p w14:paraId="44F9B048" w14:textId="4869D04D" w:rsidR="00B90D1C" w:rsidRPr="00B90D1C" w:rsidRDefault="00B90D1C" w:rsidP="00B90D1C">
      <w:pPr>
        <w:spacing w:after="0"/>
        <w:rPr>
          <w:color w:val="000000" w:themeColor="text1"/>
          <w:szCs w:val="22"/>
          <w:highlight w:val="black"/>
        </w:rPr>
      </w:pPr>
      <w:r w:rsidRPr="00B90D1C">
        <w:rPr>
          <w:color w:val="000000" w:themeColor="text1"/>
          <w:szCs w:val="22"/>
          <w:highlight w:val="black"/>
        </w:rPr>
        <w:t>Xxxxxxxxxxxxxxxxxxxxxxxxxxxxxxxxxxxxxxxxxxxxxxxxxxxxxxxxxxxxxxxxxxxxxxxxxxxxxxxxxxxxxxxxxxxxxxxxxxxxxxxxxxxxxxxxxxxxxxxxxxxxxxxxxxxxxxxxxxxxxxxxxxxxxxxxxxxxxxxxxxxxxxxxx</w:t>
      </w:r>
    </w:p>
    <w:p w14:paraId="39EC9738" w14:textId="0E260E05" w:rsidR="00B90D1C" w:rsidRPr="00B90D1C" w:rsidRDefault="00B90D1C" w:rsidP="00B90D1C">
      <w:pPr>
        <w:spacing w:after="0"/>
        <w:rPr>
          <w:color w:val="000000" w:themeColor="text1"/>
          <w:szCs w:val="22"/>
          <w:highlight w:val="black"/>
        </w:rPr>
      </w:pPr>
      <w:r w:rsidRPr="00B90D1C">
        <w:rPr>
          <w:color w:val="000000" w:themeColor="text1"/>
          <w:szCs w:val="22"/>
          <w:highlight w:val="black"/>
        </w:rPr>
        <w:t>Xxxxxxxxxxxxxxxxxxxxxxxxxxxxxxxxxxxxxxxxxxxxxxxxxxxxxxxxxxxxxxxxxxxxxxxxxxxx</w:t>
      </w:r>
    </w:p>
    <w:p w14:paraId="1E68E7C0" w14:textId="3EED9CD9" w:rsidR="00B90D1C" w:rsidRPr="00B90D1C" w:rsidRDefault="00B90D1C" w:rsidP="00B90D1C">
      <w:pPr>
        <w:spacing w:after="0"/>
        <w:rPr>
          <w:color w:val="000000" w:themeColor="text1"/>
          <w:szCs w:val="22"/>
          <w:highlight w:val="black"/>
        </w:rPr>
      </w:pPr>
      <w:r w:rsidRPr="00B90D1C">
        <w:rPr>
          <w:color w:val="000000" w:themeColor="text1"/>
          <w:szCs w:val="22"/>
          <w:highlight w:val="black"/>
        </w:rPr>
        <w:t>Xxxxxxxxxxxxxxxxxxxxxxxxxxxxxxxxxxxxxxxxxxxxxxxxxxxxxxxxxxxxxxxxxxxxxxxxxxxxxxxxxxxxx</w:t>
      </w:r>
    </w:p>
    <w:p w14:paraId="64F4991A" w14:textId="22156C9D" w:rsidR="00B90D1C" w:rsidRPr="00B90D1C" w:rsidRDefault="00B90D1C" w:rsidP="00B90D1C">
      <w:pPr>
        <w:spacing w:after="0"/>
        <w:rPr>
          <w:color w:val="000000" w:themeColor="text1"/>
          <w:szCs w:val="22"/>
          <w:highlight w:val="black"/>
        </w:rPr>
      </w:pPr>
      <w:r w:rsidRPr="00B90D1C">
        <w:rPr>
          <w:color w:val="000000" w:themeColor="text1"/>
          <w:szCs w:val="22"/>
          <w:highlight w:val="black"/>
        </w:rPr>
        <w:t>Xxxxxxxxxxxxxxxxxxxxxxxxxxxxxxxxxxxxxxxxxxxxxxxxxxxxxxxxxxxxxxxxxxxxxxxxxxxxxxxxxxx</w:t>
      </w:r>
    </w:p>
    <w:p w14:paraId="45F9D7AF" w14:textId="6FEFBC76" w:rsidR="00B90D1C" w:rsidRDefault="00B90D1C" w:rsidP="00B90D1C">
      <w:pPr>
        <w:spacing w:after="0"/>
        <w:rPr>
          <w:color w:val="000000" w:themeColor="text1"/>
          <w:szCs w:val="22"/>
        </w:rPr>
      </w:pPr>
      <w:r w:rsidRPr="00B90D1C">
        <w:rPr>
          <w:color w:val="000000" w:themeColor="text1"/>
          <w:szCs w:val="22"/>
          <w:highlight w:val="black"/>
        </w:rPr>
        <w:t>Xxxxxxxxxxxxxxxxxxxxxxxxxxxxxxxxxxxxxxxxxxxxxxxx</w:t>
      </w:r>
    </w:p>
    <w:p w14:paraId="5B1DE6C3" w14:textId="77777777" w:rsidR="00B90D1C" w:rsidRPr="00B90D1C" w:rsidRDefault="00B90D1C" w:rsidP="00B90D1C">
      <w:pPr>
        <w:spacing w:after="0"/>
        <w:rPr>
          <w:color w:val="000000" w:themeColor="text1"/>
          <w:sz w:val="16"/>
          <w:szCs w:val="16"/>
        </w:rPr>
      </w:pPr>
    </w:p>
    <w:p w14:paraId="0F7F6517" w14:textId="3D2685A2" w:rsidR="00B90D1C" w:rsidRPr="00B90D1C" w:rsidRDefault="00B90D1C" w:rsidP="00B90D1C">
      <w:pPr>
        <w:spacing w:after="0"/>
        <w:rPr>
          <w:szCs w:val="22"/>
          <w:highlight w:val="black"/>
        </w:rPr>
      </w:pPr>
      <w:r w:rsidRPr="00B90D1C">
        <w:rPr>
          <w:szCs w:val="22"/>
          <w:highlight w:val="black"/>
        </w:rPr>
        <w:t>Xxxxxxxxxxxxxxxxxxxxxxxxxxxxxxxxxxxxxxxxxxxxxxxxxxxxxxxxxxxxxxxxxxxxxxxxxxxxx</w:t>
      </w:r>
    </w:p>
    <w:p w14:paraId="2555EE70" w14:textId="4B104EA8" w:rsidR="00B90D1C" w:rsidRPr="00B90D1C" w:rsidRDefault="00B90D1C" w:rsidP="00B90D1C">
      <w:pPr>
        <w:spacing w:after="0"/>
        <w:rPr>
          <w:szCs w:val="22"/>
          <w:highlight w:val="black"/>
        </w:rPr>
      </w:pPr>
      <w:r w:rsidRPr="00B90D1C">
        <w:rPr>
          <w:szCs w:val="22"/>
          <w:highlight w:val="black"/>
        </w:rPr>
        <w:t>Xxxxxxxxxxxxxxxxxxxxxxxxxxxxxxxxxxxxxxxxxxxxxxxxxxxxxxxxxxxxxxxxxxxxxxxxxxx</w:t>
      </w:r>
    </w:p>
    <w:p w14:paraId="09E166D4" w14:textId="69232E13" w:rsidR="00B90D1C" w:rsidRPr="00B90D1C" w:rsidRDefault="00B90D1C" w:rsidP="00B90D1C">
      <w:pPr>
        <w:spacing w:after="0"/>
        <w:rPr>
          <w:szCs w:val="22"/>
          <w:highlight w:val="black"/>
        </w:rPr>
      </w:pPr>
      <w:r w:rsidRPr="00B90D1C">
        <w:rPr>
          <w:szCs w:val="22"/>
          <w:highlight w:val="black"/>
        </w:rPr>
        <w:t>Xxxxxxxxxxxxxxxxxxxxxxxxxxxxxxxxxxxxxxxxxxxxxxxxxxxxxxxxxxxxxxxxxxxxxxxxxxxxxxxxxxxx</w:t>
      </w:r>
    </w:p>
    <w:p w14:paraId="4BA65AB2" w14:textId="0AF805EF" w:rsidR="00B90D1C" w:rsidRPr="00B90D1C" w:rsidRDefault="00B90D1C" w:rsidP="00B90D1C">
      <w:pPr>
        <w:spacing w:after="0"/>
        <w:rPr>
          <w:szCs w:val="22"/>
          <w:highlight w:val="black"/>
        </w:rPr>
      </w:pPr>
      <w:r w:rsidRPr="00B90D1C">
        <w:rPr>
          <w:szCs w:val="22"/>
          <w:highlight w:val="black"/>
        </w:rPr>
        <w:t>Xxxxxxxxxxxxxxxxxxxxxxxxxxxxxxxxxxxxxxxxxxxxxxxxxxxxxxxxxxxxxxxxxxxxxxxxxxxxxxxxxxxxx</w:t>
      </w:r>
    </w:p>
    <w:p w14:paraId="05AB740F" w14:textId="49916661" w:rsidR="00B90D1C" w:rsidRPr="00B90D1C" w:rsidRDefault="00B90D1C" w:rsidP="00B90D1C">
      <w:pPr>
        <w:spacing w:after="0"/>
        <w:rPr>
          <w:szCs w:val="22"/>
          <w:highlight w:val="black"/>
        </w:rPr>
      </w:pPr>
      <w:r w:rsidRPr="00B90D1C">
        <w:rPr>
          <w:szCs w:val="22"/>
          <w:highlight w:val="black"/>
        </w:rPr>
        <w:t>Xxxxxxxxxxxxxxxxxxxxxxxxxxxxxxxxxxxxxxxxxxxxxxxxxxxxxxxxxxxxxxxxxxxxxxxxxxxxxxxxxxx</w:t>
      </w:r>
    </w:p>
    <w:p w14:paraId="68084C88" w14:textId="2247E7B9" w:rsidR="00B90D1C" w:rsidRPr="00B90D1C" w:rsidRDefault="00B90D1C" w:rsidP="00B90D1C">
      <w:pPr>
        <w:spacing w:after="0"/>
        <w:rPr>
          <w:szCs w:val="22"/>
          <w:highlight w:val="black"/>
        </w:rPr>
      </w:pPr>
      <w:r w:rsidRPr="00B90D1C">
        <w:rPr>
          <w:szCs w:val="22"/>
          <w:highlight w:val="black"/>
        </w:rPr>
        <w:t>Xxxxxxxxxxxxxxxxxxxxxxxxxxxxxxxxxxxxxxxxxxxxxxxxxxxxxxxxxxxxxxxxxxxxxxxxxxxxxxxxxx</w:t>
      </w:r>
    </w:p>
    <w:p w14:paraId="6A117F63" w14:textId="698AD2D6" w:rsidR="00B90D1C" w:rsidRDefault="00B90D1C" w:rsidP="00B90D1C">
      <w:pPr>
        <w:spacing w:after="0"/>
        <w:rPr>
          <w:szCs w:val="22"/>
        </w:rPr>
      </w:pPr>
      <w:r w:rsidRPr="00B90D1C">
        <w:rPr>
          <w:szCs w:val="22"/>
          <w:highlight w:val="black"/>
        </w:rPr>
        <w:t>Xxxxxxxxxxxxxxxxxxxxxxxxxxxxxxxxx</w:t>
      </w:r>
    </w:p>
    <w:p w14:paraId="339FFA3F" w14:textId="77777777" w:rsidR="00B90D1C" w:rsidRPr="00B90D1C" w:rsidRDefault="00B90D1C" w:rsidP="00B90D1C">
      <w:pPr>
        <w:spacing w:after="0"/>
        <w:rPr>
          <w:sz w:val="16"/>
          <w:szCs w:val="16"/>
        </w:rPr>
      </w:pPr>
    </w:p>
    <w:p w14:paraId="0DC7592D" w14:textId="48159C9D" w:rsidR="00B90D1C" w:rsidRPr="00B90D1C" w:rsidRDefault="00B90D1C" w:rsidP="00B90D1C">
      <w:pPr>
        <w:spacing w:after="0"/>
        <w:rPr>
          <w:szCs w:val="22"/>
          <w:highlight w:val="black"/>
        </w:rPr>
      </w:pPr>
      <w:r w:rsidRPr="00B90D1C">
        <w:rPr>
          <w:szCs w:val="22"/>
          <w:highlight w:val="black"/>
        </w:rPr>
        <w:t>Xxxxxxxxxxxxxxxxxxxxxxxxxxxxxxxxxxxxxxxxxxxxxxxxxxxxxxxxxxxxxxxxxxxxxxxxxxxxxxxxxxxxx</w:t>
      </w:r>
    </w:p>
    <w:p w14:paraId="33B4C95F" w14:textId="75C9E8C1" w:rsidR="00B90D1C" w:rsidRPr="00B90D1C" w:rsidRDefault="00B90D1C" w:rsidP="00B90D1C">
      <w:pPr>
        <w:spacing w:after="0"/>
        <w:rPr>
          <w:szCs w:val="22"/>
          <w:highlight w:val="black"/>
        </w:rPr>
      </w:pPr>
      <w:r w:rsidRPr="00B90D1C">
        <w:rPr>
          <w:szCs w:val="22"/>
          <w:highlight w:val="black"/>
        </w:rPr>
        <w:t>Xxxxxxxxxxxxxxxxxxxxxxxxxxxxxxxxxxxxxxxxxxxxxxxxxxxxxxxxxxxxxxxxxxxxxxxxxxxxxxxxxxx</w:t>
      </w:r>
    </w:p>
    <w:p w14:paraId="00262083" w14:textId="442C534C" w:rsidR="00B90D1C" w:rsidRDefault="00B90D1C" w:rsidP="00B90D1C">
      <w:pPr>
        <w:spacing w:after="0"/>
        <w:rPr>
          <w:szCs w:val="22"/>
        </w:rPr>
      </w:pPr>
      <w:r w:rsidRPr="00B90D1C">
        <w:rPr>
          <w:szCs w:val="22"/>
          <w:highlight w:val="black"/>
        </w:rPr>
        <w:t>Xxxxxxxxxxxxxxx</w:t>
      </w:r>
    </w:p>
    <w:p w14:paraId="6C4CE42D" w14:textId="77777777" w:rsidR="00B90D1C" w:rsidRPr="00B90D1C" w:rsidRDefault="00B90D1C" w:rsidP="00B90D1C">
      <w:pPr>
        <w:spacing w:after="0"/>
        <w:rPr>
          <w:sz w:val="16"/>
          <w:szCs w:val="16"/>
        </w:rPr>
      </w:pPr>
    </w:p>
    <w:p w14:paraId="73847574" w14:textId="1299F83E" w:rsidR="00B90D1C" w:rsidRPr="00B90D1C" w:rsidRDefault="00B90D1C" w:rsidP="00B90D1C">
      <w:pPr>
        <w:spacing w:after="0"/>
        <w:rPr>
          <w:szCs w:val="22"/>
          <w:highlight w:val="black"/>
        </w:rPr>
      </w:pPr>
      <w:r w:rsidRPr="00B90D1C">
        <w:rPr>
          <w:szCs w:val="22"/>
          <w:highlight w:val="black"/>
        </w:rPr>
        <w:t>Xxxxxxxxxxxxxxxxxxxxxxxxxxxxxxxxxxxxxxxxxxxxxxxxxxxxxxxxxxxxxxxxxxxxxxxxxxxxxxxxxxxx</w:t>
      </w:r>
    </w:p>
    <w:p w14:paraId="3B9AE418" w14:textId="377E7D03" w:rsidR="00B90D1C" w:rsidRPr="00B90D1C" w:rsidRDefault="00B90D1C" w:rsidP="00B90D1C">
      <w:pPr>
        <w:spacing w:after="0"/>
        <w:rPr>
          <w:szCs w:val="22"/>
          <w:highlight w:val="black"/>
        </w:rPr>
      </w:pPr>
      <w:r w:rsidRPr="00B90D1C">
        <w:rPr>
          <w:szCs w:val="22"/>
          <w:highlight w:val="black"/>
        </w:rPr>
        <w:t>Xxxxxxxxxxxxxxxxxxxxxxxxxxxxxxxxxxxxxxxxxxxxxxxxxxxxxxxxxxxxxxxxxxxxxxxxxxxxxxx</w:t>
      </w:r>
    </w:p>
    <w:p w14:paraId="37D50B6F" w14:textId="4D16EB7F" w:rsidR="00B90D1C" w:rsidRPr="00B90D1C" w:rsidRDefault="00B90D1C" w:rsidP="00B90D1C">
      <w:pPr>
        <w:spacing w:after="0"/>
        <w:rPr>
          <w:szCs w:val="22"/>
          <w:highlight w:val="black"/>
        </w:rPr>
      </w:pPr>
      <w:r w:rsidRPr="00B90D1C">
        <w:rPr>
          <w:szCs w:val="22"/>
          <w:highlight w:val="black"/>
        </w:rPr>
        <w:t>Xxxxxxxxxxxxxxxxxxxxxxxxxxxxxxxxxxxxxxxxxxxxxxxxxxxxxxxxxxxxxxxxxxxxxxxxxxxxxxxxxx</w:t>
      </w:r>
    </w:p>
    <w:p w14:paraId="0A8EBCAD" w14:textId="39FA5B84" w:rsidR="00B90D1C" w:rsidRDefault="00B90D1C" w:rsidP="00B90D1C">
      <w:pPr>
        <w:spacing w:after="0"/>
        <w:rPr>
          <w:szCs w:val="22"/>
        </w:rPr>
      </w:pPr>
      <w:r w:rsidRPr="00B90D1C">
        <w:rPr>
          <w:szCs w:val="22"/>
          <w:highlight w:val="black"/>
        </w:rPr>
        <w:t>Xxxxxxxxxxxxxxxxxxxxxxxxxxxxxxxxxxxxxxx</w:t>
      </w:r>
    </w:p>
    <w:p w14:paraId="5495B07E" w14:textId="77777777" w:rsidR="00B90D1C" w:rsidRPr="00B90D1C" w:rsidRDefault="00B90D1C" w:rsidP="0060656D">
      <w:pPr>
        <w:spacing w:after="0"/>
        <w:rPr>
          <w:sz w:val="16"/>
          <w:szCs w:val="16"/>
        </w:rPr>
      </w:pPr>
    </w:p>
    <w:p w14:paraId="0DA0ADF0" w14:textId="2D26A950" w:rsidR="00B90D1C" w:rsidRPr="00B90D1C" w:rsidRDefault="00B90D1C" w:rsidP="0060656D">
      <w:pPr>
        <w:spacing w:after="0"/>
        <w:rPr>
          <w:szCs w:val="22"/>
          <w:highlight w:val="black"/>
        </w:rPr>
      </w:pPr>
      <w:r w:rsidRPr="00B90D1C">
        <w:rPr>
          <w:szCs w:val="22"/>
          <w:highlight w:val="black"/>
        </w:rPr>
        <w:t>Xxxxxxxxxxxxxxxxxxxxxxxxxxxxxxxxxxxxxxxxxxxxxxxxxxxxxxxxxxxxxxxxxxxxxxxxxxxxxxxxxxx</w:t>
      </w:r>
    </w:p>
    <w:p w14:paraId="3F3A3B74" w14:textId="325552D1" w:rsidR="00B90D1C" w:rsidRPr="00B90D1C" w:rsidRDefault="00B90D1C" w:rsidP="0060656D">
      <w:pPr>
        <w:spacing w:after="0"/>
        <w:rPr>
          <w:szCs w:val="22"/>
          <w:highlight w:val="black"/>
        </w:rPr>
      </w:pPr>
      <w:r w:rsidRPr="00B90D1C">
        <w:rPr>
          <w:szCs w:val="22"/>
          <w:highlight w:val="black"/>
        </w:rPr>
        <w:t>Xxxxxxxxxxxxxxxxxxxxxxxxxxxxxxxxxxxxxxxxxxxxxxxxxxxxxxxxxxxxxxxxxxxxxxxxxxxxxxxxx</w:t>
      </w:r>
    </w:p>
    <w:p w14:paraId="1D941B13" w14:textId="5505C8D5" w:rsidR="00B90D1C" w:rsidRPr="00B90D1C" w:rsidRDefault="00B90D1C" w:rsidP="0060656D">
      <w:pPr>
        <w:spacing w:after="0"/>
        <w:rPr>
          <w:szCs w:val="22"/>
          <w:highlight w:val="black"/>
        </w:rPr>
      </w:pPr>
      <w:r w:rsidRPr="00B90D1C">
        <w:rPr>
          <w:szCs w:val="22"/>
          <w:highlight w:val="black"/>
        </w:rPr>
        <w:t>Xxxxxxxxxxxxxxxxxxxxxxxxxxxxxxxxxxxxxxxxxxxxxxxxxxxxxxxxxxxxxxxxxxxxxxxxxxxxxxxxxx</w:t>
      </w:r>
    </w:p>
    <w:p w14:paraId="0E56F5EB" w14:textId="39092C55" w:rsidR="00B90D1C" w:rsidRPr="00B90D1C" w:rsidRDefault="00B90D1C" w:rsidP="0060656D">
      <w:pPr>
        <w:spacing w:after="0"/>
        <w:rPr>
          <w:szCs w:val="22"/>
          <w:highlight w:val="black"/>
        </w:rPr>
      </w:pPr>
      <w:r w:rsidRPr="00B90D1C">
        <w:rPr>
          <w:szCs w:val="22"/>
          <w:highlight w:val="black"/>
        </w:rPr>
        <w:t>Xxxxxxxxxxxxxxxxxxxxxxxxxxxxxxxxxxxxxxxxxxxxxxxxxxxxxxxxxxxxxxxxxxxxxxxxxxxxxx</w:t>
      </w:r>
    </w:p>
    <w:p w14:paraId="59F67E73" w14:textId="4AF0C750" w:rsidR="00B90D1C" w:rsidRPr="00B90D1C" w:rsidRDefault="00B90D1C" w:rsidP="0060656D">
      <w:pPr>
        <w:spacing w:after="0"/>
        <w:rPr>
          <w:szCs w:val="22"/>
          <w:highlight w:val="black"/>
        </w:rPr>
      </w:pPr>
      <w:r w:rsidRPr="00B90D1C">
        <w:rPr>
          <w:szCs w:val="22"/>
          <w:highlight w:val="black"/>
        </w:rPr>
        <w:t>Xxxxxxxxxxxxxxxxxxxxxxxxxxxxxxxxxxxxxxxxxxxxxxxxxxxxxxxxxxxxxxxxxxxxxxxxxxxxxxxxxxxx</w:t>
      </w:r>
    </w:p>
    <w:p w14:paraId="121B2A26" w14:textId="3EF4198D" w:rsidR="00B90D1C" w:rsidRDefault="00B90D1C" w:rsidP="0060656D">
      <w:pPr>
        <w:spacing w:after="0"/>
        <w:rPr>
          <w:szCs w:val="22"/>
        </w:rPr>
      </w:pPr>
      <w:r w:rsidRPr="00B90D1C">
        <w:rPr>
          <w:szCs w:val="22"/>
          <w:highlight w:val="black"/>
        </w:rPr>
        <w:t>Xxxxxxxxxxxxxxxxxxxxxxxxxxxxxxxxxxxxxxxxxxxxxxx</w:t>
      </w:r>
    </w:p>
    <w:p w14:paraId="517E838B" w14:textId="77777777" w:rsidR="00C84A26" w:rsidRPr="00EA07F6" w:rsidRDefault="00C84A26" w:rsidP="00C84A26">
      <w:r>
        <w:rPr>
          <w:b/>
          <w:szCs w:val="22"/>
          <w:u w:val="single"/>
        </w:rPr>
        <w:t>End committee-in-confidence</w:t>
      </w:r>
    </w:p>
    <w:p w14:paraId="02DBACAC" w14:textId="77777777" w:rsidR="00094DCF" w:rsidRDefault="00ED633B" w:rsidP="00487A35">
      <w:pPr>
        <w:pStyle w:val="Heading2"/>
      </w:pPr>
      <w:r>
        <w:lastRenderedPageBreak/>
        <w:t xml:space="preserve">Previous reviews by </w:t>
      </w:r>
      <w:r w:rsidR="00177B86">
        <w:t xml:space="preserve">the </w:t>
      </w:r>
      <w:r>
        <w:t>DUSC</w:t>
      </w:r>
    </w:p>
    <w:p w14:paraId="4CD69EE8" w14:textId="4227686B" w:rsidR="00C84A26" w:rsidRPr="000A0D77" w:rsidRDefault="00C84A26" w:rsidP="00C84A26">
      <w:pPr>
        <w:rPr>
          <w:bCs/>
        </w:rPr>
      </w:pPr>
      <w:r w:rsidRPr="000A0D77">
        <w:t xml:space="preserve">Medicines for the treatment of </w:t>
      </w:r>
      <w:r w:rsidR="007A3B8F">
        <w:t>m</w:t>
      </w:r>
      <w:r w:rsidRPr="000A0D77">
        <w:t xml:space="preserve">ultiple </w:t>
      </w:r>
      <w:r w:rsidR="007A3B8F">
        <w:t>m</w:t>
      </w:r>
      <w:r w:rsidRPr="000A0D77">
        <w:t xml:space="preserve">yeloma were reviewed by DUSC at its meeting in October 2013. The analysis included thalidomide, lenalidomide and bortezomib. The review found a general trend of higher than expected utilisation of multiple myeloma medicines. </w:t>
      </w:r>
      <w:r>
        <w:t xml:space="preserve">DUSC considered that </w:t>
      </w:r>
      <w:r>
        <w:rPr>
          <w:bCs/>
        </w:rPr>
        <w:t>t</w:t>
      </w:r>
      <w:r w:rsidRPr="000A0D77">
        <w:rPr>
          <w:bCs/>
        </w:rPr>
        <w:t xml:space="preserve">his </w:t>
      </w:r>
      <w:r>
        <w:rPr>
          <w:bCs/>
        </w:rPr>
        <w:t>was</w:t>
      </w:r>
      <w:r w:rsidRPr="000A0D77">
        <w:rPr>
          <w:bCs/>
        </w:rPr>
        <w:t xml:space="preserve"> likely due to</w:t>
      </w:r>
      <w:r>
        <w:rPr>
          <w:bCs/>
        </w:rPr>
        <w:t xml:space="preserve"> an</w:t>
      </w:r>
      <w:r w:rsidRPr="000A0D77">
        <w:rPr>
          <w:bCs/>
        </w:rPr>
        <w:t xml:space="preserve"> improving life expectancy of multiple myeloma patients, allowing them to access multiple lines of treatment. DUSC was of the view that risk share arrangements are vital for this therapeutic area to manage Government expenditure and considered that the findings of the report should inform future </w:t>
      </w:r>
      <w:r>
        <w:rPr>
          <w:bCs/>
        </w:rPr>
        <w:t>risk sharing agreements</w:t>
      </w:r>
      <w:r w:rsidRPr="000A0D77">
        <w:rPr>
          <w:bCs/>
        </w:rPr>
        <w:t>.</w:t>
      </w:r>
    </w:p>
    <w:p w14:paraId="609B06F7" w14:textId="77777777" w:rsidR="00C84A26" w:rsidRPr="000A0D77" w:rsidRDefault="00C84A26" w:rsidP="00C84A26">
      <w:r w:rsidRPr="000A0D77">
        <w:t xml:space="preserve">DUSC noted that </w:t>
      </w:r>
      <w:r>
        <w:t xml:space="preserve">the </w:t>
      </w:r>
      <w:r w:rsidRPr="000A0D77">
        <w:t>future use of new multiple myeloma medicines could be underestimated if older epidemiological data</w:t>
      </w:r>
      <w:r>
        <w:t>,</w:t>
      </w:r>
      <w:r w:rsidRPr="000A0D77">
        <w:t xml:space="preserve"> that has not captured improving survival</w:t>
      </w:r>
      <w:r>
        <w:t>,</w:t>
      </w:r>
      <w:r w:rsidRPr="000A0D77">
        <w:t xml:space="preserve"> is used to develop</w:t>
      </w:r>
      <w:r>
        <w:t xml:space="preserve"> the</w:t>
      </w:r>
      <w:r w:rsidRPr="000A0D77">
        <w:t xml:space="preserve"> estimates of use. DUSC suggested that PBAC consider this in assessing any future submissions and requested that the report be provided to PBAC.</w:t>
      </w:r>
      <w:r>
        <w:t xml:space="preserve"> </w:t>
      </w:r>
      <w:r w:rsidRPr="000A0D77">
        <w:t xml:space="preserve">Since the </w:t>
      </w:r>
      <w:r>
        <w:t xml:space="preserve">2013 </w:t>
      </w:r>
      <w:r w:rsidRPr="000A0D77">
        <w:t xml:space="preserve">review, there have been new medicines and different lines of therapy introduced to the PBS. </w:t>
      </w:r>
    </w:p>
    <w:p w14:paraId="36672605" w14:textId="77777777" w:rsidR="00C84A26" w:rsidRDefault="00C84A26" w:rsidP="00C84A26">
      <w:r w:rsidRPr="000A0D77">
        <w:t xml:space="preserve">The Outcome Statement for the October 2013 DUSC meeting is available </w:t>
      </w:r>
      <w:r>
        <w:t xml:space="preserve">on the </w:t>
      </w:r>
      <w:hyperlink r:id="rId40" w:history="1">
        <w:r w:rsidRPr="00752733">
          <w:rPr>
            <w:rStyle w:val="Hyperlink"/>
          </w:rPr>
          <w:t>PBS website</w:t>
        </w:r>
      </w:hyperlink>
      <w:r>
        <w:t xml:space="preserve">. </w:t>
      </w:r>
    </w:p>
    <w:p w14:paraId="73FF6DA5" w14:textId="77777777" w:rsidR="00E677DD" w:rsidRPr="005E22C2" w:rsidRDefault="00E677DD" w:rsidP="00487A35">
      <w:pPr>
        <w:pStyle w:val="Heading1"/>
      </w:pPr>
      <w:r w:rsidRPr="005E22C2">
        <w:t>Method</w:t>
      </w:r>
      <w:r w:rsidR="001B5D37" w:rsidRPr="005E22C2">
        <w:t>s</w:t>
      </w:r>
    </w:p>
    <w:p w14:paraId="0D757089" w14:textId="0F5C41C0" w:rsidR="00254A4B" w:rsidRDefault="00254A4B" w:rsidP="00254A4B">
      <w:r>
        <w:t xml:space="preserve">The medicines included in the analysis </w:t>
      </w:r>
      <w:r w:rsidR="008F1AB0">
        <w:t>are summarised in Table 4</w:t>
      </w:r>
      <w:r>
        <w:t>.</w:t>
      </w:r>
    </w:p>
    <w:p w14:paraId="6D6ADD9B" w14:textId="31344350" w:rsidR="00254A4B" w:rsidRPr="00AD0302" w:rsidRDefault="00254A4B" w:rsidP="00487A35">
      <w:pPr>
        <w:pStyle w:val="Tabletitle"/>
      </w:pPr>
      <w:r w:rsidRPr="00AD0302">
        <w:t xml:space="preserve">Table </w:t>
      </w:r>
      <w:r w:rsidR="008F1AB0">
        <w:t>4</w:t>
      </w:r>
      <w:r w:rsidRPr="00AD0302">
        <w:t>: Medicines included in the analysis</w:t>
      </w:r>
    </w:p>
    <w:tbl>
      <w:tblPr>
        <w:tblStyle w:val="TableGrid"/>
        <w:tblW w:w="9464" w:type="dxa"/>
        <w:tblLook w:val="04A0" w:firstRow="1" w:lastRow="0" w:firstColumn="1" w:lastColumn="0" w:noHBand="0" w:noVBand="1"/>
        <w:tblCaption w:val="Table 4 PBS medicines included in the analyses for the report"/>
        <w:tblDescription w:val="A table summarising the PBS listings included in the analyses for the report."/>
      </w:tblPr>
      <w:tblGrid>
        <w:gridCol w:w="1526"/>
        <w:gridCol w:w="1276"/>
        <w:gridCol w:w="1559"/>
        <w:gridCol w:w="5103"/>
      </w:tblGrid>
      <w:tr w:rsidR="00254A4B" w14:paraId="1938715D" w14:textId="77777777" w:rsidTr="009F5CAF">
        <w:trPr>
          <w:tblHeader/>
        </w:trPr>
        <w:tc>
          <w:tcPr>
            <w:tcW w:w="1526" w:type="dxa"/>
            <w:shd w:val="clear" w:color="auto" w:fill="BFBFBF" w:themeFill="background1" w:themeFillShade="BF"/>
          </w:tcPr>
          <w:p w14:paraId="37C47919" w14:textId="77777777" w:rsidR="00254A4B" w:rsidRPr="00A067F1" w:rsidRDefault="00254A4B" w:rsidP="00891C4C">
            <w:pPr>
              <w:spacing w:before="120" w:after="120"/>
              <w:rPr>
                <w:b/>
                <w:sz w:val="22"/>
                <w:szCs w:val="20"/>
              </w:rPr>
            </w:pPr>
            <w:r w:rsidRPr="00A067F1">
              <w:rPr>
                <w:b/>
                <w:sz w:val="22"/>
                <w:szCs w:val="20"/>
              </w:rPr>
              <w:t xml:space="preserve">Drug </w:t>
            </w:r>
          </w:p>
        </w:tc>
        <w:tc>
          <w:tcPr>
            <w:tcW w:w="1276" w:type="dxa"/>
            <w:shd w:val="clear" w:color="auto" w:fill="BFBFBF" w:themeFill="background1" w:themeFillShade="BF"/>
          </w:tcPr>
          <w:p w14:paraId="07667C3E" w14:textId="77777777" w:rsidR="00254A4B" w:rsidRPr="00A067F1" w:rsidRDefault="00254A4B" w:rsidP="00891C4C">
            <w:pPr>
              <w:spacing w:before="120" w:after="120"/>
              <w:rPr>
                <w:b/>
                <w:sz w:val="22"/>
                <w:szCs w:val="20"/>
              </w:rPr>
            </w:pPr>
            <w:r w:rsidRPr="00A067F1">
              <w:rPr>
                <w:b/>
                <w:sz w:val="22"/>
                <w:szCs w:val="20"/>
              </w:rPr>
              <w:t>ATC code</w:t>
            </w:r>
          </w:p>
        </w:tc>
        <w:tc>
          <w:tcPr>
            <w:tcW w:w="1559" w:type="dxa"/>
            <w:shd w:val="clear" w:color="auto" w:fill="BFBFBF" w:themeFill="background1" w:themeFillShade="BF"/>
          </w:tcPr>
          <w:p w14:paraId="01B906EE" w14:textId="77777777" w:rsidR="00254A4B" w:rsidRPr="00A067F1" w:rsidRDefault="00254A4B" w:rsidP="00891C4C">
            <w:pPr>
              <w:spacing w:before="120" w:after="120"/>
              <w:rPr>
                <w:b/>
                <w:sz w:val="22"/>
                <w:szCs w:val="20"/>
              </w:rPr>
            </w:pPr>
            <w:r w:rsidRPr="00A067F1">
              <w:rPr>
                <w:b/>
                <w:sz w:val="22"/>
                <w:szCs w:val="20"/>
              </w:rPr>
              <w:t>Category</w:t>
            </w:r>
          </w:p>
        </w:tc>
        <w:tc>
          <w:tcPr>
            <w:tcW w:w="5103" w:type="dxa"/>
            <w:shd w:val="clear" w:color="auto" w:fill="BFBFBF" w:themeFill="background1" w:themeFillShade="BF"/>
          </w:tcPr>
          <w:p w14:paraId="324B98FA" w14:textId="77777777" w:rsidR="00254A4B" w:rsidRPr="00A067F1" w:rsidRDefault="00254A4B" w:rsidP="00891C4C">
            <w:pPr>
              <w:spacing w:before="120" w:after="120"/>
              <w:rPr>
                <w:b/>
                <w:sz w:val="22"/>
                <w:szCs w:val="20"/>
              </w:rPr>
            </w:pPr>
            <w:r w:rsidRPr="00A067F1">
              <w:rPr>
                <w:b/>
                <w:sz w:val="22"/>
                <w:szCs w:val="20"/>
              </w:rPr>
              <w:t xml:space="preserve">Indication for MM as recommended by Australian guidelines </w:t>
            </w:r>
            <w:r w:rsidRPr="00A067F1">
              <w:rPr>
                <w:b/>
                <w:sz w:val="22"/>
                <w:szCs w:val="20"/>
                <w:vertAlign w:val="superscript"/>
              </w:rPr>
              <w:fldChar w:fldCharType="begin"/>
            </w:r>
            <w:r w:rsidRPr="00A067F1">
              <w:rPr>
                <w:b/>
                <w:sz w:val="22"/>
                <w:szCs w:val="20"/>
                <w:vertAlign w:val="superscript"/>
              </w:rPr>
              <w:instrText xml:space="preserve"> ADDIN EN.CITE &lt;EndNote&gt;&lt;Cite&gt;&lt;RecNum&gt;8&lt;/RecNum&gt;&lt;DisplayText&gt;(1)&lt;/DisplayText&gt;&lt;record&gt;&lt;rec-number&gt;8&lt;/rec-number&gt;&lt;foreign-keys&gt;&lt;key app="EN" db-id="9pwwa5dw1da2wceswza5fd0awxt2tax0vvz5"&gt;8&lt;/key&gt;&lt;/foreign-keys&gt;&lt;ref-type name="Journal Article"&gt;17&lt;/ref-type&gt;&lt;contributors&gt;&lt;/contributors&gt;&lt;titles&gt;&lt;title&gt;Medical Scientific Advisory Group to the Myeloma Foundation of Australia, Clinical practice guideline multiple myeloma. 2017. http://myeloma.org.au/wp-content/uploads/sites/2/2017/05/MSAG-Clinical-Practice-Guideline-Myeloma-V4-March-2017.pdf&lt;/title&gt;&lt;/titles&gt;&lt;dates&gt;&lt;/dates&gt;&lt;urls&gt;&lt;/urls&gt;&lt;/record&gt;&lt;/Cite&gt;&lt;/EndNote&gt;</w:instrText>
            </w:r>
            <w:r w:rsidRPr="00A067F1">
              <w:rPr>
                <w:b/>
                <w:sz w:val="22"/>
                <w:szCs w:val="20"/>
                <w:vertAlign w:val="superscript"/>
              </w:rPr>
              <w:fldChar w:fldCharType="separate"/>
            </w:r>
            <w:r w:rsidRPr="00A067F1">
              <w:rPr>
                <w:b/>
                <w:noProof/>
                <w:sz w:val="22"/>
                <w:szCs w:val="20"/>
                <w:vertAlign w:val="superscript"/>
              </w:rPr>
              <w:t>(</w:t>
            </w:r>
            <w:hyperlink w:anchor="_ENREF_1" w:tooltip=",  #8" w:history="1">
              <w:r w:rsidRPr="00A067F1">
                <w:rPr>
                  <w:b/>
                  <w:noProof/>
                  <w:sz w:val="22"/>
                  <w:szCs w:val="20"/>
                  <w:vertAlign w:val="superscript"/>
                </w:rPr>
                <w:t>1</w:t>
              </w:r>
            </w:hyperlink>
            <w:r w:rsidRPr="00A067F1">
              <w:rPr>
                <w:b/>
                <w:noProof/>
                <w:sz w:val="22"/>
                <w:szCs w:val="20"/>
                <w:vertAlign w:val="superscript"/>
              </w:rPr>
              <w:t>)</w:t>
            </w:r>
            <w:r w:rsidRPr="00A067F1">
              <w:rPr>
                <w:b/>
                <w:sz w:val="22"/>
                <w:szCs w:val="20"/>
                <w:vertAlign w:val="superscript"/>
              </w:rPr>
              <w:fldChar w:fldCharType="end"/>
            </w:r>
            <w:r w:rsidRPr="00A067F1">
              <w:rPr>
                <w:b/>
                <w:sz w:val="22"/>
                <w:szCs w:val="20"/>
              </w:rPr>
              <w:t xml:space="preserve"> and the PBS restrictions</w:t>
            </w:r>
          </w:p>
        </w:tc>
      </w:tr>
      <w:tr w:rsidR="00254A4B" w14:paraId="099B7CFF" w14:textId="77777777" w:rsidTr="00A067F1">
        <w:tc>
          <w:tcPr>
            <w:tcW w:w="1526" w:type="dxa"/>
          </w:tcPr>
          <w:p w14:paraId="2561AC4B" w14:textId="77777777" w:rsidR="00254A4B" w:rsidRPr="00A067F1" w:rsidRDefault="00254A4B" w:rsidP="00891C4C">
            <w:pPr>
              <w:spacing w:before="120" w:after="120"/>
              <w:rPr>
                <w:sz w:val="22"/>
                <w:szCs w:val="20"/>
              </w:rPr>
            </w:pPr>
            <w:r w:rsidRPr="00A067F1">
              <w:rPr>
                <w:sz w:val="22"/>
                <w:szCs w:val="20"/>
              </w:rPr>
              <w:t>Thalidomide</w:t>
            </w:r>
          </w:p>
        </w:tc>
        <w:tc>
          <w:tcPr>
            <w:tcW w:w="1276" w:type="dxa"/>
          </w:tcPr>
          <w:p w14:paraId="2F1B72DE" w14:textId="77777777" w:rsidR="00254A4B" w:rsidRPr="00A067F1" w:rsidRDefault="00254A4B" w:rsidP="00891C4C">
            <w:pPr>
              <w:spacing w:before="120" w:after="120"/>
              <w:rPr>
                <w:sz w:val="22"/>
                <w:szCs w:val="20"/>
              </w:rPr>
            </w:pPr>
            <w:r w:rsidRPr="00A067F1">
              <w:rPr>
                <w:sz w:val="22"/>
                <w:szCs w:val="20"/>
              </w:rPr>
              <w:t>L04AX02</w:t>
            </w:r>
          </w:p>
        </w:tc>
        <w:tc>
          <w:tcPr>
            <w:tcW w:w="1559" w:type="dxa"/>
          </w:tcPr>
          <w:p w14:paraId="4B127C46" w14:textId="77777777" w:rsidR="00254A4B" w:rsidRPr="00A067F1" w:rsidRDefault="00254A4B" w:rsidP="00891C4C">
            <w:pPr>
              <w:spacing w:before="120" w:after="120"/>
              <w:rPr>
                <w:sz w:val="22"/>
                <w:szCs w:val="20"/>
              </w:rPr>
            </w:pPr>
            <w:r w:rsidRPr="00A067F1">
              <w:rPr>
                <w:sz w:val="22"/>
                <w:szCs w:val="20"/>
              </w:rPr>
              <w:t>Immuno-modulator</w:t>
            </w:r>
          </w:p>
        </w:tc>
        <w:tc>
          <w:tcPr>
            <w:tcW w:w="5103" w:type="dxa"/>
          </w:tcPr>
          <w:p w14:paraId="1F366A2A" w14:textId="285ED232" w:rsidR="00254A4B" w:rsidRPr="00A067F1" w:rsidRDefault="00254A4B" w:rsidP="00A067F1">
            <w:pPr>
              <w:spacing w:before="120"/>
              <w:rPr>
                <w:sz w:val="20"/>
                <w:szCs w:val="20"/>
              </w:rPr>
            </w:pPr>
            <w:r w:rsidRPr="00A067F1">
              <w:rPr>
                <w:sz w:val="20"/>
                <w:szCs w:val="20"/>
              </w:rPr>
              <w:t>1</w:t>
            </w:r>
            <w:r w:rsidRPr="00A067F1">
              <w:rPr>
                <w:sz w:val="20"/>
                <w:szCs w:val="20"/>
                <w:vertAlign w:val="superscript"/>
              </w:rPr>
              <w:t>st</w:t>
            </w:r>
            <w:r w:rsidRPr="00A067F1">
              <w:rPr>
                <w:sz w:val="20"/>
                <w:szCs w:val="20"/>
              </w:rPr>
              <w:t>; 2</w:t>
            </w:r>
            <w:r w:rsidRPr="00A067F1">
              <w:rPr>
                <w:sz w:val="20"/>
                <w:szCs w:val="20"/>
                <w:vertAlign w:val="superscript"/>
              </w:rPr>
              <w:t>nd</w:t>
            </w:r>
            <w:r w:rsidRPr="00A067F1">
              <w:rPr>
                <w:sz w:val="20"/>
                <w:szCs w:val="20"/>
              </w:rPr>
              <w:t>; 3</w:t>
            </w:r>
            <w:r w:rsidRPr="00A067F1">
              <w:rPr>
                <w:sz w:val="20"/>
                <w:szCs w:val="20"/>
                <w:vertAlign w:val="superscript"/>
              </w:rPr>
              <w:t>rd</w:t>
            </w:r>
            <w:r w:rsidRPr="00A067F1">
              <w:rPr>
                <w:sz w:val="20"/>
                <w:szCs w:val="20"/>
              </w:rPr>
              <w:t xml:space="preserve"> line therapy</w:t>
            </w:r>
            <w:r w:rsidR="00A067F1" w:rsidRPr="00A067F1">
              <w:rPr>
                <w:sz w:val="20"/>
                <w:szCs w:val="20"/>
              </w:rPr>
              <w:t>.</w:t>
            </w:r>
          </w:p>
          <w:p w14:paraId="059393D8" w14:textId="77777777" w:rsidR="00254A4B" w:rsidRPr="00A067F1" w:rsidRDefault="00254A4B" w:rsidP="00A067F1">
            <w:pPr>
              <w:spacing w:before="120"/>
              <w:rPr>
                <w:sz w:val="20"/>
                <w:szCs w:val="20"/>
              </w:rPr>
            </w:pPr>
            <w:r w:rsidRPr="00A067F1">
              <w:rPr>
                <w:sz w:val="20"/>
                <w:szCs w:val="20"/>
              </w:rPr>
              <w:t>(Item codes do not specify line of therapy)</w:t>
            </w:r>
          </w:p>
        </w:tc>
      </w:tr>
      <w:tr w:rsidR="00254A4B" w14:paraId="15C32044" w14:textId="77777777" w:rsidTr="00A067F1">
        <w:tc>
          <w:tcPr>
            <w:tcW w:w="1526" w:type="dxa"/>
          </w:tcPr>
          <w:p w14:paraId="2D16E69B" w14:textId="77777777" w:rsidR="00254A4B" w:rsidRPr="00A067F1" w:rsidRDefault="00254A4B" w:rsidP="00891C4C">
            <w:pPr>
              <w:spacing w:before="120" w:after="120"/>
              <w:rPr>
                <w:sz w:val="22"/>
                <w:szCs w:val="20"/>
              </w:rPr>
            </w:pPr>
            <w:r w:rsidRPr="00A067F1">
              <w:rPr>
                <w:sz w:val="22"/>
                <w:szCs w:val="20"/>
              </w:rPr>
              <w:t>Bortezomib</w:t>
            </w:r>
          </w:p>
        </w:tc>
        <w:tc>
          <w:tcPr>
            <w:tcW w:w="1276" w:type="dxa"/>
          </w:tcPr>
          <w:p w14:paraId="629982FA" w14:textId="77777777" w:rsidR="00254A4B" w:rsidRPr="00A067F1" w:rsidRDefault="00254A4B" w:rsidP="00891C4C">
            <w:pPr>
              <w:spacing w:before="120" w:after="120"/>
              <w:rPr>
                <w:sz w:val="22"/>
                <w:szCs w:val="20"/>
              </w:rPr>
            </w:pPr>
            <w:r w:rsidRPr="00A067F1">
              <w:rPr>
                <w:sz w:val="22"/>
                <w:szCs w:val="20"/>
              </w:rPr>
              <w:t>L01XX32</w:t>
            </w:r>
          </w:p>
          <w:p w14:paraId="36429347" w14:textId="77777777" w:rsidR="00254A4B" w:rsidRPr="00A067F1" w:rsidRDefault="00254A4B" w:rsidP="00891C4C">
            <w:pPr>
              <w:spacing w:before="120" w:after="120"/>
              <w:rPr>
                <w:sz w:val="22"/>
                <w:szCs w:val="20"/>
              </w:rPr>
            </w:pPr>
          </w:p>
        </w:tc>
        <w:tc>
          <w:tcPr>
            <w:tcW w:w="1559" w:type="dxa"/>
          </w:tcPr>
          <w:p w14:paraId="3318D832" w14:textId="77777777" w:rsidR="00254A4B" w:rsidRPr="00A067F1" w:rsidRDefault="00254A4B" w:rsidP="00891C4C">
            <w:pPr>
              <w:spacing w:before="120" w:after="120"/>
              <w:rPr>
                <w:sz w:val="22"/>
                <w:szCs w:val="20"/>
              </w:rPr>
            </w:pPr>
            <w:r w:rsidRPr="00A067F1">
              <w:rPr>
                <w:sz w:val="22"/>
                <w:szCs w:val="20"/>
              </w:rPr>
              <w:t>Proteasome inhibitor</w:t>
            </w:r>
          </w:p>
        </w:tc>
        <w:tc>
          <w:tcPr>
            <w:tcW w:w="5103" w:type="dxa"/>
          </w:tcPr>
          <w:p w14:paraId="5B2AC1FD" w14:textId="77777777" w:rsidR="00254A4B" w:rsidRPr="00A067F1" w:rsidRDefault="00254A4B" w:rsidP="00A067F1">
            <w:pPr>
              <w:spacing w:before="120"/>
              <w:rPr>
                <w:sz w:val="20"/>
                <w:szCs w:val="20"/>
              </w:rPr>
            </w:pPr>
            <w:r w:rsidRPr="00A067F1">
              <w:rPr>
                <w:sz w:val="20"/>
                <w:szCs w:val="20"/>
              </w:rPr>
              <w:t>1</w:t>
            </w:r>
            <w:r w:rsidRPr="00A067F1">
              <w:rPr>
                <w:sz w:val="20"/>
                <w:szCs w:val="20"/>
                <w:vertAlign w:val="superscript"/>
              </w:rPr>
              <w:t>st</w:t>
            </w:r>
            <w:r w:rsidRPr="00A067F1">
              <w:rPr>
                <w:sz w:val="20"/>
                <w:szCs w:val="20"/>
              </w:rPr>
              <w:t>; 2</w:t>
            </w:r>
            <w:r w:rsidRPr="00A067F1">
              <w:rPr>
                <w:sz w:val="20"/>
                <w:szCs w:val="20"/>
                <w:vertAlign w:val="superscript"/>
              </w:rPr>
              <w:t>nd</w:t>
            </w:r>
            <w:r w:rsidRPr="00A067F1">
              <w:rPr>
                <w:sz w:val="20"/>
                <w:szCs w:val="20"/>
              </w:rPr>
              <w:t>; 3</w:t>
            </w:r>
            <w:r w:rsidRPr="00A067F1">
              <w:rPr>
                <w:sz w:val="20"/>
                <w:szCs w:val="20"/>
                <w:vertAlign w:val="superscript"/>
              </w:rPr>
              <w:t>rd</w:t>
            </w:r>
            <w:r w:rsidRPr="00A067F1">
              <w:rPr>
                <w:sz w:val="20"/>
                <w:szCs w:val="20"/>
              </w:rPr>
              <w:t xml:space="preserve"> line therapy;</w:t>
            </w:r>
          </w:p>
          <w:p w14:paraId="12610039" w14:textId="77777777" w:rsidR="00254A4B" w:rsidRPr="00A067F1" w:rsidRDefault="00254A4B" w:rsidP="00A067F1">
            <w:pPr>
              <w:spacing w:before="120"/>
              <w:rPr>
                <w:sz w:val="20"/>
                <w:szCs w:val="20"/>
              </w:rPr>
            </w:pPr>
            <w:r w:rsidRPr="00A067F1">
              <w:rPr>
                <w:sz w:val="20"/>
                <w:szCs w:val="20"/>
              </w:rPr>
              <w:t>PBS item codes used:</w:t>
            </w:r>
          </w:p>
          <w:p w14:paraId="2E52411B" w14:textId="7F317164" w:rsidR="00254A4B" w:rsidRPr="00A067F1" w:rsidRDefault="00254A4B" w:rsidP="00A067F1">
            <w:pPr>
              <w:spacing w:before="120"/>
              <w:rPr>
                <w:sz w:val="20"/>
                <w:szCs w:val="20"/>
              </w:rPr>
            </w:pPr>
            <w:r w:rsidRPr="00A067F1">
              <w:rPr>
                <w:sz w:val="20"/>
                <w:szCs w:val="20"/>
              </w:rPr>
              <w:t xml:space="preserve">4732C, 7275X </w:t>
            </w:r>
            <w:r w:rsidRPr="00A067F1">
              <w:rPr>
                <w:sz w:val="20"/>
                <w:szCs w:val="20"/>
              </w:rPr>
              <w:sym w:font="Wingdings" w:char="F0E0"/>
            </w:r>
            <w:r w:rsidRPr="00A067F1">
              <w:rPr>
                <w:sz w:val="20"/>
                <w:szCs w:val="20"/>
              </w:rPr>
              <w:t xml:space="preserve"> 1</w:t>
            </w:r>
            <w:r w:rsidRPr="00A067F1">
              <w:rPr>
                <w:sz w:val="20"/>
                <w:szCs w:val="20"/>
                <w:vertAlign w:val="superscript"/>
              </w:rPr>
              <w:t>st</w:t>
            </w:r>
            <w:r w:rsidRPr="00A067F1">
              <w:rPr>
                <w:sz w:val="20"/>
                <w:szCs w:val="20"/>
              </w:rPr>
              <w:t xml:space="preserve"> line in those eligible for autologous stem cell transplantation</w:t>
            </w:r>
          </w:p>
          <w:p w14:paraId="24987DB4" w14:textId="77777777" w:rsidR="00254A4B" w:rsidRPr="00A067F1" w:rsidRDefault="00254A4B" w:rsidP="00A067F1">
            <w:pPr>
              <w:spacing w:before="120"/>
              <w:rPr>
                <w:sz w:val="20"/>
                <w:szCs w:val="20"/>
              </w:rPr>
            </w:pPr>
            <w:r w:rsidRPr="00A067F1">
              <w:rPr>
                <w:sz w:val="20"/>
                <w:szCs w:val="20"/>
              </w:rPr>
              <w:t xml:space="preserve">4403R, 7238Y </w:t>
            </w:r>
            <w:r w:rsidRPr="00A067F1">
              <w:rPr>
                <w:sz w:val="20"/>
                <w:szCs w:val="20"/>
              </w:rPr>
              <w:sym w:font="Wingdings" w:char="F0E0"/>
            </w:r>
            <w:r w:rsidRPr="00A067F1">
              <w:rPr>
                <w:sz w:val="20"/>
                <w:szCs w:val="20"/>
              </w:rPr>
              <w:t xml:space="preserve"> 1</w:t>
            </w:r>
            <w:r w:rsidRPr="00A067F1">
              <w:rPr>
                <w:sz w:val="20"/>
                <w:szCs w:val="20"/>
                <w:vertAlign w:val="superscript"/>
              </w:rPr>
              <w:t>st</w:t>
            </w:r>
            <w:r w:rsidRPr="00A067F1">
              <w:rPr>
                <w:sz w:val="20"/>
                <w:szCs w:val="20"/>
              </w:rPr>
              <w:t xml:space="preserve"> line initial treatment in newly diagnosed with severe acute renal failure or ineligible for high dose chemotherapy (max 4 cycles)</w:t>
            </w:r>
          </w:p>
          <w:p w14:paraId="091B3484" w14:textId="77777777" w:rsidR="00254A4B" w:rsidRPr="00A067F1" w:rsidRDefault="00254A4B" w:rsidP="00A067F1">
            <w:pPr>
              <w:spacing w:before="120"/>
              <w:rPr>
                <w:sz w:val="20"/>
                <w:szCs w:val="20"/>
              </w:rPr>
            </w:pPr>
            <w:r w:rsidRPr="00A067F1">
              <w:rPr>
                <w:sz w:val="20"/>
                <w:szCs w:val="20"/>
              </w:rPr>
              <w:t xml:space="preserve">4429D, 7274W </w:t>
            </w:r>
            <w:r w:rsidRPr="00A067F1">
              <w:rPr>
                <w:sz w:val="20"/>
                <w:szCs w:val="20"/>
              </w:rPr>
              <w:sym w:font="Wingdings" w:char="F0E0"/>
            </w:r>
            <w:r w:rsidRPr="00A067F1">
              <w:rPr>
                <w:sz w:val="20"/>
                <w:szCs w:val="20"/>
              </w:rPr>
              <w:t xml:space="preserve"> 1</w:t>
            </w:r>
            <w:r w:rsidRPr="00A067F1">
              <w:rPr>
                <w:sz w:val="20"/>
                <w:szCs w:val="20"/>
                <w:vertAlign w:val="superscript"/>
              </w:rPr>
              <w:t>st</w:t>
            </w:r>
            <w:r w:rsidRPr="00A067F1">
              <w:rPr>
                <w:sz w:val="20"/>
                <w:szCs w:val="20"/>
              </w:rPr>
              <w:t xml:space="preserve"> line continuing therapy in those with severe acute renal failure or ineligible for high dose chemotherapy, who responded to initial therapy (max 5 cycles)</w:t>
            </w:r>
          </w:p>
          <w:p w14:paraId="73BA626C" w14:textId="4AB2E3FA" w:rsidR="00254A4B" w:rsidRPr="00A067F1" w:rsidRDefault="00254A4B" w:rsidP="00A067F1">
            <w:pPr>
              <w:spacing w:before="120"/>
              <w:rPr>
                <w:sz w:val="20"/>
                <w:szCs w:val="20"/>
              </w:rPr>
            </w:pPr>
            <w:r w:rsidRPr="00A067F1">
              <w:rPr>
                <w:sz w:val="20"/>
                <w:szCs w:val="20"/>
              </w:rPr>
              <w:t xml:space="preserve">4706Q,  7268M, </w:t>
            </w:r>
            <w:r w:rsidRPr="00A067F1">
              <w:rPr>
                <w:sz w:val="20"/>
                <w:szCs w:val="20"/>
              </w:rPr>
              <w:sym w:font="Wingdings" w:char="F0E0"/>
            </w:r>
            <w:r w:rsidRPr="00A067F1">
              <w:rPr>
                <w:sz w:val="20"/>
                <w:szCs w:val="20"/>
              </w:rPr>
              <w:t xml:space="preserve"> 2</w:t>
            </w:r>
            <w:r w:rsidRPr="00A067F1">
              <w:rPr>
                <w:sz w:val="20"/>
                <w:szCs w:val="20"/>
                <w:vertAlign w:val="superscript"/>
              </w:rPr>
              <w:t>nd</w:t>
            </w:r>
            <w:r w:rsidRPr="00A067F1">
              <w:rPr>
                <w:sz w:val="20"/>
                <w:szCs w:val="20"/>
              </w:rPr>
              <w:t xml:space="preserve"> line initial treatment for progressive disease</w:t>
            </w:r>
          </w:p>
          <w:p w14:paraId="505ECB76" w14:textId="77777777" w:rsidR="00254A4B" w:rsidRPr="00A067F1" w:rsidRDefault="00254A4B" w:rsidP="00A067F1">
            <w:pPr>
              <w:spacing w:before="120"/>
              <w:rPr>
                <w:sz w:val="20"/>
                <w:szCs w:val="20"/>
              </w:rPr>
            </w:pPr>
            <w:r w:rsidRPr="00A067F1">
              <w:rPr>
                <w:sz w:val="20"/>
                <w:szCs w:val="20"/>
              </w:rPr>
              <w:t>4712B, 7269N</w:t>
            </w:r>
            <w:r w:rsidRPr="00A067F1">
              <w:rPr>
                <w:sz w:val="20"/>
                <w:szCs w:val="20"/>
              </w:rPr>
              <w:sym w:font="Wingdings" w:char="F0E0"/>
            </w:r>
            <w:r w:rsidRPr="00A067F1">
              <w:rPr>
                <w:sz w:val="20"/>
                <w:szCs w:val="20"/>
              </w:rPr>
              <w:t xml:space="preserve"> 2</w:t>
            </w:r>
            <w:r w:rsidRPr="00A067F1">
              <w:rPr>
                <w:sz w:val="20"/>
                <w:szCs w:val="20"/>
                <w:vertAlign w:val="superscript"/>
              </w:rPr>
              <w:t>nd</w:t>
            </w:r>
            <w:r w:rsidRPr="00A067F1">
              <w:rPr>
                <w:sz w:val="20"/>
                <w:szCs w:val="20"/>
              </w:rPr>
              <w:t xml:space="preserve"> line continuing treatment for </w:t>
            </w:r>
            <w:r w:rsidRPr="00A067F1">
              <w:rPr>
                <w:sz w:val="20"/>
                <w:szCs w:val="20"/>
              </w:rPr>
              <w:lastRenderedPageBreak/>
              <w:t>progressive disease</w:t>
            </w:r>
          </w:p>
          <w:p w14:paraId="5FB03BDE" w14:textId="0BB6F4C8" w:rsidR="00254A4B" w:rsidRPr="00A067F1" w:rsidRDefault="00254A4B" w:rsidP="00A067F1">
            <w:pPr>
              <w:spacing w:before="120"/>
              <w:rPr>
                <w:sz w:val="20"/>
                <w:szCs w:val="20"/>
              </w:rPr>
            </w:pPr>
            <w:r w:rsidRPr="00A067F1">
              <w:rPr>
                <w:sz w:val="20"/>
                <w:szCs w:val="20"/>
              </w:rPr>
              <w:t>4713C, 7271Q,</w:t>
            </w:r>
            <w:r w:rsidRPr="00A067F1">
              <w:rPr>
                <w:sz w:val="20"/>
                <w:szCs w:val="20"/>
              </w:rPr>
              <w:sym w:font="Wingdings" w:char="F0E0"/>
            </w:r>
            <w:r w:rsidRPr="00A067F1">
              <w:rPr>
                <w:sz w:val="20"/>
                <w:szCs w:val="20"/>
              </w:rPr>
              <w:t xml:space="preserve"> 3</w:t>
            </w:r>
            <w:r w:rsidRPr="00A067F1">
              <w:rPr>
                <w:sz w:val="20"/>
                <w:szCs w:val="20"/>
                <w:vertAlign w:val="superscript"/>
              </w:rPr>
              <w:t>rd</w:t>
            </w:r>
            <w:r w:rsidRPr="00A067F1">
              <w:rPr>
                <w:sz w:val="20"/>
                <w:szCs w:val="20"/>
              </w:rPr>
              <w:t xml:space="preserve"> line initial retreatment of progressive disease</w:t>
            </w:r>
          </w:p>
          <w:p w14:paraId="06F590DD" w14:textId="77777777" w:rsidR="00254A4B" w:rsidRPr="00A067F1" w:rsidRDefault="00254A4B" w:rsidP="00A067F1">
            <w:pPr>
              <w:spacing w:before="120"/>
              <w:rPr>
                <w:sz w:val="20"/>
                <w:szCs w:val="20"/>
              </w:rPr>
            </w:pPr>
            <w:r w:rsidRPr="00A067F1">
              <w:rPr>
                <w:sz w:val="20"/>
                <w:szCs w:val="20"/>
              </w:rPr>
              <w:t xml:space="preserve">4725Q, 7272R </w:t>
            </w:r>
            <w:r w:rsidRPr="00A067F1">
              <w:rPr>
                <w:sz w:val="20"/>
                <w:szCs w:val="20"/>
              </w:rPr>
              <w:sym w:font="Wingdings" w:char="F0E0"/>
            </w:r>
            <w:r w:rsidRPr="00A067F1">
              <w:rPr>
                <w:sz w:val="20"/>
                <w:szCs w:val="20"/>
              </w:rPr>
              <w:t xml:space="preserve"> 3</w:t>
            </w:r>
            <w:r w:rsidRPr="00A067F1">
              <w:rPr>
                <w:sz w:val="20"/>
                <w:szCs w:val="20"/>
                <w:vertAlign w:val="superscript"/>
              </w:rPr>
              <w:t>rd</w:t>
            </w:r>
            <w:r w:rsidRPr="00A067F1">
              <w:rPr>
                <w:sz w:val="20"/>
                <w:szCs w:val="20"/>
              </w:rPr>
              <w:t xml:space="preserve"> line continuing retreatment of progressive disease</w:t>
            </w:r>
          </w:p>
        </w:tc>
      </w:tr>
      <w:tr w:rsidR="00254A4B" w14:paraId="7D2ED702" w14:textId="77777777" w:rsidTr="00A067F1">
        <w:tc>
          <w:tcPr>
            <w:tcW w:w="1526" w:type="dxa"/>
          </w:tcPr>
          <w:p w14:paraId="79B98A18" w14:textId="77777777" w:rsidR="00254A4B" w:rsidRPr="00A067F1" w:rsidRDefault="00254A4B" w:rsidP="00891C4C">
            <w:pPr>
              <w:spacing w:before="120" w:after="120"/>
              <w:rPr>
                <w:sz w:val="22"/>
                <w:szCs w:val="20"/>
              </w:rPr>
            </w:pPr>
            <w:r w:rsidRPr="00A067F1">
              <w:rPr>
                <w:sz w:val="22"/>
                <w:szCs w:val="20"/>
              </w:rPr>
              <w:lastRenderedPageBreak/>
              <w:t>Lenalidomide</w:t>
            </w:r>
          </w:p>
        </w:tc>
        <w:tc>
          <w:tcPr>
            <w:tcW w:w="1276" w:type="dxa"/>
          </w:tcPr>
          <w:p w14:paraId="5DF3C02A" w14:textId="77777777" w:rsidR="00254A4B" w:rsidRPr="00A067F1" w:rsidRDefault="00254A4B" w:rsidP="00891C4C">
            <w:pPr>
              <w:spacing w:before="120" w:after="120"/>
              <w:rPr>
                <w:sz w:val="22"/>
                <w:szCs w:val="20"/>
              </w:rPr>
            </w:pPr>
            <w:r w:rsidRPr="00A067F1">
              <w:rPr>
                <w:sz w:val="22"/>
                <w:szCs w:val="20"/>
              </w:rPr>
              <w:t>L04AX04</w:t>
            </w:r>
          </w:p>
          <w:p w14:paraId="6B1FF86D" w14:textId="21BE44B0" w:rsidR="00254A4B" w:rsidRPr="00A067F1" w:rsidRDefault="00254A4B" w:rsidP="00891C4C">
            <w:pPr>
              <w:spacing w:before="120" w:after="120"/>
              <w:rPr>
                <w:sz w:val="22"/>
                <w:szCs w:val="20"/>
              </w:rPr>
            </w:pPr>
          </w:p>
        </w:tc>
        <w:tc>
          <w:tcPr>
            <w:tcW w:w="1559" w:type="dxa"/>
          </w:tcPr>
          <w:p w14:paraId="448A6063" w14:textId="77777777" w:rsidR="00254A4B" w:rsidRPr="00A067F1" w:rsidRDefault="00254A4B" w:rsidP="00891C4C">
            <w:pPr>
              <w:spacing w:before="120" w:after="120"/>
              <w:rPr>
                <w:sz w:val="22"/>
                <w:szCs w:val="20"/>
              </w:rPr>
            </w:pPr>
            <w:r w:rsidRPr="00A067F1">
              <w:rPr>
                <w:sz w:val="22"/>
                <w:szCs w:val="20"/>
              </w:rPr>
              <w:t>Immuno-modulator</w:t>
            </w:r>
          </w:p>
        </w:tc>
        <w:tc>
          <w:tcPr>
            <w:tcW w:w="5103" w:type="dxa"/>
          </w:tcPr>
          <w:p w14:paraId="0BA09A4C" w14:textId="77777777" w:rsidR="00254A4B" w:rsidRPr="00A067F1" w:rsidRDefault="00254A4B" w:rsidP="00A067F1">
            <w:pPr>
              <w:spacing w:after="120"/>
              <w:rPr>
                <w:sz w:val="20"/>
                <w:szCs w:val="20"/>
              </w:rPr>
            </w:pPr>
            <w:r w:rsidRPr="00A067F1">
              <w:rPr>
                <w:sz w:val="20"/>
                <w:szCs w:val="20"/>
              </w:rPr>
              <w:t>2</w:t>
            </w:r>
            <w:r w:rsidRPr="00A067F1">
              <w:rPr>
                <w:sz w:val="20"/>
                <w:szCs w:val="20"/>
                <w:vertAlign w:val="superscript"/>
              </w:rPr>
              <w:t xml:space="preserve">nd </w:t>
            </w:r>
            <w:r w:rsidRPr="00A067F1">
              <w:rPr>
                <w:sz w:val="20"/>
                <w:szCs w:val="20"/>
              </w:rPr>
              <w:t xml:space="preserve">or subsequent line therapy; </w:t>
            </w:r>
          </w:p>
          <w:p w14:paraId="54F6147B" w14:textId="77777777" w:rsidR="00A067F1" w:rsidRPr="00A067F1" w:rsidRDefault="00254A4B" w:rsidP="00A067F1">
            <w:pPr>
              <w:spacing w:after="120"/>
              <w:rPr>
                <w:sz w:val="20"/>
                <w:szCs w:val="20"/>
              </w:rPr>
            </w:pPr>
            <w:r w:rsidRPr="00A067F1">
              <w:rPr>
                <w:sz w:val="20"/>
                <w:szCs w:val="20"/>
              </w:rPr>
              <w:t>(Listed as 1</w:t>
            </w:r>
            <w:r w:rsidRPr="00A067F1">
              <w:rPr>
                <w:sz w:val="20"/>
                <w:szCs w:val="20"/>
                <w:vertAlign w:val="superscript"/>
              </w:rPr>
              <w:t xml:space="preserve">st </w:t>
            </w:r>
            <w:r w:rsidRPr="00A067F1">
              <w:rPr>
                <w:sz w:val="20"/>
                <w:szCs w:val="20"/>
              </w:rPr>
              <w:t>line therapy from 1 Feb 2017 only which was outside period of analysis);</w:t>
            </w:r>
            <w:r w:rsidR="00A067F1" w:rsidRPr="00A067F1">
              <w:rPr>
                <w:sz w:val="20"/>
                <w:szCs w:val="20"/>
              </w:rPr>
              <w:t xml:space="preserve"> </w:t>
            </w:r>
          </w:p>
          <w:p w14:paraId="20447450" w14:textId="7F7C92E3" w:rsidR="00254A4B" w:rsidRPr="00A067F1" w:rsidRDefault="00254A4B" w:rsidP="00A067F1">
            <w:pPr>
              <w:spacing w:after="120"/>
              <w:rPr>
                <w:sz w:val="20"/>
                <w:szCs w:val="20"/>
              </w:rPr>
            </w:pPr>
            <w:r w:rsidRPr="00A067F1">
              <w:rPr>
                <w:sz w:val="20"/>
                <w:szCs w:val="20"/>
              </w:rPr>
              <w:t>PBS item codes used: 9645P, 9644N, 9643M, 9642L, 5786M, 5785L, 5784K, 5783J</w:t>
            </w:r>
          </w:p>
        </w:tc>
      </w:tr>
      <w:tr w:rsidR="00254A4B" w14:paraId="68278EE6" w14:textId="77777777" w:rsidTr="00A067F1">
        <w:tc>
          <w:tcPr>
            <w:tcW w:w="1526" w:type="dxa"/>
          </w:tcPr>
          <w:p w14:paraId="08FB5F8A" w14:textId="77777777" w:rsidR="00254A4B" w:rsidRPr="00A067F1" w:rsidRDefault="00254A4B" w:rsidP="00891C4C">
            <w:pPr>
              <w:spacing w:before="120" w:after="120"/>
              <w:rPr>
                <w:sz w:val="22"/>
                <w:szCs w:val="20"/>
              </w:rPr>
            </w:pPr>
            <w:r w:rsidRPr="00A067F1">
              <w:rPr>
                <w:sz w:val="22"/>
                <w:szCs w:val="20"/>
              </w:rPr>
              <w:t>Pomalidomide</w:t>
            </w:r>
          </w:p>
          <w:p w14:paraId="2E8CF5B2" w14:textId="77777777" w:rsidR="00254A4B" w:rsidRPr="00A067F1" w:rsidRDefault="00254A4B" w:rsidP="00891C4C">
            <w:pPr>
              <w:spacing w:before="120" w:after="120"/>
              <w:rPr>
                <w:sz w:val="22"/>
                <w:szCs w:val="20"/>
              </w:rPr>
            </w:pPr>
          </w:p>
        </w:tc>
        <w:tc>
          <w:tcPr>
            <w:tcW w:w="1276" w:type="dxa"/>
          </w:tcPr>
          <w:p w14:paraId="70BA68DB" w14:textId="77777777" w:rsidR="00254A4B" w:rsidRPr="00A067F1" w:rsidRDefault="00254A4B" w:rsidP="00891C4C">
            <w:pPr>
              <w:spacing w:before="120" w:after="120"/>
              <w:rPr>
                <w:sz w:val="22"/>
                <w:szCs w:val="20"/>
              </w:rPr>
            </w:pPr>
            <w:r w:rsidRPr="00A067F1">
              <w:rPr>
                <w:sz w:val="22"/>
                <w:szCs w:val="20"/>
              </w:rPr>
              <w:t>L04AX06</w:t>
            </w:r>
          </w:p>
        </w:tc>
        <w:tc>
          <w:tcPr>
            <w:tcW w:w="1559" w:type="dxa"/>
          </w:tcPr>
          <w:p w14:paraId="7E1300F3" w14:textId="56E1CFBB" w:rsidR="00254A4B" w:rsidRPr="00A067F1" w:rsidRDefault="00254A4B" w:rsidP="00A067F1">
            <w:pPr>
              <w:spacing w:before="120" w:after="120"/>
              <w:rPr>
                <w:sz w:val="22"/>
                <w:szCs w:val="20"/>
              </w:rPr>
            </w:pPr>
            <w:r w:rsidRPr="00A067F1">
              <w:rPr>
                <w:sz w:val="22"/>
                <w:szCs w:val="20"/>
              </w:rPr>
              <w:t>Second generation</w:t>
            </w:r>
            <w:r w:rsidR="00A067F1">
              <w:rPr>
                <w:sz w:val="22"/>
                <w:szCs w:val="20"/>
              </w:rPr>
              <w:t xml:space="preserve"> </w:t>
            </w:r>
            <w:r w:rsidRPr="00A067F1">
              <w:rPr>
                <w:sz w:val="22"/>
                <w:szCs w:val="20"/>
              </w:rPr>
              <w:t>immune-modulator</w:t>
            </w:r>
          </w:p>
        </w:tc>
        <w:tc>
          <w:tcPr>
            <w:tcW w:w="5103" w:type="dxa"/>
          </w:tcPr>
          <w:p w14:paraId="3A18660F" w14:textId="77777777" w:rsidR="00254A4B" w:rsidRPr="00A067F1" w:rsidRDefault="00254A4B" w:rsidP="00891C4C">
            <w:pPr>
              <w:spacing w:before="120" w:after="120"/>
              <w:rPr>
                <w:sz w:val="20"/>
                <w:szCs w:val="20"/>
              </w:rPr>
            </w:pPr>
            <w:r w:rsidRPr="00A067F1">
              <w:rPr>
                <w:sz w:val="20"/>
                <w:szCs w:val="20"/>
              </w:rPr>
              <w:t>3</w:t>
            </w:r>
            <w:r w:rsidRPr="00A067F1">
              <w:rPr>
                <w:sz w:val="20"/>
                <w:szCs w:val="20"/>
                <w:vertAlign w:val="superscript"/>
              </w:rPr>
              <w:t>rd</w:t>
            </w:r>
            <w:r w:rsidRPr="00A067F1">
              <w:rPr>
                <w:sz w:val="20"/>
                <w:szCs w:val="20"/>
              </w:rPr>
              <w:t xml:space="preserve"> line after two or more prior therapies failed including with bortezomib and lenalidomide; </w:t>
            </w:r>
          </w:p>
          <w:p w14:paraId="551029FC" w14:textId="77777777" w:rsidR="00254A4B" w:rsidRPr="00A067F1" w:rsidRDefault="00254A4B" w:rsidP="00891C4C">
            <w:pPr>
              <w:spacing w:before="120" w:after="120"/>
              <w:rPr>
                <w:sz w:val="20"/>
                <w:szCs w:val="20"/>
              </w:rPr>
            </w:pPr>
            <w:r w:rsidRPr="00A067F1">
              <w:rPr>
                <w:sz w:val="20"/>
                <w:szCs w:val="20"/>
              </w:rPr>
              <w:t>(first listed August 2015)</w:t>
            </w:r>
          </w:p>
        </w:tc>
      </w:tr>
    </w:tbl>
    <w:p w14:paraId="50A1EC0A" w14:textId="693CBF58" w:rsidR="00254A4B" w:rsidRPr="00254A4B" w:rsidRDefault="00254A4B" w:rsidP="00254A4B">
      <w:pPr>
        <w:spacing w:after="0"/>
        <w:rPr>
          <w:rFonts w:cstheme="minorHAnsi"/>
          <w:color w:val="000000" w:themeColor="text1"/>
          <w:sz w:val="20"/>
          <w:szCs w:val="20"/>
        </w:rPr>
      </w:pPr>
      <w:r w:rsidRPr="00254A4B">
        <w:rPr>
          <w:sz w:val="20"/>
          <w:szCs w:val="20"/>
        </w:rPr>
        <w:t xml:space="preserve">Note: Lenalidomide is also indicated for </w:t>
      </w:r>
      <w:r w:rsidRPr="00254A4B">
        <w:rPr>
          <w:rFonts w:cstheme="minorHAnsi"/>
          <w:color w:val="000000" w:themeColor="text1"/>
          <w:sz w:val="20"/>
          <w:szCs w:val="20"/>
        </w:rPr>
        <w:t xml:space="preserve">myelodysplastic syndrome (MDS).  People who initiated lenalidomide where the first prescription had a PBS code indicating myelodysplastic syndrome were excluded.  </w:t>
      </w:r>
      <w:r w:rsidRPr="00254A4B">
        <w:rPr>
          <w:sz w:val="20"/>
          <w:szCs w:val="20"/>
        </w:rPr>
        <w:t xml:space="preserve">People who initiated lenalidomide where the first prescription was for a PBS code indicating multiple myeloma (MM) were included.  Seventy three people had their initial prescription indicating MM with a subsequent prescription for MDS.  Less than 5% of all lenalidomide prescriptions for these 73 people were dispensed under the PBS code for </w:t>
      </w:r>
      <w:r w:rsidRPr="00254A4B">
        <w:rPr>
          <w:rFonts w:cstheme="minorHAnsi"/>
          <w:color w:val="000000" w:themeColor="text1"/>
          <w:sz w:val="20"/>
          <w:szCs w:val="20"/>
        </w:rPr>
        <w:t>m</w:t>
      </w:r>
      <w:r w:rsidR="00DE0A4A">
        <w:rPr>
          <w:rFonts w:cstheme="minorHAnsi"/>
          <w:color w:val="000000" w:themeColor="text1"/>
          <w:sz w:val="20"/>
          <w:szCs w:val="20"/>
        </w:rPr>
        <w:t xml:space="preserve">yelodysplastic syndrome (MDS). </w:t>
      </w:r>
      <w:r w:rsidRPr="00254A4B">
        <w:rPr>
          <w:rFonts w:cstheme="minorHAnsi"/>
          <w:color w:val="000000" w:themeColor="text1"/>
          <w:sz w:val="20"/>
          <w:szCs w:val="20"/>
        </w:rPr>
        <w:t>MDS prescriptions were not included in the analysis.</w:t>
      </w:r>
    </w:p>
    <w:p w14:paraId="0BEECE24" w14:textId="6C8C78B2" w:rsidR="00B351D1" w:rsidRPr="009C267B" w:rsidRDefault="00B351D1" w:rsidP="00DE0A4A">
      <w:pPr>
        <w:spacing w:before="240"/>
      </w:pPr>
      <w:r w:rsidRPr="009C267B">
        <w:t xml:space="preserve">The prescription dispensing data were extracted from the Department of Human Services (DHS) prescription database. This contained </w:t>
      </w:r>
      <w:r w:rsidR="002652F9" w:rsidRPr="009C267B">
        <w:t xml:space="preserve">non-identifying </w:t>
      </w:r>
      <w:r w:rsidRPr="009C267B">
        <w:t>patient level R/PBS data for the time period 1 July 2013 to 31 December 2016.</w:t>
      </w:r>
    </w:p>
    <w:p w14:paraId="70C56333" w14:textId="0472D808" w:rsidR="00536619" w:rsidRPr="009C267B" w:rsidRDefault="00536619" w:rsidP="003808C4">
      <w:r w:rsidRPr="009C267B">
        <w:t xml:space="preserve">From 1 July 2013 there was complete prescription data capture for </w:t>
      </w:r>
      <w:r w:rsidR="00CE0DC8" w:rsidRPr="009C267B">
        <w:t>Highly Specialised Drugs (</w:t>
      </w:r>
      <w:r w:rsidRPr="009C267B">
        <w:t>HSD</w:t>
      </w:r>
      <w:r w:rsidR="00CE0DC8" w:rsidRPr="009C267B">
        <w:t>)</w:t>
      </w:r>
      <w:r w:rsidRPr="009C267B">
        <w:t xml:space="preserve"> prescriptions dispensed by public and private hospital pharmacies.  Prior to 1 July 2013, most HSD prescriptions supplied through public hospitals were processed through the DHS Offline processing system, for which only aggregated data was available, i.e. the number of packs supplied and the cost per quarter.  </w:t>
      </w:r>
      <w:r w:rsidR="000C2234" w:rsidRPr="009C267B">
        <w:t xml:space="preserve">As such, data was extracted from 1 July 2013 </w:t>
      </w:r>
      <w:r w:rsidR="00B030B5" w:rsidRPr="009C267B">
        <w:t xml:space="preserve">as the data </w:t>
      </w:r>
      <w:r w:rsidR="00422A3D" w:rsidRPr="009C267B">
        <w:t xml:space="preserve">for </w:t>
      </w:r>
      <w:r w:rsidR="00623C35" w:rsidRPr="009C267B">
        <w:t xml:space="preserve">the S100 listings (i.e. thalidomide, lenalidomide and pomalidomide) </w:t>
      </w:r>
      <w:r w:rsidR="00B030B5" w:rsidRPr="009C267B">
        <w:t>was</w:t>
      </w:r>
      <w:r w:rsidRPr="009C267B">
        <w:t xml:space="preserve"> likely to be incomplete</w:t>
      </w:r>
      <w:r w:rsidR="000C2234" w:rsidRPr="009C267B">
        <w:t xml:space="preserve"> prior to this time </w:t>
      </w:r>
      <w:r w:rsidR="0090256D" w:rsidRPr="009C267B">
        <w:t>for</w:t>
      </w:r>
      <w:r w:rsidR="004B08A7" w:rsidRPr="009C267B">
        <w:t xml:space="preserve"> </w:t>
      </w:r>
      <w:r w:rsidR="000C2234" w:rsidRPr="009C267B">
        <w:t>patient level analysis</w:t>
      </w:r>
      <w:r w:rsidRPr="009C267B">
        <w:t>.</w:t>
      </w:r>
    </w:p>
    <w:p w14:paraId="0E13E6DC" w14:textId="18C263E7" w:rsidR="00FE5BD6" w:rsidRDefault="00FE5BD6" w:rsidP="003808C4">
      <w:r w:rsidRPr="009C267B">
        <w:t>Data extracted from DHS was used to determine the date of death of patients. Data was supplied for patients who died in the time period 1 July 2013 and 31 December 2016.</w:t>
      </w:r>
    </w:p>
    <w:p w14:paraId="291E3F97" w14:textId="77777777" w:rsidR="009963AE" w:rsidRDefault="009963AE" w:rsidP="003808C4">
      <w:r>
        <w:t>PBS/RPBS pharmacy claims data were used to determine:</w:t>
      </w:r>
    </w:p>
    <w:p w14:paraId="087A4605" w14:textId="77777777" w:rsidR="009963AE" w:rsidRPr="00A64DE7" w:rsidRDefault="009963AE" w:rsidP="003808C4">
      <w:pPr>
        <w:rPr>
          <w:b/>
        </w:rPr>
      </w:pPr>
      <w:r w:rsidRPr="00A64DE7">
        <w:rPr>
          <w:b/>
        </w:rPr>
        <w:t xml:space="preserve">1) </w:t>
      </w:r>
      <w:r>
        <w:rPr>
          <w:b/>
        </w:rPr>
        <w:t>The p</w:t>
      </w:r>
      <w:r w:rsidRPr="00A64DE7">
        <w:rPr>
          <w:b/>
        </w:rPr>
        <w:t>revalent and incident population</w:t>
      </w:r>
      <w:r>
        <w:rPr>
          <w:b/>
        </w:rPr>
        <w:t>s</w:t>
      </w:r>
      <w:r w:rsidRPr="00A64DE7">
        <w:rPr>
          <w:b/>
        </w:rPr>
        <w:t xml:space="preserve"> treated with the PBS listed </w:t>
      </w:r>
      <w:r w:rsidR="003808C4">
        <w:rPr>
          <w:b/>
        </w:rPr>
        <w:t xml:space="preserve">medicines for </w:t>
      </w:r>
      <w:r w:rsidRPr="00A64DE7">
        <w:rPr>
          <w:b/>
        </w:rPr>
        <w:t xml:space="preserve">multiple myeloma </w:t>
      </w:r>
    </w:p>
    <w:p w14:paraId="55DCF034" w14:textId="4FE71C06" w:rsidR="009963AE" w:rsidRPr="00831C80" w:rsidRDefault="009963AE" w:rsidP="003808C4">
      <w:pPr>
        <w:pStyle w:val="ListParagraph"/>
        <w:numPr>
          <w:ilvl w:val="1"/>
          <w:numId w:val="5"/>
        </w:numPr>
        <w:spacing w:after="0" w:line="276" w:lineRule="auto"/>
        <w:ind w:left="426" w:hanging="426"/>
        <w:rPr>
          <w:rFonts w:cstheme="minorHAnsi"/>
        </w:rPr>
      </w:pPr>
      <w:r w:rsidRPr="00831C80">
        <w:rPr>
          <w:rFonts w:cstheme="minorHAnsi"/>
        </w:rPr>
        <w:t xml:space="preserve">To determine the prevalent population treated with PBS listed </w:t>
      </w:r>
      <w:r w:rsidR="003808C4" w:rsidRPr="00831C80">
        <w:rPr>
          <w:rFonts w:cstheme="minorHAnsi"/>
        </w:rPr>
        <w:t xml:space="preserve">medicines for </w:t>
      </w:r>
      <w:r w:rsidRPr="00831C80">
        <w:rPr>
          <w:rFonts w:cstheme="minorHAnsi"/>
        </w:rPr>
        <w:t>multiple myeloma</w:t>
      </w:r>
      <w:r w:rsidR="00F724E3">
        <w:rPr>
          <w:rFonts w:cstheme="minorHAnsi"/>
        </w:rPr>
        <w:t>,</w:t>
      </w:r>
      <w:r w:rsidRPr="00831C80">
        <w:rPr>
          <w:rFonts w:cstheme="minorHAnsi"/>
        </w:rPr>
        <w:t xml:space="preserve"> the number of persons dispensed at least one of the available medicines </w:t>
      </w:r>
      <w:r w:rsidR="00011A40">
        <w:rPr>
          <w:rFonts w:cstheme="minorHAnsi"/>
        </w:rPr>
        <w:t xml:space="preserve">was identified </w:t>
      </w:r>
      <w:r w:rsidRPr="00831C80">
        <w:rPr>
          <w:rFonts w:cstheme="minorHAnsi"/>
        </w:rPr>
        <w:t xml:space="preserve">in each month from 1 Jul 2013 to 31 Dec 2016. ABS population estimates of </w:t>
      </w:r>
      <w:r w:rsidRPr="00831C80">
        <w:rPr>
          <w:rFonts w:cstheme="minorHAnsi"/>
        </w:rPr>
        <w:lastRenderedPageBreak/>
        <w:t xml:space="preserve">the number of people at 30 June 2013 to 30 June 2016 </w:t>
      </w:r>
      <w:r w:rsidRPr="00831C80">
        <w:rPr>
          <w:rFonts w:cstheme="minorHAnsi"/>
          <w:vertAlign w:val="superscript"/>
        </w:rPr>
        <w:fldChar w:fldCharType="begin"/>
      </w:r>
      <w:r w:rsidR="00F216FA" w:rsidRPr="00831C80">
        <w:rPr>
          <w:rFonts w:cstheme="minorHAnsi"/>
          <w:vertAlign w:val="superscript"/>
        </w:rPr>
        <w:instrText xml:space="preserve"> ADDIN EN.CITE &lt;EndNote&gt;&lt;Cite&gt;&lt;RecNum&gt;9&lt;/RecNum&gt;&lt;DisplayText&gt;(4)&lt;/DisplayText&gt;&lt;record&gt;&lt;rec-number&gt;9&lt;/rec-number&gt;&lt;foreign-keys&gt;&lt;key app="EN" db-id="9pwwa5dw1da2wceswza5fd0awxt2tax0vvz5"&gt;9&lt;/key&gt;&lt;/foreign-keys&gt;&lt;ref-type name="Journal Article"&gt;17&lt;/ref-type&gt;&lt;contributors&gt;&lt;/contributors&gt;&lt;titles&gt;&lt;title&gt;Australian Bureau of Statistics (ABS), Australian Demographic Statistics, Sep 2016 (released 23 Mar 2017)&lt;/title&gt;&lt;/titles&gt;&lt;dates&gt;&lt;/dates&gt;&lt;urls&gt;&lt;/urls&gt;&lt;/record&gt;&lt;/Cite&gt;&lt;/EndNote&gt;</w:instrText>
      </w:r>
      <w:r w:rsidRPr="00831C80">
        <w:rPr>
          <w:rFonts w:cstheme="minorHAnsi"/>
          <w:vertAlign w:val="superscript"/>
        </w:rPr>
        <w:fldChar w:fldCharType="separate"/>
      </w:r>
      <w:r w:rsidR="00F216FA" w:rsidRPr="00831C80">
        <w:rPr>
          <w:rFonts w:cstheme="minorHAnsi"/>
          <w:noProof/>
          <w:vertAlign w:val="superscript"/>
        </w:rPr>
        <w:t>(</w:t>
      </w:r>
      <w:hyperlink w:anchor="_ENREF_4" w:tooltip=",  #9" w:history="1">
        <w:r w:rsidR="00FE7436" w:rsidRPr="00831C80">
          <w:rPr>
            <w:rFonts w:cstheme="minorHAnsi"/>
            <w:noProof/>
            <w:vertAlign w:val="superscript"/>
          </w:rPr>
          <w:t>4</w:t>
        </w:r>
      </w:hyperlink>
      <w:r w:rsidR="00F216FA" w:rsidRPr="00831C80">
        <w:rPr>
          <w:rFonts w:cstheme="minorHAnsi"/>
          <w:noProof/>
          <w:vertAlign w:val="superscript"/>
        </w:rPr>
        <w:t>)</w:t>
      </w:r>
      <w:r w:rsidRPr="00831C80">
        <w:rPr>
          <w:rFonts w:cstheme="minorHAnsi"/>
          <w:vertAlign w:val="superscript"/>
        </w:rPr>
        <w:fldChar w:fldCharType="end"/>
      </w:r>
      <w:r w:rsidRPr="00831C80">
        <w:rPr>
          <w:rFonts w:cstheme="minorHAnsi"/>
        </w:rPr>
        <w:t xml:space="preserve"> were used to calculate the monthly prevalence per 100,000 Australian residents.</w:t>
      </w:r>
    </w:p>
    <w:p w14:paraId="17F7D22F" w14:textId="6E79DCFF" w:rsidR="009963AE" w:rsidRDefault="009963AE" w:rsidP="00876B11">
      <w:pPr>
        <w:pStyle w:val="ListParagraph"/>
        <w:numPr>
          <w:ilvl w:val="1"/>
          <w:numId w:val="5"/>
        </w:numPr>
        <w:spacing w:line="276" w:lineRule="auto"/>
        <w:ind w:left="426" w:hanging="426"/>
        <w:rPr>
          <w:rFonts w:cstheme="minorHAnsi"/>
        </w:rPr>
      </w:pPr>
      <w:r w:rsidRPr="00831C80">
        <w:rPr>
          <w:rFonts w:cstheme="minorHAnsi"/>
        </w:rPr>
        <w:t xml:space="preserve">The monthly number of individuals who initiated (first occurrence of any of the four medicines) a medicine for multiple myeloma in each month for the period 1 Jan 2014 to 30 Jun 2016 was reported (the period from 1 Jul 2013 to 31 Dec 2013 was excluded to ascertain true initiation). ABS population estimates of the number of people at 30 June 2013 to 30 Jun 2016 </w:t>
      </w:r>
      <w:r w:rsidRPr="00831C80">
        <w:rPr>
          <w:rFonts w:cstheme="minorHAnsi"/>
          <w:vertAlign w:val="superscript"/>
        </w:rPr>
        <w:fldChar w:fldCharType="begin"/>
      </w:r>
      <w:r w:rsidR="00F216FA" w:rsidRPr="00831C80">
        <w:rPr>
          <w:rFonts w:cstheme="minorHAnsi"/>
          <w:vertAlign w:val="superscript"/>
        </w:rPr>
        <w:instrText xml:space="preserve"> ADDIN EN.CITE &lt;EndNote&gt;&lt;Cite&gt;&lt;RecNum&gt;9&lt;/RecNum&gt;&lt;DisplayText&gt;(4)&lt;/DisplayText&gt;&lt;record&gt;&lt;rec-number&gt;9&lt;/rec-number&gt;&lt;foreign-keys&gt;&lt;key app="EN" db-id="9pwwa5dw1da2wceswza5fd0awxt2tax0vvz5"&gt;9&lt;/key&gt;&lt;/foreign-keys&gt;&lt;ref-type name="Journal Article"&gt;17&lt;/ref-type&gt;&lt;contributors&gt;&lt;/contributors&gt;&lt;titles&gt;&lt;title&gt;Australian Bureau of Statistics (ABS), Australian Demographic Statistics, Sep 2016 (released 23 Mar 2017)&lt;/title&gt;&lt;/titles&gt;&lt;dates&gt;&lt;/dates&gt;&lt;urls&gt;&lt;/urls&gt;&lt;/record&gt;&lt;/Cite&gt;&lt;/EndNote&gt;</w:instrText>
      </w:r>
      <w:r w:rsidRPr="00831C80">
        <w:rPr>
          <w:rFonts w:cstheme="minorHAnsi"/>
          <w:vertAlign w:val="superscript"/>
        </w:rPr>
        <w:fldChar w:fldCharType="separate"/>
      </w:r>
      <w:r w:rsidR="00F216FA" w:rsidRPr="00831C80">
        <w:rPr>
          <w:rFonts w:cstheme="minorHAnsi"/>
          <w:noProof/>
          <w:vertAlign w:val="superscript"/>
        </w:rPr>
        <w:t>(</w:t>
      </w:r>
      <w:hyperlink w:anchor="_ENREF_4" w:tooltip=",  #9" w:history="1">
        <w:r w:rsidR="00FE7436" w:rsidRPr="00831C80">
          <w:rPr>
            <w:rFonts w:cstheme="minorHAnsi"/>
            <w:noProof/>
            <w:vertAlign w:val="superscript"/>
          </w:rPr>
          <w:t>4</w:t>
        </w:r>
      </w:hyperlink>
      <w:r w:rsidR="00F216FA" w:rsidRPr="00831C80">
        <w:rPr>
          <w:rFonts w:cstheme="minorHAnsi"/>
          <w:noProof/>
          <w:vertAlign w:val="superscript"/>
        </w:rPr>
        <w:t>)</w:t>
      </w:r>
      <w:r w:rsidRPr="00831C80">
        <w:rPr>
          <w:rFonts w:cstheme="minorHAnsi"/>
          <w:vertAlign w:val="superscript"/>
        </w:rPr>
        <w:fldChar w:fldCharType="end"/>
      </w:r>
      <w:r w:rsidRPr="00831C80">
        <w:rPr>
          <w:rFonts w:cstheme="minorHAnsi"/>
        </w:rPr>
        <w:t xml:space="preserve"> were used to calculate the population rates per 100,000 Australian residents. </w:t>
      </w:r>
      <w:r w:rsidR="00F950BA" w:rsidRPr="00831C80">
        <w:rPr>
          <w:rFonts w:cstheme="minorHAnsi"/>
        </w:rPr>
        <w:t>The a</w:t>
      </w:r>
      <w:r w:rsidRPr="00831C80">
        <w:rPr>
          <w:rFonts w:cstheme="minorHAnsi"/>
        </w:rPr>
        <w:t xml:space="preserve">ge distribution of initiators was also </w:t>
      </w:r>
      <w:r w:rsidR="00F950BA" w:rsidRPr="00831C80">
        <w:rPr>
          <w:rFonts w:cstheme="minorHAnsi"/>
        </w:rPr>
        <w:t>determined</w:t>
      </w:r>
      <w:r w:rsidRPr="00831C80">
        <w:rPr>
          <w:rFonts w:cstheme="minorHAnsi"/>
        </w:rPr>
        <w:t>.</w:t>
      </w:r>
    </w:p>
    <w:p w14:paraId="55BDAC5D" w14:textId="793224B5" w:rsidR="008E55D3" w:rsidRPr="008E55D3" w:rsidRDefault="008E55D3" w:rsidP="008E55D3">
      <w:pPr>
        <w:spacing w:line="276" w:lineRule="auto"/>
        <w:rPr>
          <w:rFonts w:cstheme="minorHAnsi"/>
        </w:rPr>
      </w:pPr>
      <w:r>
        <w:rPr>
          <w:rFonts w:cstheme="minorHAnsi"/>
        </w:rPr>
        <w:t>Annual incidence and prevalence numbers are reported as are monthly rates per 100,000 population.</w:t>
      </w:r>
    </w:p>
    <w:p w14:paraId="19472001" w14:textId="77777777" w:rsidR="009963AE" w:rsidRPr="00A91137" w:rsidRDefault="009963AE" w:rsidP="003808C4">
      <w:pPr>
        <w:rPr>
          <w:b/>
        </w:rPr>
      </w:pPr>
      <w:r w:rsidRPr="00A91137">
        <w:rPr>
          <w:b/>
        </w:rPr>
        <w:t xml:space="preserve">2) </w:t>
      </w:r>
      <w:r>
        <w:rPr>
          <w:b/>
        </w:rPr>
        <w:t>Clinical pathways</w:t>
      </w:r>
      <w:r w:rsidRPr="00A91137">
        <w:rPr>
          <w:b/>
        </w:rPr>
        <w:t xml:space="preserve"> of use of </w:t>
      </w:r>
      <w:r w:rsidR="00876B11">
        <w:rPr>
          <w:b/>
        </w:rPr>
        <w:t xml:space="preserve">medicines for </w:t>
      </w:r>
      <w:r w:rsidRPr="00A91137">
        <w:rPr>
          <w:b/>
        </w:rPr>
        <w:t xml:space="preserve">multiple myeloma, including </w:t>
      </w:r>
      <w:r w:rsidR="00F950BA">
        <w:rPr>
          <w:b/>
        </w:rPr>
        <w:t>first, second and thir</w:t>
      </w:r>
      <w:r w:rsidR="00876B11">
        <w:rPr>
          <w:b/>
        </w:rPr>
        <w:t>d</w:t>
      </w:r>
      <w:r w:rsidRPr="00A91137">
        <w:rPr>
          <w:b/>
        </w:rPr>
        <w:t xml:space="preserve"> line treatment.</w:t>
      </w:r>
    </w:p>
    <w:p w14:paraId="5E8AC2F4" w14:textId="5D11AC48" w:rsidR="00523543" w:rsidRDefault="009963AE" w:rsidP="003808C4">
      <w:r w:rsidRPr="00F724E3">
        <w:t>Patient level data were utilised to determine the treatment paths of individual patients</w:t>
      </w:r>
      <w:r w:rsidR="00956243" w:rsidRPr="00F724E3">
        <w:t xml:space="preserve"> </w:t>
      </w:r>
      <w:r w:rsidR="008E796C" w:rsidRPr="00F724E3">
        <w:t>from</w:t>
      </w:r>
      <w:r w:rsidRPr="00F724E3">
        <w:t xml:space="preserve"> </w:t>
      </w:r>
      <w:r w:rsidR="00616841" w:rsidRPr="00F724E3">
        <w:t>initiat</w:t>
      </w:r>
      <w:r w:rsidR="008E796C" w:rsidRPr="00F724E3">
        <w:t>ion of</w:t>
      </w:r>
      <w:r w:rsidR="00616841" w:rsidRPr="00F724E3">
        <w:t xml:space="preserve"> </w:t>
      </w:r>
      <w:r w:rsidR="00F724E3" w:rsidRPr="00F724E3">
        <w:t>their first</w:t>
      </w:r>
      <w:r w:rsidR="00616841" w:rsidRPr="00F724E3">
        <w:t xml:space="preserve"> medicine for multiple myeloma</w:t>
      </w:r>
      <w:r w:rsidR="00244CD5" w:rsidRPr="00F724E3">
        <w:t xml:space="preserve"> between 2014 and 2016 </w:t>
      </w:r>
      <w:r w:rsidR="00616841" w:rsidRPr="00F724E3">
        <w:rPr>
          <w:rFonts w:cstheme="minorHAnsi"/>
          <w:lang w:val="en-US"/>
        </w:rPr>
        <w:t xml:space="preserve">(after no dispensing </w:t>
      </w:r>
      <w:r w:rsidR="00956243" w:rsidRPr="00F724E3">
        <w:rPr>
          <w:rFonts w:cstheme="minorHAnsi"/>
          <w:lang w:val="en-US"/>
        </w:rPr>
        <w:t>in the previous 6 months) to end of study (31 Dec</w:t>
      </w:r>
      <w:r w:rsidR="00523543">
        <w:rPr>
          <w:rFonts w:cstheme="minorHAnsi"/>
          <w:lang w:val="en-US"/>
        </w:rPr>
        <w:t>ember</w:t>
      </w:r>
      <w:r w:rsidR="00956243" w:rsidRPr="00F724E3">
        <w:rPr>
          <w:rFonts w:cstheme="minorHAnsi"/>
          <w:lang w:val="en-US"/>
        </w:rPr>
        <w:t xml:space="preserve"> 2016). </w:t>
      </w:r>
      <w:r w:rsidRPr="00F724E3">
        <w:t>The results were aggregated to present patterns of clinical pathways for treatment from first line to last line treatment, including and excluding gaps in therapy (</w:t>
      </w:r>
      <w:r w:rsidRPr="00F724E3">
        <w:rPr>
          <w:rFonts w:cstheme="minorHAnsi"/>
          <w:lang w:val="en-US"/>
        </w:rPr>
        <w:t>a gap in refill for the current medicine of three times the length of the estimated prescription duration</w:t>
      </w:r>
      <w:r w:rsidRPr="00F724E3">
        <w:t xml:space="preserve">). The estimated prescription duration for each medicine was based on dosing protocols, which is every 28 days for thalidomide, lenalidomide and pomalidomide, and 1 week for bortezomib. </w:t>
      </w:r>
      <w:r w:rsidR="00B26D00">
        <w:t>T</w:t>
      </w:r>
      <w:r w:rsidR="00F724E3" w:rsidRPr="00F724E3">
        <w:t xml:space="preserve">he time period for repeat dispensings in the data </w:t>
      </w:r>
      <w:r w:rsidR="00B26D00">
        <w:t xml:space="preserve">was analysed which </w:t>
      </w:r>
      <w:r w:rsidR="00F724E3" w:rsidRPr="00F724E3">
        <w:t xml:space="preserve">confirmed those estimates reflect the time period within which 50% </w:t>
      </w:r>
      <w:r w:rsidR="00B26D00">
        <w:t xml:space="preserve">of patients </w:t>
      </w:r>
      <w:r w:rsidR="00F724E3" w:rsidRPr="00F724E3">
        <w:t>return for the specific medicines.</w:t>
      </w:r>
      <w:r w:rsidR="00523543">
        <w:t xml:space="preserve">  </w:t>
      </w:r>
    </w:p>
    <w:p w14:paraId="58A3926A" w14:textId="4D5BCC69" w:rsidR="009963AE" w:rsidRDefault="00623BF7" w:rsidP="003808C4">
      <w:r>
        <w:t>A</w:t>
      </w:r>
      <w:r w:rsidR="00523543">
        <w:t xml:space="preserve"> sensitivity analysis </w:t>
      </w:r>
      <w:r>
        <w:t>was undertaken which</w:t>
      </w:r>
      <w:r w:rsidR="00523543">
        <w:t xml:space="preserve"> was limited to </w:t>
      </w:r>
      <w:r w:rsidR="00523543" w:rsidRPr="00F724E3">
        <w:t xml:space="preserve">patients </w:t>
      </w:r>
      <w:r w:rsidR="00523543">
        <w:t>who</w:t>
      </w:r>
      <w:r w:rsidR="00523543" w:rsidRPr="00F724E3">
        <w:t xml:space="preserve"> initiat</w:t>
      </w:r>
      <w:r w:rsidR="00523543">
        <w:t>ed</w:t>
      </w:r>
      <w:r w:rsidR="00523543" w:rsidRPr="00F724E3">
        <w:t xml:space="preserve"> their first medicine for multiple myeloma </w:t>
      </w:r>
      <w:r w:rsidR="00523543">
        <w:t>in</w:t>
      </w:r>
      <w:r w:rsidR="00523543" w:rsidRPr="00F724E3">
        <w:t xml:space="preserve"> 2014</w:t>
      </w:r>
      <w:r w:rsidR="00523543">
        <w:t xml:space="preserve">. </w:t>
      </w:r>
      <w:r>
        <w:t>T</w:t>
      </w:r>
      <w:r w:rsidR="00523543">
        <w:t xml:space="preserve">hese patients </w:t>
      </w:r>
      <w:r>
        <w:t xml:space="preserve">were followed </w:t>
      </w:r>
      <w:r w:rsidR="00523543">
        <w:t xml:space="preserve">until the end of the study (31 December 2016).  (See Appendix for </w:t>
      </w:r>
      <w:r w:rsidR="0065486C">
        <w:t xml:space="preserve">the </w:t>
      </w:r>
      <w:r w:rsidR="00523543">
        <w:t>sensitivity analysis).</w:t>
      </w:r>
    </w:p>
    <w:p w14:paraId="1634D45C" w14:textId="77777777" w:rsidR="009963AE" w:rsidRPr="00A91137" w:rsidRDefault="009963AE" w:rsidP="003808C4">
      <w:pPr>
        <w:rPr>
          <w:b/>
        </w:rPr>
      </w:pPr>
      <w:r w:rsidRPr="00A91137">
        <w:rPr>
          <w:b/>
        </w:rPr>
        <w:t xml:space="preserve">3) </w:t>
      </w:r>
      <w:r w:rsidR="00876B11">
        <w:rPr>
          <w:b/>
        </w:rPr>
        <w:t>The d</w:t>
      </w:r>
      <w:r w:rsidRPr="00A91137">
        <w:rPr>
          <w:b/>
        </w:rPr>
        <w:t xml:space="preserve">uration of treatment with </w:t>
      </w:r>
      <w:r w:rsidR="00876B11">
        <w:rPr>
          <w:b/>
        </w:rPr>
        <w:t xml:space="preserve">medicines for </w:t>
      </w:r>
      <w:r w:rsidRPr="00A91137">
        <w:rPr>
          <w:b/>
        </w:rPr>
        <w:t>multiple myeloma</w:t>
      </w:r>
      <w:r w:rsidR="00876B11">
        <w:rPr>
          <w:b/>
        </w:rPr>
        <w:t>.</w:t>
      </w:r>
      <w:r w:rsidRPr="00A91137">
        <w:rPr>
          <w:b/>
        </w:rPr>
        <w:t xml:space="preserve"> </w:t>
      </w:r>
    </w:p>
    <w:p w14:paraId="03C39DD3" w14:textId="6714560E" w:rsidR="009963AE" w:rsidRDefault="009963AE" w:rsidP="003808C4">
      <w:pPr>
        <w:widowControl w:val="0"/>
        <w:rPr>
          <w:rFonts w:cstheme="minorHAnsi"/>
          <w:lang w:val="en-US"/>
        </w:rPr>
      </w:pPr>
      <w:r>
        <w:t>A cohort study was conducted to investigate duration of treatment in people who initiated a medicine for multiple myeloma in t</w:t>
      </w:r>
      <w:r w:rsidRPr="000B7EDB">
        <w:rPr>
          <w:rFonts w:cstheme="minorHAnsi"/>
          <w:lang w:val="en-US"/>
        </w:rPr>
        <w:t>he calendar year</w:t>
      </w:r>
      <w:r>
        <w:rPr>
          <w:rFonts w:cstheme="minorHAnsi"/>
          <w:lang w:val="en-US"/>
        </w:rPr>
        <w:t xml:space="preserve"> 2014 (after no dispensing for such a medicine in the previous 6 months). The initiators were followed for 24 months. </w:t>
      </w:r>
      <w:r w:rsidR="00486044">
        <w:rPr>
          <w:rFonts w:cstheme="minorHAnsi"/>
          <w:lang w:val="en-US"/>
        </w:rPr>
        <w:t xml:space="preserve"> </w:t>
      </w:r>
    </w:p>
    <w:p w14:paraId="25E54A30" w14:textId="0BE62073" w:rsidR="00256FAC" w:rsidRDefault="00256FAC" w:rsidP="003808C4">
      <w:pPr>
        <w:widowControl w:val="0"/>
        <w:rPr>
          <w:rFonts w:cstheme="minorHAnsi"/>
          <w:lang w:val="en-US"/>
        </w:rPr>
      </w:pPr>
      <w:r>
        <w:rPr>
          <w:rFonts w:cstheme="minorHAnsi"/>
          <w:lang w:val="en-US"/>
        </w:rPr>
        <w:t xml:space="preserve">The age and gender of those who initiated each medicine were reported as means and frequencies.  Differences in age and gender by medicine were compared using student’s T test for age and Chi squared test for gender. Results with a p value &lt;0.05 were considered significantly different. </w:t>
      </w:r>
    </w:p>
    <w:p w14:paraId="028A5750" w14:textId="32CB9355" w:rsidR="009963AE" w:rsidRPr="00370577" w:rsidRDefault="009963AE" w:rsidP="003808C4">
      <w:pPr>
        <w:widowControl w:val="0"/>
        <w:rPr>
          <w:rFonts w:cstheme="minorHAnsi"/>
          <w:lang w:val="en-US"/>
        </w:rPr>
      </w:pPr>
      <w:r w:rsidRPr="000B7EDB">
        <w:rPr>
          <w:rFonts w:cstheme="minorHAnsi"/>
          <w:lang w:val="en-US"/>
        </w:rPr>
        <w:t>Kaplan Meier survival analysis</w:t>
      </w:r>
      <w:r>
        <w:rPr>
          <w:rFonts w:cstheme="minorHAnsi"/>
          <w:lang w:val="en-US"/>
        </w:rPr>
        <w:t xml:space="preserve"> was </w:t>
      </w:r>
      <w:r w:rsidRPr="000B7EDB">
        <w:rPr>
          <w:rFonts w:cstheme="minorHAnsi"/>
          <w:lang w:val="en-US"/>
        </w:rPr>
        <w:t xml:space="preserve">conducted to estimate the duration of the </w:t>
      </w:r>
      <w:r>
        <w:rPr>
          <w:rFonts w:cstheme="minorHAnsi"/>
          <w:lang w:val="en-US"/>
        </w:rPr>
        <w:t>first episode with the index</w:t>
      </w:r>
      <w:r w:rsidRPr="000B7EDB">
        <w:rPr>
          <w:rFonts w:cstheme="minorHAnsi"/>
          <w:lang w:val="en-US"/>
        </w:rPr>
        <w:t xml:space="preserve"> </w:t>
      </w:r>
      <w:r>
        <w:rPr>
          <w:rFonts w:cstheme="minorHAnsi"/>
          <w:lang w:val="en-US"/>
        </w:rPr>
        <w:t>medicine</w:t>
      </w:r>
      <w:r w:rsidRPr="000B7EDB">
        <w:rPr>
          <w:rFonts w:cstheme="minorHAnsi"/>
          <w:lang w:val="en-US"/>
        </w:rPr>
        <w:t xml:space="preserve">. The study end point </w:t>
      </w:r>
      <w:r>
        <w:rPr>
          <w:rFonts w:cstheme="minorHAnsi"/>
          <w:lang w:val="en-US"/>
        </w:rPr>
        <w:t xml:space="preserve">was </w:t>
      </w:r>
      <w:r w:rsidRPr="000B7EDB">
        <w:rPr>
          <w:rFonts w:cstheme="minorHAnsi"/>
          <w:lang w:val="en-US"/>
        </w:rPr>
        <w:t>time to discontinuation</w:t>
      </w:r>
      <w:r>
        <w:rPr>
          <w:rFonts w:cstheme="minorHAnsi"/>
          <w:lang w:val="en-US"/>
        </w:rPr>
        <w:t xml:space="preserve"> of the index medicine</w:t>
      </w:r>
      <w:r w:rsidRPr="000B7EDB">
        <w:rPr>
          <w:rFonts w:cstheme="minorHAnsi"/>
          <w:lang w:val="en-US"/>
        </w:rPr>
        <w:t>. Discontinuation w</w:t>
      </w:r>
      <w:r>
        <w:rPr>
          <w:rFonts w:cstheme="minorHAnsi"/>
          <w:lang w:val="en-US"/>
        </w:rPr>
        <w:t>as</w:t>
      </w:r>
      <w:r w:rsidRPr="000B7EDB">
        <w:rPr>
          <w:rFonts w:cstheme="minorHAnsi"/>
          <w:lang w:val="en-US"/>
        </w:rPr>
        <w:t xml:space="preserve"> defined as either cessation (a gap in refill for the index medicine of three times the length of the </w:t>
      </w:r>
      <w:r>
        <w:rPr>
          <w:rFonts w:cstheme="minorHAnsi"/>
          <w:lang w:val="en-US"/>
        </w:rPr>
        <w:t xml:space="preserve">estimated </w:t>
      </w:r>
      <w:r w:rsidRPr="000B7EDB">
        <w:rPr>
          <w:rFonts w:cstheme="minorHAnsi"/>
          <w:lang w:val="en-US"/>
        </w:rPr>
        <w:t xml:space="preserve">prescription duration) or </w:t>
      </w:r>
      <w:r>
        <w:rPr>
          <w:rFonts w:cstheme="minorHAnsi"/>
          <w:lang w:val="en-US"/>
        </w:rPr>
        <w:t>a switch</w:t>
      </w:r>
      <w:r w:rsidRPr="000B7EDB">
        <w:rPr>
          <w:rFonts w:cstheme="minorHAnsi"/>
          <w:lang w:val="en-US"/>
        </w:rPr>
        <w:t xml:space="preserve"> to a </w:t>
      </w:r>
      <w:r>
        <w:rPr>
          <w:rFonts w:cstheme="minorHAnsi"/>
          <w:lang w:val="en-US"/>
        </w:rPr>
        <w:t xml:space="preserve">therapy not including </w:t>
      </w:r>
      <w:r w:rsidRPr="000B7EDB">
        <w:rPr>
          <w:rFonts w:cstheme="minorHAnsi"/>
          <w:lang w:val="en-US"/>
        </w:rPr>
        <w:t xml:space="preserve">the index </w:t>
      </w:r>
      <w:r>
        <w:rPr>
          <w:rFonts w:cstheme="minorHAnsi"/>
          <w:lang w:val="en-US"/>
        </w:rPr>
        <w:t>medicine</w:t>
      </w:r>
      <w:r w:rsidRPr="000B7EDB">
        <w:rPr>
          <w:rFonts w:cstheme="minorHAnsi"/>
          <w:lang w:val="en-US"/>
        </w:rPr>
        <w:t xml:space="preserve"> (switches from one strength to another of the </w:t>
      </w:r>
      <w:r w:rsidRPr="000B7EDB">
        <w:rPr>
          <w:rFonts w:cstheme="minorHAnsi"/>
          <w:lang w:val="en-US"/>
        </w:rPr>
        <w:lastRenderedPageBreak/>
        <w:t xml:space="preserve">same medicine </w:t>
      </w:r>
      <w:r>
        <w:rPr>
          <w:rFonts w:cstheme="minorHAnsi"/>
          <w:lang w:val="en-US"/>
        </w:rPr>
        <w:t xml:space="preserve">were </w:t>
      </w:r>
      <w:r w:rsidRPr="000B7EDB">
        <w:rPr>
          <w:rFonts w:cstheme="minorHAnsi"/>
          <w:lang w:val="en-US"/>
        </w:rPr>
        <w:t xml:space="preserve">regarded as continuing therapy with that medicine). </w:t>
      </w:r>
      <w:r w:rsidRPr="00E13348">
        <w:t xml:space="preserve">The estimated prescription duration </w:t>
      </w:r>
      <w:r>
        <w:t>for each medicine was based on dosing protocols, which is every 28 days for thalidomide, lenalidomide and pomalidomide, and 1 week for bortezomib.</w:t>
      </w:r>
      <w:r w:rsidRPr="00E13348">
        <w:t xml:space="preserve"> </w:t>
      </w:r>
      <w:r>
        <w:t>Persons</w:t>
      </w:r>
      <w:r w:rsidRPr="00BE5C78">
        <w:t xml:space="preserve"> </w:t>
      </w:r>
      <w:r>
        <w:t>were</w:t>
      </w:r>
      <w:r w:rsidRPr="00BE5C78">
        <w:t xml:space="preserve"> followed </w:t>
      </w:r>
      <w:r>
        <w:t>up until cessation, switching to therapy not including the index medicine, or</w:t>
      </w:r>
      <w:r w:rsidRPr="00BE5C78">
        <w:t xml:space="preserve"> </w:t>
      </w:r>
      <w:r>
        <w:t>for 24</w:t>
      </w:r>
      <w:r w:rsidRPr="00BE5C78">
        <w:t xml:space="preserve"> months </w:t>
      </w:r>
      <w:r>
        <w:t xml:space="preserve">post index prescription. Those who ceased or switched therapy before the end of the 24 months are reported as “event” persons, while those who </w:t>
      </w:r>
      <w:r w:rsidR="00FE3AEF">
        <w:t xml:space="preserve">died or </w:t>
      </w:r>
      <w:r>
        <w:t>continued therapy with the index medicine at 24 months are reported as “censored” persons.</w:t>
      </w:r>
      <w:r w:rsidR="00C47ECC">
        <w:t xml:space="preserve"> </w:t>
      </w:r>
      <w:r>
        <w:t>Results were stratified by the type of index medicine provided.</w:t>
      </w:r>
    </w:p>
    <w:p w14:paraId="10443942" w14:textId="77777777" w:rsidR="009963AE" w:rsidRDefault="009963AE" w:rsidP="003808C4">
      <w:pPr>
        <w:widowControl w:val="0"/>
        <w:rPr>
          <w:rFonts w:cstheme="minorHAnsi"/>
          <w:lang w:val="en-US"/>
        </w:rPr>
      </w:pPr>
      <w:r>
        <w:rPr>
          <w:rFonts w:cstheme="minorHAnsi"/>
          <w:lang w:val="en-US"/>
        </w:rPr>
        <w:t xml:space="preserve">Additional </w:t>
      </w:r>
      <w:r w:rsidRPr="000B7EDB">
        <w:rPr>
          <w:rFonts w:cstheme="minorHAnsi"/>
          <w:lang w:val="en-US"/>
        </w:rPr>
        <w:t xml:space="preserve">analysis </w:t>
      </w:r>
      <w:r>
        <w:rPr>
          <w:rFonts w:cstheme="minorHAnsi"/>
          <w:lang w:val="en-US"/>
        </w:rPr>
        <w:t xml:space="preserve">allowing for </w:t>
      </w:r>
      <w:r w:rsidRPr="000B7EDB">
        <w:rPr>
          <w:rFonts w:cstheme="minorHAnsi"/>
          <w:lang w:val="en-US"/>
        </w:rPr>
        <w:t xml:space="preserve">switches from one </w:t>
      </w:r>
      <w:r>
        <w:rPr>
          <w:rFonts w:cstheme="minorHAnsi"/>
          <w:lang w:val="en-US"/>
        </w:rPr>
        <w:t xml:space="preserve">medicine </w:t>
      </w:r>
      <w:r w:rsidRPr="000B7EDB">
        <w:rPr>
          <w:rFonts w:cstheme="minorHAnsi"/>
          <w:lang w:val="en-US"/>
        </w:rPr>
        <w:t xml:space="preserve">to another </w:t>
      </w:r>
      <w:r>
        <w:rPr>
          <w:rFonts w:cstheme="minorHAnsi"/>
          <w:lang w:val="en-US"/>
        </w:rPr>
        <w:t>medicine for multiple myeloma</w:t>
      </w:r>
      <w:r w:rsidRPr="000B7EDB">
        <w:rPr>
          <w:rFonts w:cstheme="minorHAnsi"/>
          <w:lang w:val="en-US"/>
        </w:rPr>
        <w:t xml:space="preserve"> </w:t>
      </w:r>
      <w:r>
        <w:rPr>
          <w:rFonts w:cstheme="minorHAnsi"/>
          <w:lang w:val="en-US"/>
        </w:rPr>
        <w:t xml:space="preserve">to be </w:t>
      </w:r>
      <w:r w:rsidRPr="000B7EDB">
        <w:rPr>
          <w:rFonts w:cstheme="minorHAnsi"/>
          <w:lang w:val="en-US"/>
        </w:rPr>
        <w:t xml:space="preserve">considered as </w:t>
      </w:r>
      <w:r>
        <w:rPr>
          <w:rFonts w:cstheme="minorHAnsi"/>
          <w:lang w:val="en-US"/>
        </w:rPr>
        <w:t>continuation</w:t>
      </w:r>
      <w:r w:rsidRPr="000B7EDB">
        <w:rPr>
          <w:rFonts w:cstheme="minorHAnsi"/>
          <w:lang w:val="en-US"/>
        </w:rPr>
        <w:t xml:space="preserve"> of initial therapy</w:t>
      </w:r>
      <w:r>
        <w:rPr>
          <w:rFonts w:cstheme="minorHAnsi"/>
          <w:lang w:val="en-US"/>
        </w:rPr>
        <w:t xml:space="preserve"> were conducted to estimate the</w:t>
      </w:r>
      <w:r w:rsidR="00C47ECC">
        <w:rPr>
          <w:rFonts w:cstheme="minorHAnsi"/>
          <w:lang w:val="en-US"/>
        </w:rPr>
        <w:t xml:space="preserve"> </w:t>
      </w:r>
      <w:r>
        <w:rPr>
          <w:rFonts w:cstheme="minorHAnsi"/>
          <w:lang w:val="en-US"/>
        </w:rPr>
        <w:t xml:space="preserve">length of first episode on any PBS-listed multiple myeloma medicine. </w:t>
      </w:r>
    </w:p>
    <w:p w14:paraId="7A11E7E7" w14:textId="4A3C950C" w:rsidR="00876B11" w:rsidRDefault="009963AE" w:rsidP="00AA4D84">
      <w:pPr>
        <w:widowControl w:val="0"/>
        <w:rPr>
          <w:b/>
        </w:rPr>
      </w:pPr>
      <w:r>
        <w:rPr>
          <w:rFonts w:cstheme="minorHAnsi"/>
          <w:lang w:val="en-US"/>
        </w:rPr>
        <w:t xml:space="preserve">The cumulative duration of all episodes on any medicine </w:t>
      </w:r>
      <w:r w:rsidR="00F950BA">
        <w:rPr>
          <w:rFonts w:cstheme="minorHAnsi"/>
          <w:lang w:val="en-US"/>
        </w:rPr>
        <w:t>was</w:t>
      </w:r>
      <w:r>
        <w:rPr>
          <w:rFonts w:cstheme="minorHAnsi"/>
          <w:lang w:val="en-US"/>
        </w:rPr>
        <w:t xml:space="preserve"> also estimated as well as the </w:t>
      </w:r>
      <w:r>
        <w:t xml:space="preserve">cumulative duration of all </w:t>
      </w:r>
      <w:r w:rsidRPr="00490D5B">
        <w:t>breaks</w:t>
      </w:r>
      <w:r>
        <w:t xml:space="preserve"> (gaps)</w:t>
      </w:r>
      <w:r w:rsidRPr="00490D5B">
        <w:t xml:space="preserve"> in medicine coverage that could be considered treatment holidays or discontinuation due to sustained remission of the disease.</w:t>
      </w:r>
      <w:r w:rsidR="00523543">
        <w:t xml:space="preserve"> </w:t>
      </w:r>
    </w:p>
    <w:p w14:paraId="1BFA8C1F" w14:textId="5D99A2D9" w:rsidR="009963AE" w:rsidRPr="00A91137" w:rsidRDefault="009963AE" w:rsidP="003808C4">
      <w:pPr>
        <w:rPr>
          <w:b/>
        </w:rPr>
      </w:pPr>
      <w:r w:rsidRPr="00A91137">
        <w:rPr>
          <w:b/>
        </w:rPr>
        <w:t xml:space="preserve">4) </w:t>
      </w:r>
      <w:r w:rsidR="00F950BA">
        <w:rPr>
          <w:b/>
        </w:rPr>
        <w:t>The extent of c</w:t>
      </w:r>
      <w:r w:rsidRPr="00A91137">
        <w:rPr>
          <w:b/>
        </w:rPr>
        <w:t xml:space="preserve">o-prescribing of two or more </w:t>
      </w:r>
      <w:r w:rsidR="00883AD6" w:rsidRPr="00964DFF">
        <w:rPr>
          <w:b/>
        </w:rPr>
        <w:t>PBS subsidised</w:t>
      </w:r>
      <w:r w:rsidR="00883AD6">
        <w:rPr>
          <w:b/>
        </w:rPr>
        <w:t xml:space="preserve"> </w:t>
      </w:r>
      <w:r w:rsidR="00F950BA">
        <w:rPr>
          <w:b/>
        </w:rPr>
        <w:t xml:space="preserve">medicines for </w:t>
      </w:r>
      <w:r w:rsidRPr="00A91137">
        <w:rPr>
          <w:b/>
        </w:rPr>
        <w:t>multiple myeloma.</w:t>
      </w:r>
    </w:p>
    <w:p w14:paraId="75DE36D5" w14:textId="1D3B07BB" w:rsidR="009963AE" w:rsidRPr="00490D5B" w:rsidRDefault="009963AE" w:rsidP="003808C4">
      <w:r>
        <w:t>Monthly rates of people who received dispensings for one, two, three or four different medicines for multiple myeloma i</w:t>
      </w:r>
      <w:r w:rsidRPr="0040484F">
        <w:t xml:space="preserve">n </w:t>
      </w:r>
      <w:r>
        <w:t xml:space="preserve">a given </w:t>
      </w:r>
      <w:r w:rsidRPr="0040484F">
        <w:t>month</w:t>
      </w:r>
      <w:r>
        <w:t xml:space="preserve"> were reported as a proportion of the total number of people with at least one dispensing for any medicine in a given month. </w:t>
      </w:r>
      <w:r w:rsidR="009069B1">
        <w:t>A</w:t>
      </w:r>
      <w:r>
        <w:t xml:space="preserve"> conservative estimate of sufficient supply </w:t>
      </w:r>
      <w:r w:rsidR="009069B1">
        <w:t xml:space="preserve">was used </w:t>
      </w:r>
      <w:r w:rsidR="00943198">
        <w:t xml:space="preserve">where a person had </w:t>
      </w:r>
      <w:r>
        <w:t xml:space="preserve">to be using both medicines for the whole month and reported the proportion of people based on that definition of co-prescribing. </w:t>
      </w:r>
    </w:p>
    <w:p w14:paraId="68EA84B5" w14:textId="377496E6" w:rsidR="009963AE" w:rsidRPr="00A91137" w:rsidRDefault="009963AE" w:rsidP="003808C4">
      <w:pPr>
        <w:rPr>
          <w:b/>
        </w:rPr>
      </w:pPr>
      <w:r w:rsidRPr="00A91137">
        <w:rPr>
          <w:b/>
        </w:rPr>
        <w:t xml:space="preserve">5) </w:t>
      </w:r>
      <w:r w:rsidR="00876B11">
        <w:rPr>
          <w:b/>
        </w:rPr>
        <w:t>T</w:t>
      </w:r>
      <w:r w:rsidR="00876B11" w:rsidRPr="00876B11">
        <w:rPr>
          <w:b/>
        </w:rPr>
        <w:t xml:space="preserve">he consistency of use of PBS subsidised medicines for multiple myeloma with the recommendations in Australian guidelines </w:t>
      </w:r>
      <w:r w:rsidR="00876B11" w:rsidRPr="00876B11">
        <w:rPr>
          <w:b/>
          <w:vertAlign w:val="superscript"/>
        </w:rPr>
        <w:fldChar w:fldCharType="begin"/>
      </w:r>
      <w:r w:rsidR="00F216FA">
        <w:rPr>
          <w:b/>
          <w:vertAlign w:val="superscript"/>
        </w:rPr>
        <w:instrText xml:space="preserve"> ADDIN EN.CITE &lt;EndNote&gt;&lt;Cite&gt;&lt;RecNum&gt;8&lt;/RecNum&gt;&lt;DisplayText&gt;(1)&lt;/DisplayText&gt;&lt;record&gt;&lt;rec-number&gt;8&lt;/rec-number&gt;&lt;foreign-keys&gt;&lt;key app="EN" db-id="9pwwa5dw1da2wceswza5fd0awxt2tax0vvz5"&gt;8&lt;/key&gt;&lt;/foreign-keys&gt;&lt;ref-type name="Journal Article"&gt;17&lt;/ref-type&gt;&lt;contributors&gt;&lt;/contributors&gt;&lt;titles&gt;&lt;title&gt;Medical Scientific Advisory Group to the Myeloma Foundation of Australia, Clinical practice guideline multiple myeloma. 2017. http://myeloma.org.au/wp-content/uploads/sites/2/2017/05/MSAG-Clinical-Practice-Guideline-Myeloma-V4-March-2017.pdf&lt;/title&gt;&lt;/titles&gt;&lt;dates&gt;&lt;/dates&gt;&lt;urls&gt;&lt;/urls&gt;&lt;/record&gt;&lt;/Cite&gt;&lt;/EndNote&gt;</w:instrText>
      </w:r>
      <w:r w:rsidR="00876B11" w:rsidRPr="00876B11">
        <w:rPr>
          <w:b/>
          <w:vertAlign w:val="superscript"/>
        </w:rPr>
        <w:fldChar w:fldCharType="separate"/>
      </w:r>
      <w:r w:rsidR="00876B11" w:rsidRPr="00876B11">
        <w:rPr>
          <w:b/>
          <w:noProof/>
          <w:vertAlign w:val="superscript"/>
        </w:rPr>
        <w:t>(</w:t>
      </w:r>
      <w:hyperlink w:anchor="_ENREF_1" w:tooltip=",  #8" w:history="1">
        <w:r w:rsidR="00FE7436" w:rsidRPr="00876B11">
          <w:rPr>
            <w:b/>
            <w:noProof/>
            <w:vertAlign w:val="superscript"/>
          </w:rPr>
          <w:t>1</w:t>
        </w:r>
      </w:hyperlink>
      <w:r w:rsidR="00876B11" w:rsidRPr="00876B11">
        <w:rPr>
          <w:b/>
          <w:noProof/>
          <w:vertAlign w:val="superscript"/>
        </w:rPr>
        <w:t>)</w:t>
      </w:r>
      <w:r w:rsidR="00876B11" w:rsidRPr="00876B11">
        <w:rPr>
          <w:b/>
          <w:vertAlign w:val="superscript"/>
        </w:rPr>
        <w:fldChar w:fldCharType="end"/>
      </w:r>
      <w:r w:rsidR="00876B11" w:rsidRPr="00876B11">
        <w:rPr>
          <w:b/>
        </w:rPr>
        <w:t xml:space="preserve"> and the PBS restrictions</w:t>
      </w:r>
      <w:r w:rsidRPr="00876B11">
        <w:rPr>
          <w:b/>
        </w:rPr>
        <w:t>.</w:t>
      </w:r>
    </w:p>
    <w:p w14:paraId="07F2135C" w14:textId="1B99A570" w:rsidR="009963AE" w:rsidRDefault="009963AE" w:rsidP="003808C4">
      <w:r>
        <w:t xml:space="preserve">The patterns of use of the </w:t>
      </w:r>
      <w:r w:rsidR="006C65DE">
        <w:t xml:space="preserve">multiple myeloma </w:t>
      </w:r>
      <w:r w:rsidR="00F724E3">
        <w:t xml:space="preserve">listed </w:t>
      </w:r>
      <w:r>
        <w:t>medicines were compared against guideline recommendations and PBS restriction</w:t>
      </w:r>
      <w:r w:rsidR="006C65DE">
        <w:t>s</w:t>
      </w:r>
      <w:r>
        <w:t xml:space="preserve"> specified in Table </w:t>
      </w:r>
      <w:r w:rsidR="00FE45CE">
        <w:t>4</w:t>
      </w:r>
      <w:r>
        <w:t>.</w:t>
      </w:r>
      <w:r w:rsidR="00523543">
        <w:t xml:space="preserve">  This was undertaken for the primary analysis and the sensitivity analysis (See Appendix for sensitivity analysis).</w:t>
      </w:r>
    </w:p>
    <w:p w14:paraId="6CDD70B5" w14:textId="1677976C" w:rsidR="00C714D0" w:rsidRPr="005E22C2" w:rsidRDefault="00C714D0" w:rsidP="00487A35">
      <w:pPr>
        <w:pStyle w:val="Heading1"/>
      </w:pPr>
      <w:r w:rsidRPr="005E22C2">
        <w:t>Results</w:t>
      </w:r>
    </w:p>
    <w:p w14:paraId="0639CA1E" w14:textId="77777777" w:rsidR="00736041" w:rsidRPr="005E22C2" w:rsidRDefault="001B5D37" w:rsidP="00487A35">
      <w:pPr>
        <w:pStyle w:val="Heading2"/>
      </w:pPr>
      <w:r w:rsidRPr="005E22C2">
        <w:t xml:space="preserve">Analysis </w:t>
      </w:r>
      <w:r w:rsidR="00736041" w:rsidRPr="005E22C2">
        <w:t xml:space="preserve">of </w:t>
      </w:r>
      <w:r w:rsidR="0063631C">
        <w:t>d</w:t>
      </w:r>
      <w:r w:rsidR="00E677DD" w:rsidRPr="005E22C2">
        <w:t xml:space="preserve">rug </w:t>
      </w:r>
      <w:r w:rsidR="0063631C">
        <w:t>u</w:t>
      </w:r>
      <w:r w:rsidR="00E677DD" w:rsidRPr="005E22C2">
        <w:t>tilisation</w:t>
      </w:r>
    </w:p>
    <w:p w14:paraId="1C61F7BE" w14:textId="7393324C" w:rsidR="00DA6FD5" w:rsidRPr="00DA6FD5" w:rsidRDefault="00736041" w:rsidP="00487A35">
      <w:pPr>
        <w:pStyle w:val="Heading3"/>
      </w:pPr>
      <w:r w:rsidRPr="005E22C2">
        <w:t>Overall utilisation</w:t>
      </w:r>
    </w:p>
    <w:p w14:paraId="3F1A51A3" w14:textId="77777777" w:rsidR="00A93C21" w:rsidRPr="00A64DE7" w:rsidRDefault="00A93C21" w:rsidP="003808C4">
      <w:pPr>
        <w:rPr>
          <w:b/>
        </w:rPr>
      </w:pPr>
      <w:r w:rsidRPr="00A64DE7">
        <w:rPr>
          <w:b/>
        </w:rPr>
        <w:t xml:space="preserve">1) </w:t>
      </w:r>
      <w:r w:rsidR="00876B11">
        <w:rPr>
          <w:b/>
        </w:rPr>
        <w:t>The p</w:t>
      </w:r>
      <w:r w:rsidRPr="00A64DE7">
        <w:rPr>
          <w:b/>
        </w:rPr>
        <w:t xml:space="preserve">revalent and incident population treated with the PBS listed </w:t>
      </w:r>
      <w:r w:rsidR="00876B11">
        <w:rPr>
          <w:b/>
        </w:rPr>
        <w:t xml:space="preserve">medicines for </w:t>
      </w:r>
      <w:r w:rsidRPr="00A64DE7">
        <w:rPr>
          <w:b/>
        </w:rPr>
        <w:t xml:space="preserve">multiple myeloma </w:t>
      </w:r>
    </w:p>
    <w:p w14:paraId="70FD88DD" w14:textId="77777777" w:rsidR="004A1CB1" w:rsidRDefault="00A93C21" w:rsidP="003808C4">
      <w:pPr>
        <w:spacing w:before="120"/>
      </w:pPr>
      <w:r w:rsidRPr="002309D1">
        <w:t xml:space="preserve">Overall, there were </w:t>
      </w:r>
      <w:r>
        <w:t>9,</w:t>
      </w:r>
      <w:r w:rsidR="0089370D">
        <w:t>445</w:t>
      </w:r>
      <w:r>
        <w:t xml:space="preserve"> distinct people who received 20</w:t>
      </w:r>
      <w:r w:rsidR="0089370D">
        <w:t>4</w:t>
      </w:r>
      <w:r>
        <w:t>,</w:t>
      </w:r>
      <w:r w:rsidR="0089370D">
        <w:t>9</w:t>
      </w:r>
      <w:r>
        <w:t>4</w:t>
      </w:r>
      <w:r w:rsidR="0089370D">
        <w:t>7</w:t>
      </w:r>
      <w:r>
        <w:t xml:space="preserve"> dispensings for </w:t>
      </w:r>
      <w:r w:rsidR="0089370D">
        <w:t xml:space="preserve">the listed </w:t>
      </w:r>
      <w:r>
        <w:t>medicines for multiple myeloma in the period 1 Jul</w:t>
      </w:r>
      <w:r w:rsidR="00F950BA">
        <w:t>y</w:t>
      </w:r>
      <w:r>
        <w:t xml:space="preserve"> 2013 to 31 Dec</w:t>
      </w:r>
      <w:r w:rsidR="00F950BA">
        <w:t>ember</w:t>
      </w:r>
      <w:r>
        <w:t xml:space="preserve"> 2016.</w:t>
      </w:r>
    </w:p>
    <w:p w14:paraId="2EA70859" w14:textId="60613102" w:rsidR="004A1CB1" w:rsidRDefault="009C6265" w:rsidP="003808C4">
      <w:pPr>
        <w:spacing w:before="120"/>
      </w:pPr>
      <w:r>
        <w:t xml:space="preserve">Table </w:t>
      </w:r>
      <w:r w:rsidR="00B47B06">
        <w:t>5</w:t>
      </w:r>
      <w:r w:rsidR="00EF68A8">
        <w:t xml:space="preserve"> summarises the number of incident and prevalent patients by calendar year</w:t>
      </w:r>
      <w:r w:rsidR="00566B1E">
        <w:t>.</w:t>
      </w:r>
    </w:p>
    <w:p w14:paraId="428958D2" w14:textId="0791CF5A" w:rsidR="00566B1E" w:rsidRPr="007D29D4" w:rsidRDefault="00B47B06" w:rsidP="003808C4">
      <w:pPr>
        <w:spacing w:before="120"/>
        <w:rPr>
          <w:b/>
        </w:rPr>
      </w:pPr>
      <w:r>
        <w:rPr>
          <w:b/>
        </w:rPr>
        <w:lastRenderedPageBreak/>
        <w:t>Table 5</w:t>
      </w:r>
      <w:r w:rsidR="007D29D4">
        <w:rPr>
          <w:b/>
        </w:rPr>
        <w:t>: Number of incident and prevalent patients by calendar year and by drug</w:t>
      </w:r>
    </w:p>
    <w:tbl>
      <w:tblPr>
        <w:tblW w:w="5000" w:type="pct"/>
        <w:tblLook w:val="04A0" w:firstRow="1" w:lastRow="0" w:firstColumn="1" w:lastColumn="0" w:noHBand="0" w:noVBand="1"/>
        <w:tblCaption w:val="Table 5 Number of patients treated with PBS listed medicines for multiple myeloma"/>
        <w:tblDescription w:val="A table presenting the number of incident and prevalent patients who were supplied a PBS medicines for multiple myeloma in 2014, 2015 and 2016"/>
      </w:tblPr>
      <w:tblGrid>
        <w:gridCol w:w="4299"/>
        <w:gridCol w:w="1625"/>
        <w:gridCol w:w="1625"/>
        <w:gridCol w:w="1624"/>
      </w:tblGrid>
      <w:tr w:rsidR="00FF6C1A" w:rsidRPr="00FF6C1A" w14:paraId="505A2C96" w14:textId="77777777" w:rsidTr="009F5CAF">
        <w:trPr>
          <w:trHeight w:val="300"/>
        </w:trPr>
        <w:tc>
          <w:tcPr>
            <w:tcW w:w="2343" w:type="pct"/>
            <w:tcBorders>
              <w:top w:val="nil"/>
              <w:left w:val="nil"/>
              <w:bottom w:val="single" w:sz="4" w:space="0" w:color="auto"/>
              <w:right w:val="nil"/>
            </w:tcBorders>
            <w:shd w:val="clear" w:color="auto" w:fill="FFFFFF" w:themeFill="background1"/>
            <w:noWrap/>
            <w:vAlign w:val="bottom"/>
            <w:hideMark/>
          </w:tcPr>
          <w:p w14:paraId="66A46EC7" w14:textId="77777777" w:rsidR="00FF6C1A" w:rsidRPr="00FF6C1A" w:rsidRDefault="00FF6C1A" w:rsidP="00F25672">
            <w:pPr>
              <w:spacing w:after="0"/>
              <w:rPr>
                <w:rFonts w:ascii="Calibri" w:eastAsia="Times New Roman" w:hAnsi="Calibri" w:cs="Times New Roman"/>
                <w:color w:val="000000"/>
                <w:szCs w:val="20"/>
              </w:rPr>
            </w:pPr>
          </w:p>
        </w:tc>
        <w:tc>
          <w:tcPr>
            <w:tcW w:w="886"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4D3AB04B" w14:textId="77777777" w:rsidR="00FF6C1A" w:rsidRPr="00FF6C1A" w:rsidRDefault="00FF6C1A" w:rsidP="00F25672">
            <w:pPr>
              <w:spacing w:after="0"/>
              <w:jc w:val="center"/>
              <w:rPr>
                <w:rFonts w:ascii="Calibri" w:eastAsia="Times New Roman" w:hAnsi="Calibri" w:cs="Times New Roman"/>
                <w:b/>
                <w:bCs/>
                <w:color w:val="000000"/>
                <w:szCs w:val="20"/>
              </w:rPr>
            </w:pPr>
            <w:r w:rsidRPr="00FF6C1A">
              <w:rPr>
                <w:rFonts w:ascii="Calibri" w:eastAsia="Times New Roman" w:hAnsi="Calibri" w:cs="Times New Roman"/>
                <w:b/>
                <w:bCs/>
                <w:color w:val="000000"/>
                <w:szCs w:val="20"/>
              </w:rPr>
              <w:t>2014</w:t>
            </w:r>
          </w:p>
        </w:tc>
        <w:tc>
          <w:tcPr>
            <w:tcW w:w="886" w:type="pct"/>
            <w:tcBorders>
              <w:top w:val="single" w:sz="4" w:space="0" w:color="auto"/>
              <w:left w:val="nil"/>
              <w:bottom w:val="single" w:sz="4" w:space="0" w:color="auto"/>
              <w:right w:val="single" w:sz="4" w:space="0" w:color="auto"/>
            </w:tcBorders>
            <w:shd w:val="clear" w:color="auto" w:fill="BFBFBF" w:themeFill="background1" w:themeFillShade="BF"/>
            <w:noWrap/>
            <w:hideMark/>
          </w:tcPr>
          <w:p w14:paraId="5F8A0B94" w14:textId="77777777" w:rsidR="00FF6C1A" w:rsidRPr="00FF6C1A" w:rsidRDefault="00FF6C1A" w:rsidP="00F25672">
            <w:pPr>
              <w:spacing w:after="0"/>
              <w:jc w:val="center"/>
              <w:rPr>
                <w:rFonts w:ascii="Calibri" w:eastAsia="Times New Roman" w:hAnsi="Calibri" w:cs="Times New Roman"/>
                <w:b/>
                <w:bCs/>
                <w:color w:val="000000"/>
                <w:szCs w:val="20"/>
              </w:rPr>
            </w:pPr>
            <w:r w:rsidRPr="00FF6C1A">
              <w:rPr>
                <w:rFonts w:ascii="Calibri" w:eastAsia="Times New Roman" w:hAnsi="Calibri" w:cs="Times New Roman"/>
                <w:b/>
                <w:bCs/>
                <w:color w:val="000000"/>
                <w:szCs w:val="20"/>
              </w:rPr>
              <w:t>2015</w:t>
            </w:r>
          </w:p>
        </w:tc>
        <w:tc>
          <w:tcPr>
            <w:tcW w:w="886" w:type="pct"/>
            <w:tcBorders>
              <w:top w:val="single" w:sz="4" w:space="0" w:color="auto"/>
              <w:left w:val="nil"/>
              <w:bottom w:val="single" w:sz="4" w:space="0" w:color="auto"/>
              <w:right w:val="single" w:sz="4" w:space="0" w:color="auto"/>
            </w:tcBorders>
            <w:shd w:val="clear" w:color="auto" w:fill="BFBFBF" w:themeFill="background1" w:themeFillShade="BF"/>
            <w:noWrap/>
            <w:hideMark/>
          </w:tcPr>
          <w:p w14:paraId="4DEB20E7" w14:textId="77777777" w:rsidR="00FF6C1A" w:rsidRPr="00FF6C1A" w:rsidRDefault="00FF6C1A" w:rsidP="00F25672">
            <w:pPr>
              <w:spacing w:after="0"/>
              <w:jc w:val="center"/>
              <w:rPr>
                <w:rFonts w:ascii="Calibri" w:eastAsia="Times New Roman" w:hAnsi="Calibri" w:cs="Times New Roman"/>
                <w:b/>
                <w:bCs/>
                <w:color w:val="000000"/>
                <w:szCs w:val="20"/>
              </w:rPr>
            </w:pPr>
            <w:r w:rsidRPr="00FF6C1A">
              <w:rPr>
                <w:rFonts w:ascii="Calibri" w:eastAsia="Times New Roman" w:hAnsi="Calibri" w:cs="Times New Roman"/>
                <w:b/>
                <w:bCs/>
                <w:color w:val="000000"/>
                <w:szCs w:val="20"/>
              </w:rPr>
              <w:t>2016</w:t>
            </w:r>
          </w:p>
        </w:tc>
      </w:tr>
      <w:tr w:rsidR="00FF6C1A" w:rsidRPr="00FF6C1A" w14:paraId="34506BCD" w14:textId="77777777" w:rsidTr="009F5CAF">
        <w:trPr>
          <w:trHeight w:val="300"/>
        </w:trPr>
        <w:tc>
          <w:tcPr>
            <w:tcW w:w="5000" w:type="pct"/>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tcPr>
          <w:p w14:paraId="2E6D5B32" w14:textId="77777777" w:rsidR="00FF6C1A" w:rsidRPr="00FF6C1A" w:rsidRDefault="00FF6C1A" w:rsidP="00F25672">
            <w:pPr>
              <w:spacing w:after="0"/>
              <w:rPr>
                <w:rFonts w:ascii="Calibri" w:eastAsia="Times New Roman" w:hAnsi="Calibri" w:cs="Times New Roman"/>
                <w:b/>
                <w:color w:val="000000"/>
                <w:szCs w:val="20"/>
              </w:rPr>
            </w:pPr>
            <w:r w:rsidRPr="00FF6C1A">
              <w:rPr>
                <w:rFonts w:ascii="Calibri" w:eastAsia="Times New Roman" w:hAnsi="Calibri" w:cs="Times New Roman"/>
                <w:b/>
                <w:color w:val="000000"/>
                <w:szCs w:val="20"/>
              </w:rPr>
              <w:t>Number of incident patients</w:t>
            </w:r>
          </w:p>
        </w:tc>
      </w:tr>
      <w:tr w:rsidR="00FF6C1A" w:rsidRPr="00FF6C1A" w14:paraId="34AEC705" w14:textId="77777777" w:rsidTr="00FF6C1A">
        <w:trPr>
          <w:trHeight w:val="300"/>
        </w:trPr>
        <w:tc>
          <w:tcPr>
            <w:tcW w:w="2343" w:type="pct"/>
            <w:tcBorders>
              <w:top w:val="nil"/>
              <w:left w:val="single" w:sz="4" w:space="0" w:color="auto"/>
              <w:bottom w:val="single" w:sz="4" w:space="0" w:color="auto"/>
              <w:right w:val="single" w:sz="4" w:space="0" w:color="auto"/>
            </w:tcBorders>
            <w:shd w:val="clear" w:color="auto" w:fill="auto"/>
            <w:noWrap/>
            <w:vAlign w:val="bottom"/>
            <w:hideMark/>
          </w:tcPr>
          <w:p w14:paraId="0C445AC3" w14:textId="77777777" w:rsidR="00FF6C1A" w:rsidRPr="00FF6C1A" w:rsidRDefault="00FF6C1A" w:rsidP="00F25672">
            <w:pPr>
              <w:spacing w:after="0"/>
              <w:rPr>
                <w:rFonts w:ascii="Calibri" w:eastAsia="Times New Roman" w:hAnsi="Calibri" w:cs="Times New Roman"/>
                <w:color w:val="000000"/>
                <w:szCs w:val="20"/>
              </w:rPr>
            </w:pPr>
            <w:r w:rsidRPr="00FF6C1A">
              <w:rPr>
                <w:rFonts w:ascii="Calibri" w:eastAsia="Times New Roman" w:hAnsi="Calibri" w:cs="Times New Roman"/>
                <w:color w:val="000000"/>
                <w:szCs w:val="20"/>
              </w:rPr>
              <w:t>Total patients for all drugs</w:t>
            </w:r>
          </w:p>
        </w:tc>
        <w:tc>
          <w:tcPr>
            <w:tcW w:w="886" w:type="pct"/>
            <w:tcBorders>
              <w:top w:val="nil"/>
              <w:left w:val="nil"/>
              <w:bottom w:val="single" w:sz="4" w:space="0" w:color="auto"/>
              <w:right w:val="single" w:sz="4" w:space="0" w:color="auto"/>
            </w:tcBorders>
            <w:shd w:val="clear" w:color="auto" w:fill="auto"/>
            <w:noWrap/>
            <w:vAlign w:val="bottom"/>
            <w:hideMark/>
          </w:tcPr>
          <w:p w14:paraId="355AA2AA" w14:textId="77777777" w:rsidR="00FF6C1A" w:rsidRPr="00FF6C1A" w:rsidRDefault="00FF6C1A" w:rsidP="00F25672">
            <w:pPr>
              <w:spacing w:after="0"/>
              <w:jc w:val="center"/>
              <w:rPr>
                <w:rFonts w:ascii="Calibri" w:eastAsia="Times New Roman" w:hAnsi="Calibri" w:cs="Times New Roman"/>
                <w:color w:val="000000"/>
                <w:szCs w:val="20"/>
              </w:rPr>
            </w:pPr>
            <w:r w:rsidRPr="00FF6C1A">
              <w:rPr>
                <w:rFonts w:ascii="Calibri" w:eastAsia="Times New Roman" w:hAnsi="Calibri" w:cs="Times New Roman"/>
                <w:color w:val="000000"/>
                <w:szCs w:val="20"/>
              </w:rPr>
              <w:t>2,083</w:t>
            </w:r>
          </w:p>
        </w:tc>
        <w:tc>
          <w:tcPr>
            <w:tcW w:w="886" w:type="pct"/>
            <w:tcBorders>
              <w:top w:val="nil"/>
              <w:left w:val="nil"/>
              <w:bottom w:val="single" w:sz="4" w:space="0" w:color="auto"/>
              <w:right w:val="single" w:sz="4" w:space="0" w:color="auto"/>
            </w:tcBorders>
            <w:shd w:val="clear" w:color="auto" w:fill="auto"/>
            <w:noWrap/>
            <w:vAlign w:val="bottom"/>
            <w:hideMark/>
          </w:tcPr>
          <w:p w14:paraId="711F1398" w14:textId="77777777" w:rsidR="00FF6C1A" w:rsidRPr="00FF6C1A" w:rsidRDefault="00FF6C1A" w:rsidP="00F25672">
            <w:pPr>
              <w:spacing w:after="0"/>
              <w:jc w:val="center"/>
              <w:rPr>
                <w:rFonts w:ascii="Calibri" w:eastAsia="Times New Roman" w:hAnsi="Calibri" w:cs="Times New Roman"/>
                <w:color w:val="000000"/>
                <w:szCs w:val="20"/>
              </w:rPr>
            </w:pPr>
            <w:r w:rsidRPr="00FF6C1A">
              <w:rPr>
                <w:rFonts w:ascii="Calibri" w:eastAsia="Times New Roman" w:hAnsi="Calibri" w:cs="Times New Roman"/>
                <w:color w:val="000000"/>
                <w:szCs w:val="20"/>
              </w:rPr>
              <w:t>1,971</w:t>
            </w:r>
          </w:p>
        </w:tc>
        <w:tc>
          <w:tcPr>
            <w:tcW w:w="886" w:type="pct"/>
            <w:tcBorders>
              <w:top w:val="nil"/>
              <w:left w:val="nil"/>
              <w:bottom w:val="single" w:sz="4" w:space="0" w:color="auto"/>
              <w:right w:val="single" w:sz="4" w:space="0" w:color="auto"/>
            </w:tcBorders>
            <w:shd w:val="clear" w:color="auto" w:fill="auto"/>
            <w:noWrap/>
            <w:vAlign w:val="bottom"/>
            <w:hideMark/>
          </w:tcPr>
          <w:p w14:paraId="503FA521" w14:textId="77777777" w:rsidR="00FF6C1A" w:rsidRPr="00FF6C1A" w:rsidRDefault="00FF6C1A" w:rsidP="00F25672">
            <w:pPr>
              <w:spacing w:after="0"/>
              <w:jc w:val="center"/>
              <w:rPr>
                <w:rFonts w:ascii="Calibri" w:eastAsia="Times New Roman" w:hAnsi="Calibri" w:cs="Times New Roman"/>
                <w:color w:val="000000"/>
                <w:szCs w:val="20"/>
              </w:rPr>
            </w:pPr>
            <w:r w:rsidRPr="00FF6C1A">
              <w:rPr>
                <w:rFonts w:ascii="Calibri" w:eastAsia="Times New Roman" w:hAnsi="Calibri" w:cs="Times New Roman"/>
                <w:color w:val="000000"/>
                <w:szCs w:val="20"/>
              </w:rPr>
              <w:t>1,826</w:t>
            </w:r>
          </w:p>
        </w:tc>
      </w:tr>
      <w:tr w:rsidR="00FF6C1A" w:rsidRPr="00FF6C1A" w14:paraId="1838008D" w14:textId="77777777" w:rsidTr="00FF6C1A">
        <w:trPr>
          <w:trHeight w:val="300"/>
        </w:trPr>
        <w:tc>
          <w:tcPr>
            <w:tcW w:w="2343" w:type="pct"/>
            <w:tcBorders>
              <w:top w:val="single" w:sz="4" w:space="0" w:color="auto"/>
              <w:left w:val="single" w:sz="4" w:space="0" w:color="auto"/>
              <w:bottom w:val="single" w:sz="4" w:space="0" w:color="auto"/>
              <w:right w:val="nil"/>
            </w:tcBorders>
            <w:shd w:val="clear" w:color="auto" w:fill="auto"/>
            <w:noWrap/>
            <w:vAlign w:val="bottom"/>
            <w:hideMark/>
          </w:tcPr>
          <w:p w14:paraId="3015D11A" w14:textId="77777777" w:rsidR="00FF6C1A" w:rsidRPr="00FF6C1A" w:rsidRDefault="00FF6C1A" w:rsidP="00F25672">
            <w:pPr>
              <w:spacing w:after="0"/>
              <w:rPr>
                <w:rFonts w:ascii="Calibri" w:eastAsia="Times New Roman" w:hAnsi="Calibri" w:cs="Times New Roman"/>
                <w:color w:val="000000"/>
                <w:szCs w:val="20"/>
              </w:rPr>
            </w:pPr>
            <w:r w:rsidRPr="00FF6C1A">
              <w:rPr>
                <w:rFonts w:ascii="Calibri" w:eastAsia="Times New Roman" w:hAnsi="Calibri" w:cs="Times New Roman"/>
                <w:color w:val="000000"/>
                <w:szCs w:val="20"/>
              </w:rPr>
              <w:t>By drug:</w:t>
            </w:r>
          </w:p>
        </w:tc>
        <w:tc>
          <w:tcPr>
            <w:tcW w:w="886" w:type="pct"/>
            <w:tcBorders>
              <w:top w:val="single" w:sz="4" w:space="0" w:color="auto"/>
              <w:left w:val="nil"/>
              <w:bottom w:val="single" w:sz="4" w:space="0" w:color="auto"/>
              <w:right w:val="nil"/>
            </w:tcBorders>
            <w:shd w:val="clear" w:color="auto" w:fill="auto"/>
            <w:noWrap/>
            <w:vAlign w:val="bottom"/>
            <w:hideMark/>
          </w:tcPr>
          <w:p w14:paraId="50039475" w14:textId="77777777" w:rsidR="00FF6C1A" w:rsidRPr="00FF6C1A" w:rsidRDefault="00FF6C1A" w:rsidP="00F25672">
            <w:pPr>
              <w:spacing w:after="0"/>
              <w:rPr>
                <w:rFonts w:ascii="Calibri" w:eastAsia="Times New Roman" w:hAnsi="Calibri" w:cs="Times New Roman"/>
                <w:color w:val="000000"/>
                <w:szCs w:val="20"/>
              </w:rPr>
            </w:pPr>
            <w:r w:rsidRPr="00FF6C1A">
              <w:rPr>
                <w:rFonts w:ascii="Calibri" w:eastAsia="Times New Roman" w:hAnsi="Calibri" w:cs="Times New Roman"/>
                <w:color w:val="000000"/>
                <w:szCs w:val="20"/>
              </w:rPr>
              <w:t> </w:t>
            </w:r>
          </w:p>
        </w:tc>
        <w:tc>
          <w:tcPr>
            <w:tcW w:w="886" w:type="pct"/>
            <w:tcBorders>
              <w:top w:val="single" w:sz="4" w:space="0" w:color="auto"/>
              <w:left w:val="nil"/>
              <w:bottom w:val="single" w:sz="4" w:space="0" w:color="auto"/>
              <w:right w:val="nil"/>
            </w:tcBorders>
            <w:shd w:val="clear" w:color="auto" w:fill="auto"/>
            <w:noWrap/>
            <w:vAlign w:val="bottom"/>
            <w:hideMark/>
          </w:tcPr>
          <w:p w14:paraId="34632751" w14:textId="77777777" w:rsidR="00FF6C1A" w:rsidRPr="00FF6C1A" w:rsidRDefault="00FF6C1A" w:rsidP="00F25672">
            <w:pPr>
              <w:spacing w:after="0"/>
              <w:rPr>
                <w:rFonts w:ascii="Calibri" w:eastAsia="Times New Roman" w:hAnsi="Calibri" w:cs="Times New Roman"/>
                <w:color w:val="000000"/>
                <w:szCs w:val="20"/>
              </w:rPr>
            </w:pPr>
            <w:r w:rsidRPr="00FF6C1A">
              <w:rPr>
                <w:rFonts w:ascii="Calibri" w:eastAsia="Times New Roman" w:hAnsi="Calibri" w:cs="Times New Roman"/>
                <w:color w:val="000000"/>
                <w:szCs w:val="20"/>
              </w:rPr>
              <w:t> </w:t>
            </w:r>
          </w:p>
        </w:tc>
        <w:tc>
          <w:tcPr>
            <w:tcW w:w="886" w:type="pct"/>
            <w:tcBorders>
              <w:top w:val="single" w:sz="4" w:space="0" w:color="auto"/>
              <w:left w:val="nil"/>
              <w:bottom w:val="single" w:sz="4" w:space="0" w:color="auto"/>
              <w:right w:val="single" w:sz="4" w:space="0" w:color="auto"/>
            </w:tcBorders>
            <w:shd w:val="clear" w:color="auto" w:fill="auto"/>
            <w:noWrap/>
            <w:vAlign w:val="bottom"/>
            <w:hideMark/>
          </w:tcPr>
          <w:p w14:paraId="5AE82DF5" w14:textId="77777777" w:rsidR="00FF6C1A" w:rsidRPr="00FF6C1A" w:rsidRDefault="00FF6C1A" w:rsidP="00F25672">
            <w:pPr>
              <w:spacing w:after="0"/>
              <w:rPr>
                <w:rFonts w:ascii="Calibri" w:eastAsia="Times New Roman" w:hAnsi="Calibri" w:cs="Times New Roman"/>
                <w:color w:val="000000"/>
                <w:szCs w:val="20"/>
              </w:rPr>
            </w:pPr>
            <w:r w:rsidRPr="00FF6C1A">
              <w:rPr>
                <w:rFonts w:ascii="Calibri" w:eastAsia="Times New Roman" w:hAnsi="Calibri" w:cs="Times New Roman"/>
                <w:color w:val="000000"/>
                <w:szCs w:val="20"/>
              </w:rPr>
              <w:t> </w:t>
            </w:r>
          </w:p>
        </w:tc>
      </w:tr>
      <w:tr w:rsidR="00FF6C1A" w:rsidRPr="00FF6C1A" w14:paraId="52B342A0" w14:textId="77777777" w:rsidTr="00FF6C1A">
        <w:trPr>
          <w:trHeight w:val="300"/>
        </w:trPr>
        <w:tc>
          <w:tcPr>
            <w:tcW w:w="2343" w:type="pct"/>
            <w:tcBorders>
              <w:top w:val="nil"/>
              <w:left w:val="single" w:sz="4" w:space="0" w:color="auto"/>
              <w:bottom w:val="single" w:sz="4" w:space="0" w:color="auto"/>
              <w:right w:val="single" w:sz="4" w:space="0" w:color="auto"/>
            </w:tcBorders>
            <w:shd w:val="clear" w:color="auto" w:fill="auto"/>
            <w:noWrap/>
            <w:vAlign w:val="bottom"/>
            <w:hideMark/>
          </w:tcPr>
          <w:p w14:paraId="3779CDF5" w14:textId="77777777" w:rsidR="00FF6C1A" w:rsidRPr="00FF6C1A" w:rsidRDefault="00FF6C1A" w:rsidP="00F25672">
            <w:pPr>
              <w:spacing w:after="0"/>
              <w:rPr>
                <w:rFonts w:ascii="Calibri" w:eastAsia="Times New Roman" w:hAnsi="Calibri" w:cs="Times New Roman"/>
                <w:color w:val="000000"/>
                <w:szCs w:val="20"/>
              </w:rPr>
            </w:pPr>
            <w:r w:rsidRPr="00FF6C1A">
              <w:rPr>
                <w:rFonts w:ascii="Calibri" w:eastAsia="Times New Roman" w:hAnsi="Calibri" w:cs="Times New Roman"/>
                <w:color w:val="000000"/>
                <w:szCs w:val="20"/>
              </w:rPr>
              <w:t>BORTEZOMIB</w:t>
            </w:r>
          </w:p>
        </w:tc>
        <w:tc>
          <w:tcPr>
            <w:tcW w:w="886" w:type="pct"/>
            <w:tcBorders>
              <w:top w:val="nil"/>
              <w:left w:val="nil"/>
              <w:bottom w:val="single" w:sz="4" w:space="0" w:color="auto"/>
              <w:right w:val="single" w:sz="4" w:space="0" w:color="auto"/>
            </w:tcBorders>
            <w:shd w:val="clear" w:color="auto" w:fill="auto"/>
            <w:noWrap/>
            <w:vAlign w:val="bottom"/>
            <w:hideMark/>
          </w:tcPr>
          <w:p w14:paraId="56DEF456" w14:textId="77777777" w:rsidR="00FF6C1A" w:rsidRPr="00FF6C1A" w:rsidRDefault="00FF6C1A" w:rsidP="00F25672">
            <w:pPr>
              <w:spacing w:after="0"/>
              <w:jc w:val="center"/>
              <w:rPr>
                <w:rFonts w:ascii="Calibri" w:eastAsia="Times New Roman" w:hAnsi="Calibri" w:cs="Times New Roman"/>
                <w:color w:val="000000"/>
                <w:szCs w:val="20"/>
              </w:rPr>
            </w:pPr>
            <w:r w:rsidRPr="00FF6C1A">
              <w:rPr>
                <w:rFonts w:ascii="Calibri" w:eastAsia="Times New Roman" w:hAnsi="Calibri" w:cs="Times New Roman"/>
                <w:color w:val="000000"/>
                <w:szCs w:val="20"/>
              </w:rPr>
              <w:t>1,260</w:t>
            </w:r>
          </w:p>
        </w:tc>
        <w:tc>
          <w:tcPr>
            <w:tcW w:w="886" w:type="pct"/>
            <w:tcBorders>
              <w:top w:val="nil"/>
              <w:left w:val="nil"/>
              <w:bottom w:val="single" w:sz="4" w:space="0" w:color="auto"/>
              <w:right w:val="single" w:sz="4" w:space="0" w:color="auto"/>
            </w:tcBorders>
            <w:shd w:val="clear" w:color="auto" w:fill="auto"/>
            <w:noWrap/>
            <w:vAlign w:val="bottom"/>
            <w:hideMark/>
          </w:tcPr>
          <w:p w14:paraId="42507A42" w14:textId="77777777" w:rsidR="00FF6C1A" w:rsidRPr="00FF6C1A" w:rsidRDefault="00FF6C1A" w:rsidP="00F25672">
            <w:pPr>
              <w:spacing w:after="0"/>
              <w:jc w:val="center"/>
              <w:rPr>
                <w:rFonts w:ascii="Calibri" w:eastAsia="Times New Roman" w:hAnsi="Calibri" w:cs="Times New Roman"/>
                <w:color w:val="000000"/>
                <w:szCs w:val="20"/>
              </w:rPr>
            </w:pPr>
            <w:r w:rsidRPr="00FF6C1A">
              <w:rPr>
                <w:rFonts w:ascii="Calibri" w:eastAsia="Times New Roman" w:hAnsi="Calibri" w:cs="Times New Roman"/>
                <w:color w:val="000000"/>
                <w:szCs w:val="20"/>
              </w:rPr>
              <w:t>1,395</w:t>
            </w:r>
          </w:p>
        </w:tc>
        <w:tc>
          <w:tcPr>
            <w:tcW w:w="886" w:type="pct"/>
            <w:tcBorders>
              <w:top w:val="nil"/>
              <w:left w:val="nil"/>
              <w:bottom w:val="single" w:sz="4" w:space="0" w:color="auto"/>
              <w:right w:val="single" w:sz="4" w:space="0" w:color="auto"/>
            </w:tcBorders>
            <w:shd w:val="clear" w:color="auto" w:fill="auto"/>
            <w:noWrap/>
            <w:vAlign w:val="bottom"/>
            <w:hideMark/>
          </w:tcPr>
          <w:p w14:paraId="246F08D9" w14:textId="77777777" w:rsidR="00FF6C1A" w:rsidRPr="00FF6C1A" w:rsidRDefault="00FF6C1A" w:rsidP="00F25672">
            <w:pPr>
              <w:spacing w:after="0"/>
              <w:jc w:val="center"/>
              <w:rPr>
                <w:rFonts w:ascii="Calibri" w:eastAsia="Times New Roman" w:hAnsi="Calibri" w:cs="Times New Roman"/>
                <w:color w:val="000000"/>
                <w:szCs w:val="20"/>
              </w:rPr>
            </w:pPr>
            <w:r w:rsidRPr="00FF6C1A">
              <w:rPr>
                <w:rFonts w:ascii="Calibri" w:eastAsia="Times New Roman" w:hAnsi="Calibri" w:cs="Times New Roman"/>
                <w:color w:val="000000"/>
                <w:szCs w:val="20"/>
              </w:rPr>
              <w:t>1,365</w:t>
            </w:r>
          </w:p>
        </w:tc>
      </w:tr>
      <w:tr w:rsidR="00FF6C1A" w:rsidRPr="00FF6C1A" w14:paraId="04965509" w14:textId="77777777" w:rsidTr="00FF6C1A">
        <w:trPr>
          <w:trHeight w:val="300"/>
        </w:trPr>
        <w:tc>
          <w:tcPr>
            <w:tcW w:w="2343" w:type="pct"/>
            <w:tcBorders>
              <w:top w:val="nil"/>
              <w:left w:val="single" w:sz="4" w:space="0" w:color="auto"/>
              <w:bottom w:val="single" w:sz="4" w:space="0" w:color="auto"/>
              <w:right w:val="single" w:sz="4" w:space="0" w:color="auto"/>
            </w:tcBorders>
            <w:shd w:val="clear" w:color="auto" w:fill="auto"/>
            <w:noWrap/>
            <w:vAlign w:val="bottom"/>
            <w:hideMark/>
          </w:tcPr>
          <w:p w14:paraId="420FCD24" w14:textId="77777777" w:rsidR="00FF6C1A" w:rsidRPr="00FF6C1A" w:rsidRDefault="00FF6C1A" w:rsidP="00F25672">
            <w:pPr>
              <w:spacing w:after="0"/>
              <w:rPr>
                <w:rFonts w:ascii="Calibri" w:eastAsia="Times New Roman" w:hAnsi="Calibri" w:cs="Times New Roman"/>
                <w:color w:val="000000"/>
                <w:szCs w:val="20"/>
              </w:rPr>
            </w:pPr>
            <w:r w:rsidRPr="00FF6C1A">
              <w:rPr>
                <w:rFonts w:ascii="Calibri" w:eastAsia="Times New Roman" w:hAnsi="Calibri" w:cs="Times New Roman"/>
                <w:color w:val="000000"/>
                <w:szCs w:val="20"/>
              </w:rPr>
              <w:t>LENALIDOMIDE</w:t>
            </w:r>
          </w:p>
        </w:tc>
        <w:tc>
          <w:tcPr>
            <w:tcW w:w="886" w:type="pct"/>
            <w:tcBorders>
              <w:top w:val="nil"/>
              <w:left w:val="nil"/>
              <w:bottom w:val="single" w:sz="4" w:space="0" w:color="auto"/>
              <w:right w:val="single" w:sz="4" w:space="0" w:color="auto"/>
            </w:tcBorders>
            <w:shd w:val="clear" w:color="auto" w:fill="auto"/>
            <w:noWrap/>
            <w:vAlign w:val="bottom"/>
            <w:hideMark/>
          </w:tcPr>
          <w:p w14:paraId="733DAFD2" w14:textId="77777777" w:rsidR="00FF6C1A" w:rsidRPr="00FF6C1A" w:rsidRDefault="00FF6C1A" w:rsidP="00F25672">
            <w:pPr>
              <w:spacing w:after="0"/>
              <w:jc w:val="center"/>
              <w:rPr>
                <w:rFonts w:ascii="Calibri" w:eastAsia="Times New Roman" w:hAnsi="Calibri" w:cs="Times New Roman"/>
                <w:color w:val="000000"/>
                <w:szCs w:val="20"/>
              </w:rPr>
            </w:pPr>
            <w:r w:rsidRPr="00FF6C1A">
              <w:rPr>
                <w:rFonts w:ascii="Calibri" w:eastAsia="Times New Roman" w:hAnsi="Calibri" w:cs="Times New Roman"/>
                <w:color w:val="000000"/>
                <w:szCs w:val="20"/>
              </w:rPr>
              <w:t>202</w:t>
            </w:r>
          </w:p>
        </w:tc>
        <w:tc>
          <w:tcPr>
            <w:tcW w:w="886" w:type="pct"/>
            <w:tcBorders>
              <w:top w:val="nil"/>
              <w:left w:val="nil"/>
              <w:bottom w:val="single" w:sz="4" w:space="0" w:color="auto"/>
              <w:right w:val="single" w:sz="4" w:space="0" w:color="auto"/>
            </w:tcBorders>
            <w:shd w:val="clear" w:color="auto" w:fill="auto"/>
            <w:noWrap/>
            <w:vAlign w:val="bottom"/>
            <w:hideMark/>
          </w:tcPr>
          <w:p w14:paraId="208F1203" w14:textId="77777777" w:rsidR="00FF6C1A" w:rsidRPr="00FF6C1A" w:rsidRDefault="00FF6C1A" w:rsidP="00F25672">
            <w:pPr>
              <w:spacing w:after="0"/>
              <w:jc w:val="center"/>
              <w:rPr>
                <w:rFonts w:ascii="Calibri" w:eastAsia="Times New Roman" w:hAnsi="Calibri" w:cs="Times New Roman"/>
                <w:color w:val="000000"/>
                <w:szCs w:val="20"/>
              </w:rPr>
            </w:pPr>
            <w:r w:rsidRPr="00FF6C1A">
              <w:rPr>
                <w:rFonts w:ascii="Calibri" w:eastAsia="Times New Roman" w:hAnsi="Calibri" w:cs="Times New Roman"/>
                <w:color w:val="000000"/>
                <w:szCs w:val="20"/>
              </w:rPr>
              <w:t>124</w:t>
            </w:r>
          </w:p>
        </w:tc>
        <w:tc>
          <w:tcPr>
            <w:tcW w:w="886" w:type="pct"/>
            <w:tcBorders>
              <w:top w:val="nil"/>
              <w:left w:val="nil"/>
              <w:bottom w:val="single" w:sz="4" w:space="0" w:color="auto"/>
              <w:right w:val="single" w:sz="4" w:space="0" w:color="auto"/>
            </w:tcBorders>
            <w:shd w:val="clear" w:color="auto" w:fill="auto"/>
            <w:noWrap/>
            <w:vAlign w:val="bottom"/>
            <w:hideMark/>
          </w:tcPr>
          <w:p w14:paraId="2BB2C758" w14:textId="77777777" w:rsidR="00FF6C1A" w:rsidRPr="00FF6C1A" w:rsidRDefault="00FF6C1A" w:rsidP="00F25672">
            <w:pPr>
              <w:spacing w:after="0"/>
              <w:jc w:val="center"/>
              <w:rPr>
                <w:rFonts w:ascii="Calibri" w:eastAsia="Times New Roman" w:hAnsi="Calibri" w:cs="Times New Roman"/>
                <w:color w:val="000000"/>
                <w:szCs w:val="20"/>
              </w:rPr>
            </w:pPr>
            <w:r w:rsidRPr="00FF6C1A">
              <w:rPr>
                <w:rFonts w:ascii="Calibri" w:eastAsia="Times New Roman" w:hAnsi="Calibri" w:cs="Times New Roman"/>
                <w:color w:val="000000"/>
                <w:szCs w:val="20"/>
              </w:rPr>
              <w:t>84</w:t>
            </w:r>
          </w:p>
        </w:tc>
      </w:tr>
      <w:tr w:rsidR="00FF6C1A" w:rsidRPr="00FF6C1A" w14:paraId="0FB5455D" w14:textId="77777777" w:rsidTr="00FF6C1A">
        <w:trPr>
          <w:trHeight w:val="300"/>
        </w:trPr>
        <w:tc>
          <w:tcPr>
            <w:tcW w:w="2343" w:type="pct"/>
            <w:tcBorders>
              <w:top w:val="nil"/>
              <w:left w:val="single" w:sz="4" w:space="0" w:color="auto"/>
              <w:bottom w:val="single" w:sz="4" w:space="0" w:color="auto"/>
              <w:right w:val="single" w:sz="4" w:space="0" w:color="auto"/>
            </w:tcBorders>
            <w:shd w:val="clear" w:color="auto" w:fill="auto"/>
            <w:noWrap/>
            <w:vAlign w:val="bottom"/>
            <w:hideMark/>
          </w:tcPr>
          <w:p w14:paraId="1648FA7C" w14:textId="77777777" w:rsidR="00FF6C1A" w:rsidRPr="00FF6C1A" w:rsidRDefault="00FF6C1A" w:rsidP="00F25672">
            <w:pPr>
              <w:spacing w:after="0"/>
              <w:rPr>
                <w:rFonts w:ascii="Calibri" w:eastAsia="Times New Roman" w:hAnsi="Calibri" w:cs="Times New Roman"/>
                <w:color w:val="000000"/>
                <w:szCs w:val="20"/>
              </w:rPr>
            </w:pPr>
            <w:r w:rsidRPr="00FF6C1A">
              <w:rPr>
                <w:rFonts w:ascii="Calibri" w:eastAsia="Times New Roman" w:hAnsi="Calibri" w:cs="Times New Roman"/>
                <w:color w:val="000000"/>
                <w:szCs w:val="20"/>
              </w:rPr>
              <w:t>POMALIDOMIDE</w:t>
            </w:r>
          </w:p>
        </w:tc>
        <w:tc>
          <w:tcPr>
            <w:tcW w:w="886" w:type="pct"/>
            <w:tcBorders>
              <w:top w:val="nil"/>
              <w:left w:val="nil"/>
              <w:bottom w:val="single" w:sz="4" w:space="0" w:color="auto"/>
              <w:right w:val="single" w:sz="4" w:space="0" w:color="auto"/>
            </w:tcBorders>
            <w:shd w:val="clear" w:color="auto" w:fill="auto"/>
            <w:noWrap/>
            <w:vAlign w:val="bottom"/>
            <w:hideMark/>
          </w:tcPr>
          <w:p w14:paraId="08BE3414" w14:textId="77777777" w:rsidR="00FF6C1A" w:rsidRPr="00FF6C1A" w:rsidRDefault="00FF6C1A" w:rsidP="00F25672">
            <w:pPr>
              <w:spacing w:after="0"/>
              <w:jc w:val="center"/>
              <w:rPr>
                <w:rFonts w:ascii="Calibri" w:eastAsia="Times New Roman" w:hAnsi="Calibri" w:cs="Times New Roman"/>
                <w:color w:val="000000"/>
                <w:szCs w:val="20"/>
              </w:rPr>
            </w:pPr>
            <w:r w:rsidRPr="00FF6C1A">
              <w:rPr>
                <w:rFonts w:ascii="Calibri" w:eastAsia="Times New Roman" w:hAnsi="Calibri" w:cs="Times New Roman"/>
                <w:color w:val="000000"/>
                <w:szCs w:val="20"/>
              </w:rPr>
              <w:t>-</w:t>
            </w:r>
          </w:p>
        </w:tc>
        <w:tc>
          <w:tcPr>
            <w:tcW w:w="886" w:type="pct"/>
            <w:tcBorders>
              <w:top w:val="nil"/>
              <w:left w:val="nil"/>
              <w:bottom w:val="single" w:sz="4" w:space="0" w:color="auto"/>
              <w:right w:val="single" w:sz="4" w:space="0" w:color="auto"/>
            </w:tcBorders>
            <w:shd w:val="clear" w:color="auto" w:fill="auto"/>
            <w:noWrap/>
            <w:vAlign w:val="bottom"/>
            <w:hideMark/>
          </w:tcPr>
          <w:p w14:paraId="03E08C41" w14:textId="77777777" w:rsidR="00FF6C1A" w:rsidRPr="00FF6C1A" w:rsidRDefault="00FF6C1A" w:rsidP="00F25672">
            <w:pPr>
              <w:spacing w:after="0"/>
              <w:jc w:val="center"/>
              <w:rPr>
                <w:rFonts w:ascii="Calibri" w:eastAsia="Times New Roman" w:hAnsi="Calibri" w:cs="Times New Roman"/>
                <w:color w:val="000000"/>
                <w:szCs w:val="20"/>
              </w:rPr>
            </w:pPr>
            <w:r w:rsidRPr="00FF6C1A">
              <w:rPr>
                <w:rFonts w:ascii="Calibri" w:eastAsia="Times New Roman" w:hAnsi="Calibri" w:cs="Times New Roman"/>
                <w:color w:val="000000"/>
                <w:szCs w:val="20"/>
              </w:rPr>
              <w:t>10</w:t>
            </w:r>
          </w:p>
        </w:tc>
        <w:tc>
          <w:tcPr>
            <w:tcW w:w="886" w:type="pct"/>
            <w:tcBorders>
              <w:top w:val="nil"/>
              <w:left w:val="nil"/>
              <w:bottom w:val="single" w:sz="4" w:space="0" w:color="auto"/>
              <w:right w:val="single" w:sz="4" w:space="0" w:color="auto"/>
            </w:tcBorders>
            <w:shd w:val="clear" w:color="auto" w:fill="auto"/>
            <w:noWrap/>
            <w:vAlign w:val="bottom"/>
            <w:hideMark/>
          </w:tcPr>
          <w:p w14:paraId="58715ACD" w14:textId="77777777" w:rsidR="00FF6C1A" w:rsidRPr="00FF6C1A" w:rsidRDefault="00FF6C1A" w:rsidP="00F25672">
            <w:pPr>
              <w:spacing w:after="0"/>
              <w:jc w:val="center"/>
              <w:rPr>
                <w:rFonts w:ascii="Calibri" w:eastAsia="Times New Roman" w:hAnsi="Calibri" w:cs="Times New Roman"/>
                <w:color w:val="000000"/>
                <w:szCs w:val="20"/>
              </w:rPr>
            </w:pPr>
            <w:r w:rsidRPr="00FF6C1A">
              <w:rPr>
                <w:rFonts w:ascii="Calibri" w:eastAsia="Times New Roman" w:hAnsi="Calibri" w:cs="Times New Roman"/>
                <w:color w:val="000000"/>
                <w:szCs w:val="20"/>
              </w:rPr>
              <w:t>6</w:t>
            </w:r>
          </w:p>
        </w:tc>
      </w:tr>
      <w:tr w:rsidR="00FF6C1A" w:rsidRPr="00FF6C1A" w14:paraId="3A4E9BD5" w14:textId="77777777" w:rsidTr="00FF6C1A">
        <w:trPr>
          <w:trHeight w:val="300"/>
        </w:trPr>
        <w:tc>
          <w:tcPr>
            <w:tcW w:w="2343" w:type="pct"/>
            <w:tcBorders>
              <w:top w:val="nil"/>
              <w:left w:val="single" w:sz="4" w:space="0" w:color="auto"/>
              <w:bottom w:val="single" w:sz="4" w:space="0" w:color="auto"/>
              <w:right w:val="single" w:sz="4" w:space="0" w:color="auto"/>
            </w:tcBorders>
            <w:shd w:val="clear" w:color="auto" w:fill="auto"/>
            <w:noWrap/>
            <w:vAlign w:val="bottom"/>
            <w:hideMark/>
          </w:tcPr>
          <w:p w14:paraId="3832C0ED" w14:textId="77777777" w:rsidR="00FF6C1A" w:rsidRPr="00FF6C1A" w:rsidRDefault="00FF6C1A" w:rsidP="00F25672">
            <w:pPr>
              <w:spacing w:after="0"/>
              <w:rPr>
                <w:rFonts w:ascii="Calibri" w:eastAsia="Times New Roman" w:hAnsi="Calibri" w:cs="Times New Roman"/>
                <w:color w:val="000000"/>
                <w:szCs w:val="20"/>
              </w:rPr>
            </w:pPr>
            <w:r w:rsidRPr="00FF6C1A">
              <w:rPr>
                <w:rFonts w:ascii="Calibri" w:eastAsia="Times New Roman" w:hAnsi="Calibri" w:cs="Times New Roman"/>
                <w:color w:val="000000"/>
                <w:szCs w:val="20"/>
              </w:rPr>
              <w:t>THALIDOMIDE</w:t>
            </w:r>
          </w:p>
        </w:tc>
        <w:tc>
          <w:tcPr>
            <w:tcW w:w="886" w:type="pct"/>
            <w:tcBorders>
              <w:top w:val="nil"/>
              <w:left w:val="nil"/>
              <w:bottom w:val="single" w:sz="4" w:space="0" w:color="auto"/>
              <w:right w:val="single" w:sz="4" w:space="0" w:color="auto"/>
            </w:tcBorders>
            <w:shd w:val="clear" w:color="auto" w:fill="auto"/>
            <w:noWrap/>
            <w:vAlign w:val="bottom"/>
            <w:hideMark/>
          </w:tcPr>
          <w:p w14:paraId="0E200A29" w14:textId="77777777" w:rsidR="00FF6C1A" w:rsidRPr="00FF6C1A" w:rsidRDefault="00FF6C1A" w:rsidP="00F25672">
            <w:pPr>
              <w:spacing w:after="0"/>
              <w:jc w:val="center"/>
              <w:rPr>
                <w:rFonts w:ascii="Calibri" w:eastAsia="Times New Roman" w:hAnsi="Calibri" w:cs="Times New Roman"/>
                <w:color w:val="000000"/>
                <w:szCs w:val="20"/>
              </w:rPr>
            </w:pPr>
            <w:r w:rsidRPr="00FF6C1A">
              <w:rPr>
                <w:rFonts w:ascii="Calibri" w:eastAsia="Times New Roman" w:hAnsi="Calibri" w:cs="Times New Roman"/>
                <w:color w:val="000000"/>
                <w:szCs w:val="20"/>
              </w:rPr>
              <w:t>621</w:t>
            </w:r>
          </w:p>
        </w:tc>
        <w:tc>
          <w:tcPr>
            <w:tcW w:w="886" w:type="pct"/>
            <w:tcBorders>
              <w:top w:val="nil"/>
              <w:left w:val="nil"/>
              <w:bottom w:val="single" w:sz="4" w:space="0" w:color="auto"/>
              <w:right w:val="single" w:sz="4" w:space="0" w:color="auto"/>
            </w:tcBorders>
            <w:shd w:val="clear" w:color="auto" w:fill="auto"/>
            <w:noWrap/>
            <w:vAlign w:val="bottom"/>
            <w:hideMark/>
          </w:tcPr>
          <w:p w14:paraId="7E3273FF" w14:textId="77777777" w:rsidR="00FF6C1A" w:rsidRPr="00FF6C1A" w:rsidRDefault="00FF6C1A" w:rsidP="00F25672">
            <w:pPr>
              <w:spacing w:after="0"/>
              <w:jc w:val="center"/>
              <w:rPr>
                <w:rFonts w:ascii="Calibri" w:eastAsia="Times New Roman" w:hAnsi="Calibri" w:cs="Times New Roman"/>
                <w:color w:val="000000"/>
                <w:szCs w:val="20"/>
              </w:rPr>
            </w:pPr>
            <w:r w:rsidRPr="00FF6C1A">
              <w:rPr>
                <w:rFonts w:ascii="Calibri" w:eastAsia="Times New Roman" w:hAnsi="Calibri" w:cs="Times New Roman"/>
                <w:color w:val="000000"/>
                <w:szCs w:val="20"/>
              </w:rPr>
              <w:t>442</w:t>
            </w:r>
          </w:p>
        </w:tc>
        <w:tc>
          <w:tcPr>
            <w:tcW w:w="886" w:type="pct"/>
            <w:tcBorders>
              <w:top w:val="nil"/>
              <w:left w:val="nil"/>
              <w:bottom w:val="single" w:sz="4" w:space="0" w:color="auto"/>
              <w:right w:val="single" w:sz="4" w:space="0" w:color="auto"/>
            </w:tcBorders>
            <w:shd w:val="clear" w:color="auto" w:fill="auto"/>
            <w:noWrap/>
            <w:vAlign w:val="bottom"/>
            <w:hideMark/>
          </w:tcPr>
          <w:p w14:paraId="70990B2C" w14:textId="77777777" w:rsidR="00FF6C1A" w:rsidRPr="00FF6C1A" w:rsidRDefault="00FF6C1A" w:rsidP="00F25672">
            <w:pPr>
              <w:spacing w:after="0"/>
              <w:jc w:val="center"/>
              <w:rPr>
                <w:rFonts w:ascii="Calibri" w:eastAsia="Times New Roman" w:hAnsi="Calibri" w:cs="Times New Roman"/>
                <w:color w:val="000000"/>
                <w:szCs w:val="20"/>
              </w:rPr>
            </w:pPr>
            <w:r w:rsidRPr="00FF6C1A">
              <w:rPr>
                <w:rFonts w:ascii="Calibri" w:eastAsia="Times New Roman" w:hAnsi="Calibri" w:cs="Times New Roman"/>
                <w:color w:val="000000"/>
                <w:szCs w:val="20"/>
              </w:rPr>
              <w:t>371</w:t>
            </w:r>
          </w:p>
        </w:tc>
      </w:tr>
      <w:tr w:rsidR="00FF6C1A" w:rsidRPr="00FF6C1A" w14:paraId="150836A8" w14:textId="77777777" w:rsidTr="009F5CAF">
        <w:trPr>
          <w:trHeight w:val="300"/>
        </w:trPr>
        <w:tc>
          <w:tcPr>
            <w:tcW w:w="5000" w:type="pct"/>
            <w:gridSpan w:val="4"/>
            <w:tcBorders>
              <w:top w:val="nil"/>
              <w:left w:val="single" w:sz="4" w:space="0" w:color="auto"/>
              <w:bottom w:val="single" w:sz="4" w:space="0" w:color="auto"/>
              <w:right w:val="single" w:sz="4" w:space="0" w:color="auto"/>
            </w:tcBorders>
            <w:shd w:val="clear" w:color="auto" w:fill="BFBFBF" w:themeFill="background1" w:themeFillShade="BF"/>
            <w:noWrap/>
            <w:vAlign w:val="bottom"/>
          </w:tcPr>
          <w:p w14:paraId="74BD162A" w14:textId="77777777" w:rsidR="00FF6C1A" w:rsidRPr="00FF6C1A" w:rsidRDefault="00FF6C1A" w:rsidP="00F25672">
            <w:pPr>
              <w:spacing w:after="0"/>
              <w:rPr>
                <w:rFonts w:ascii="Calibri" w:eastAsia="Times New Roman" w:hAnsi="Calibri" w:cs="Times New Roman"/>
                <w:b/>
                <w:szCs w:val="20"/>
              </w:rPr>
            </w:pPr>
            <w:r w:rsidRPr="00FF6C1A">
              <w:rPr>
                <w:rFonts w:ascii="Calibri" w:eastAsia="Times New Roman" w:hAnsi="Calibri" w:cs="Times New Roman"/>
                <w:b/>
                <w:szCs w:val="20"/>
              </w:rPr>
              <w:t>Number of prevalent patients</w:t>
            </w:r>
          </w:p>
        </w:tc>
      </w:tr>
      <w:tr w:rsidR="00FF6C1A" w:rsidRPr="00FF6C1A" w14:paraId="307AB962" w14:textId="77777777" w:rsidTr="00FF6C1A">
        <w:trPr>
          <w:trHeight w:val="300"/>
        </w:trPr>
        <w:tc>
          <w:tcPr>
            <w:tcW w:w="2343" w:type="pct"/>
            <w:tcBorders>
              <w:top w:val="nil"/>
              <w:left w:val="single" w:sz="4" w:space="0" w:color="auto"/>
              <w:bottom w:val="single" w:sz="4" w:space="0" w:color="auto"/>
              <w:right w:val="single" w:sz="4" w:space="0" w:color="auto"/>
            </w:tcBorders>
            <w:shd w:val="clear" w:color="auto" w:fill="auto"/>
            <w:noWrap/>
            <w:vAlign w:val="bottom"/>
            <w:hideMark/>
          </w:tcPr>
          <w:p w14:paraId="772585FF" w14:textId="77777777" w:rsidR="00FF6C1A" w:rsidRPr="00FF6C1A" w:rsidRDefault="00FF6C1A" w:rsidP="00F25672">
            <w:pPr>
              <w:spacing w:after="0"/>
              <w:rPr>
                <w:rFonts w:ascii="Calibri" w:eastAsia="Times New Roman" w:hAnsi="Calibri" w:cs="Times New Roman"/>
                <w:color w:val="000000"/>
                <w:szCs w:val="20"/>
              </w:rPr>
            </w:pPr>
            <w:r w:rsidRPr="00FF6C1A">
              <w:rPr>
                <w:rFonts w:ascii="Calibri" w:eastAsia="Times New Roman" w:hAnsi="Calibri" w:cs="Times New Roman"/>
                <w:color w:val="000000"/>
                <w:szCs w:val="20"/>
              </w:rPr>
              <w:t>Total patients for all drugs</w:t>
            </w:r>
          </w:p>
        </w:tc>
        <w:tc>
          <w:tcPr>
            <w:tcW w:w="886" w:type="pct"/>
            <w:tcBorders>
              <w:top w:val="nil"/>
              <w:left w:val="nil"/>
              <w:bottom w:val="single" w:sz="4" w:space="0" w:color="auto"/>
              <w:right w:val="single" w:sz="4" w:space="0" w:color="auto"/>
            </w:tcBorders>
            <w:shd w:val="clear" w:color="auto" w:fill="auto"/>
            <w:noWrap/>
            <w:vAlign w:val="bottom"/>
            <w:hideMark/>
          </w:tcPr>
          <w:p w14:paraId="759285F6" w14:textId="77777777" w:rsidR="00FF6C1A" w:rsidRPr="00FF6C1A" w:rsidRDefault="00FF6C1A" w:rsidP="00F25672">
            <w:pPr>
              <w:spacing w:after="0"/>
              <w:jc w:val="center"/>
              <w:rPr>
                <w:rFonts w:ascii="Calibri" w:eastAsia="Times New Roman" w:hAnsi="Calibri" w:cs="Times New Roman"/>
                <w:szCs w:val="20"/>
              </w:rPr>
            </w:pPr>
            <w:r w:rsidRPr="00FF6C1A">
              <w:rPr>
                <w:rFonts w:ascii="Calibri" w:eastAsia="Times New Roman" w:hAnsi="Calibri" w:cs="Times New Roman"/>
                <w:szCs w:val="20"/>
              </w:rPr>
              <w:t>4,797</w:t>
            </w:r>
          </w:p>
        </w:tc>
        <w:tc>
          <w:tcPr>
            <w:tcW w:w="886" w:type="pct"/>
            <w:tcBorders>
              <w:top w:val="nil"/>
              <w:left w:val="nil"/>
              <w:bottom w:val="single" w:sz="4" w:space="0" w:color="auto"/>
              <w:right w:val="single" w:sz="4" w:space="0" w:color="auto"/>
            </w:tcBorders>
            <w:shd w:val="clear" w:color="auto" w:fill="auto"/>
            <w:noWrap/>
            <w:vAlign w:val="bottom"/>
            <w:hideMark/>
          </w:tcPr>
          <w:p w14:paraId="112A382A" w14:textId="77777777" w:rsidR="00FF6C1A" w:rsidRPr="00FF6C1A" w:rsidRDefault="00FF6C1A" w:rsidP="00F25672">
            <w:pPr>
              <w:spacing w:after="0"/>
              <w:jc w:val="center"/>
              <w:rPr>
                <w:rFonts w:ascii="Calibri" w:eastAsia="Times New Roman" w:hAnsi="Calibri" w:cs="Times New Roman"/>
                <w:szCs w:val="20"/>
              </w:rPr>
            </w:pPr>
            <w:r w:rsidRPr="00FF6C1A">
              <w:rPr>
                <w:rFonts w:ascii="Calibri" w:eastAsia="Times New Roman" w:hAnsi="Calibri" w:cs="Times New Roman"/>
                <w:szCs w:val="20"/>
              </w:rPr>
              <w:t>5,176</w:t>
            </w:r>
          </w:p>
        </w:tc>
        <w:tc>
          <w:tcPr>
            <w:tcW w:w="886" w:type="pct"/>
            <w:tcBorders>
              <w:top w:val="nil"/>
              <w:left w:val="nil"/>
              <w:bottom w:val="single" w:sz="4" w:space="0" w:color="auto"/>
              <w:right w:val="single" w:sz="4" w:space="0" w:color="auto"/>
            </w:tcBorders>
            <w:shd w:val="clear" w:color="auto" w:fill="auto"/>
            <w:noWrap/>
            <w:vAlign w:val="bottom"/>
            <w:hideMark/>
          </w:tcPr>
          <w:p w14:paraId="1BB9583C" w14:textId="77777777" w:rsidR="00FF6C1A" w:rsidRPr="00FF6C1A" w:rsidRDefault="00FF6C1A" w:rsidP="00F25672">
            <w:pPr>
              <w:spacing w:after="0"/>
              <w:jc w:val="center"/>
              <w:rPr>
                <w:rFonts w:ascii="Calibri" w:eastAsia="Times New Roman" w:hAnsi="Calibri" w:cs="Times New Roman"/>
                <w:szCs w:val="20"/>
              </w:rPr>
            </w:pPr>
            <w:r w:rsidRPr="00FF6C1A">
              <w:rPr>
                <w:rFonts w:ascii="Calibri" w:eastAsia="Times New Roman" w:hAnsi="Calibri" w:cs="Times New Roman"/>
                <w:szCs w:val="20"/>
              </w:rPr>
              <w:t>5,546</w:t>
            </w:r>
          </w:p>
        </w:tc>
      </w:tr>
      <w:tr w:rsidR="00FF6C1A" w:rsidRPr="00FF6C1A" w14:paraId="74B043B1" w14:textId="77777777" w:rsidTr="00FF6C1A">
        <w:trPr>
          <w:trHeight w:val="300"/>
        </w:trPr>
        <w:tc>
          <w:tcPr>
            <w:tcW w:w="2343" w:type="pct"/>
            <w:tcBorders>
              <w:top w:val="single" w:sz="4" w:space="0" w:color="auto"/>
              <w:left w:val="single" w:sz="4" w:space="0" w:color="auto"/>
              <w:bottom w:val="single" w:sz="4" w:space="0" w:color="auto"/>
              <w:right w:val="nil"/>
            </w:tcBorders>
            <w:shd w:val="clear" w:color="auto" w:fill="auto"/>
            <w:noWrap/>
            <w:vAlign w:val="bottom"/>
            <w:hideMark/>
          </w:tcPr>
          <w:p w14:paraId="6F26B84B" w14:textId="77777777" w:rsidR="00FF6C1A" w:rsidRPr="00FF6C1A" w:rsidRDefault="00FF6C1A" w:rsidP="00F25672">
            <w:pPr>
              <w:spacing w:after="0"/>
              <w:rPr>
                <w:rFonts w:ascii="Calibri" w:eastAsia="Times New Roman" w:hAnsi="Calibri" w:cs="Times New Roman"/>
                <w:color w:val="000000"/>
                <w:szCs w:val="20"/>
              </w:rPr>
            </w:pPr>
            <w:r w:rsidRPr="00FF6C1A">
              <w:rPr>
                <w:rFonts w:ascii="Calibri" w:eastAsia="Times New Roman" w:hAnsi="Calibri" w:cs="Times New Roman"/>
                <w:color w:val="000000"/>
                <w:szCs w:val="20"/>
              </w:rPr>
              <w:t>By drug:</w:t>
            </w:r>
          </w:p>
        </w:tc>
        <w:tc>
          <w:tcPr>
            <w:tcW w:w="886" w:type="pct"/>
            <w:tcBorders>
              <w:top w:val="single" w:sz="4" w:space="0" w:color="auto"/>
              <w:left w:val="nil"/>
              <w:bottom w:val="single" w:sz="4" w:space="0" w:color="auto"/>
              <w:right w:val="nil"/>
            </w:tcBorders>
            <w:shd w:val="clear" w:color="auto" w:fill="auto"/>
            <w:noWrap/>
            <w:vAlign w:val="bottom"/>
            <w:hideMark/>
          </w:tcPr>
          <w:p w14:paraId="3B791154" w14:textId="77777777" w:rsidR="00FF6C1A" w:rsidRPr="00FF6C1A" w:rsidRDefault="00FF6C1A" w:rsidP="00F25672">
            <w:pPr>
              <w:spacing w:after="0"/>
              <w:rPr>
                <w:rFonts w:ascii="Calibri" w:eastAsia="Times New Roman" w:hAnsi="Calibri" w:cs="Times New Roman"/>
                <w:szCs w:val="20"/>
              </w:rPr>
            </w:pPr>
            <w:r w:rsidRPr="00FF6C1A">
              <w:rPr>
                <w:rFonts w:ascii="Calibri" w:eastAsia="Times New Roman" w:hAnsi="Calibri" w:cs="Times New Roman"/>
                <w:szCs w:val="20"/>
              </w:rPr>
              <w:t> </w:t>
            </w:r>
          </w:p>
        </w:tc>
        <w:tc>
          <w:tcPr>
            <w:tcW w:w="886" w:type="pct"/>
            <w:tcBorders>
              <w:top w:val="single" w:sz="4" w:space="0" w:color="auto"/>
              <w:left w:val="nil"/>
              <w:bottom w:val="single" w:sz="4" w:space="0" w:color="auto"/>
              <w:right w:val="nil"/>
            </w:tcBorders>
            <w:shd w:val="clear" w:color="auto" w:fill="auto"/>
            <w:noWrap/>
            <w:vAlign w:val="bottom"/>
            <w:hideMark/>
          </w:tcPr>
          <w:p w14:paraId="2E9A9590" w14:textId="77777777" w:rsidR="00FF6C1A" w:rsidRPr="00FF6C1A" w:rsidRDefault="00FF6C1A" w:rsidP="00F25672">
            <w:pPr>
              <w:spacing w:after="0"/>
              <w:rPr>
                <w:rFonts w:ascii="Calibri" w:eastAsia="Times New Roman" w:hAnsi="Calibri" w:cs="Times New Roman"/>
                <w:szCs w:val="20"/>
              </w:rPr>
            </w:pPr>
            <w:r w:rsidRPr="00FF6C1A">
              <w:rPr>
                <w:rFonts w:ascii="Calibri" w:eastAsia="Times New Roman" w:hAnsi="Calibri" w:cs="Times New Roman"/>
                <w:szCs w:val="20"/>
              </w:rPr>
              <w:t> </w:t>
            </w:r>
          </w:p>
        </w:tc>
        <w:tc>
          <w:tcPr>
            <w:tcW w:w="886" w:type="pct"/>
            <w:tcBorders>
              <w:top w:val="single" w:sz="4" w:space="0" w:color="auto"/>
              <w:left w:val="nil"/>
              <w:bottom w:val="single" w:sz="4" w:space="0" w:color="auto"/>
              <w:right w:val="single" w:sz="4" w:space="0" w:color="auto"/>
            </w:tcBorders>
            <w:shd w:val="clear" w:color="auto" w:fill="auto"/>
            <w:noWrap/>
            <w:vAlign w:val="bottom"/>
            <w:hideMark/>
          </w:tcPr>
          <w:p w14:paraId="7B688B2D" w14:textId="77777777" w:rsidR="00FF6C1A" w:rsidRPr="00FF6C1A" w:rsidRDefault="00FF6C1A" w:rsidP="00F25672">
            <w:pPr>
              <w:spacing w:after="0"/>
              <w:rPr>
                <w:rFonts w:ascii="Calibri" w:eastAsia="Times New Roman" w:hAnsi="Calibri" w:cs="Times New Roman"/>
                <w:szCs w:val="20"/>
              </w:rPr>
            </w:pPr>
            <w:r w:rsidRPr="00FF6C1A">
              <w:rPr>
                <w:rFonts w:ascii="Calibri" w:eastAsia="Times New Roman" w:hAnsi="Calibri" w:cs="Times New Roman"/>
                <w:szCs w:val="20"/>
              </w:rPr>
              <w:t> </w:t>
            </w:r>
          </w:p>
        </w:tc>
      </w:tr>
      <w:tr w:rsidR="00FF6C1A" w:rsidRPr="00FF6C1A" w14:paraId="2F3D1271" w14:textId="77777777" w:rsidTr="00FF6C1A">
        <w:trPr>
          <w:trHeight w:val="300"/>
        </w:trPr>
        <w:tc>
          <w:tcPr>
            <w:tcW w:w="2343" w:type="pct"/>
            <w:tcBorders>
              <w:top w:val="nil"/>
              <w:left w:val="single" w:sz="4" w:space="0" w:color="auto"/>
              <w:bottom w:val="single" w:sz="4" w:space="0" w:color="auto"/>
              <w:right w:val="single" w:sz="4" w:space="0" w:color="auto"/>
            </w:tcBorders>
            <w:shd w:val="clear" w:color="auto" w:fill="auto"/>
            <w:noWrap/>
            <w:vAlign w:val="bottom"/>
            <w:hideMark/>
          </w:tcPr>
          <w:p w14:paraId="2921D15E" w14:textId="77777777" w:rsidR="00FF6C1A" w:rsidRPr="00FF6C1A" w:rsidRDefault="00FF6C1A" w:rsidP="00F25672">
            <w:pPr>
              <w:spacing w:after="0"/>
              <w:rPr>
                <w:rFonts w:ascii="Calibri" w:eastAsia="Times New Roman" w:hAnsi="Calibri" w:cs="Times New Roman"/>
                <w:szCs w:val="20"/>
              </w:rPr>
            </w:pPr>
            <w:r w:rsidRPr="00FF6C1A">
              <w:rPr>
                <w:rFonts w:ascii="Calibri" w:eastAsia="Times New Roman" w:hAnsi="Calibri" w:cs="Times New Roman"/>
                <w:szCs w:val="20"/>
              </w:rPr>
              <w:t>BORTEZOMIB</w:t>
            </w:r>
          </w:p>
        </w:tc>
        <w:tc>
          <w:tcPr>
            <w:tcW w:w="886" w:type="pct"/>
            <w:tcBorders>
              <w:top w:val="nil"/>
              <w:left w:val="nil"/>
              <w:bottom w:val="single" w:sz="4" w:space="0" w:color="auto"/>
              <w:right w:val="single" w:sz="4" w:space="0" w:color="auto"/>
            </w:tcBorders>
            <w:shd w:val="clear" w:color="auto" w:fill="auto"/>
            <w:noWrap/>
            <w:vAlign w:val="bottom"/>
            <w:hideMark/>
          </w:tcPr>
          <w:p w14:paraId="1169C490" w14:textId="77777777" w:rsidR="00FF6C1A" w:rsidRPr="00FF6C1A" w:rsidRDefault="00FF6C1A" w:rsidP="00F25672">
            <w:pPr>
              <w:spacing w:after="0"/>
              <w:jc w:val="center"/>
              <w:rPr>
                <w:rFonts w:ascii="Calibri" w:eastAsia="Times New Roman" w:hAnsi="Calibri" w:cs="Times New Roman"/>
                <w:szCs w:val="20"/>
              </w:rPr>
            </w:pPr>
            <w:r w:rsidRPr="00FF6C1A">
              <w:rPr>
                <w:rFonts w:ascii="Calibri" w:eastAsia="Times New Roman" w:hAnsi="Calibri" w:cs="Times New Roman"/>
                <w:szCs w:val="20"/>
              </w:rPr>
              <w:t>2,366</w:t>
            </w:r>
          </w:p>
        </w:tc>
        <w:tc>
          <w:tcPr>
            <w:tcW w:w="886" w:type="pct"/>
            <w:tcBorders>
              <w:top w:val="nil"/>
              <w:left w:val="nil"/>
              <w:bottom w:val="single" w:sz="4" w:space="0" w:color="auto"/>
              <w:right w:val="single" w:sz="4" w:space="0" w:color="auto"/>
            </w:tcBorders>
            <w:shd w:val="clear" w:color="auto" w:fill="auto"/>
            <w:noWrap/>
            <w:vAlign w:val="bottom"/>
            <w:hideMark/>
          </w:tcPr>
          <w:p w14:paraId="21A691BF" w14:textId="77777777" w:rsidR="00FF6C1A" w:rsidRPr="00FF6C1A" w:rsidRDefault="00FF6C1A" w:rsidP="00F25672">
            <w:pPr>
              <w:spacing w:after="0"/>
              <w:jc w:val="center"/>
              <w:rPr>
                <w:rFonts w:ascii="Calibri" w:eastAsia="Times New Roman" w:hAnsi="Calibri" w:cs="Times New Roman"/>
                <w:szCs w:val="20"/>
              </w:rPr>
            </w:pPr>
            <w:r w:rsidRPr="00FF6C1A">
              <w:rPr>
                <w:rFonts w:ascii="Calibri" w:eastAsia="Times New Roman" w:hAnsi="Calibri" w:cs="Times New Roman"/>
                <w:szCs w:val="20"/>
              </w:rPr>
              <w:t>2,704</w:t>
            </w:r>
          </w:p>
        </w:tc>
        <w:tc>
          <w:tcPr>
            <w:tcW w:w="886" w:type="pct"/>
            <w:tcBorders>
              <w:top w:val="nil"/>
              <w:left w:val="nil"/>
              <w:bottom w:val="single" w:sz="4" w:space="0" w:color="auto"/>
              <w:right w:val="single" w:sz="4" w:space="0" w:color="auto"/>
            </w:tcBorders>
            <w:shd w:val="clear" w:color="auto" w:fill="auto"/>
            <w:noWrap/>
            <w:vAlign w:val="bottom"/>
            <w:hideMark/>
          </w:tcPr>
          <w:p w14:paraId="0E32002A" w14:textId="77777777" w:rsidR="00FF6C1A" w:rsidRPr="00FF6C1A" w:rsidRDefault="00FF6C1A" w:rsidP="00F25672">
            <w:pPr>
              <w:spacing w:after="0"/>
              <w:jc w:val="center"/>
              <w:rPr>
                <w:rFonts w:ascii="Calibri" w:eastAsia="Times New Roman" w:hAnsi="Calibri" w:cs="Times New Roman"/>
                <w:szCs w:val="20"/>
              </w:rPr>
            </w:pPr>
            <w:r w:rsidRPr="00FF6C1A">
              <w:rPr>
                <w:rFonts w:ascii="Calibri" w:eastAsia="Times New Roman" w:hAnsi="Calibri" w:cs="Times New Roman"/>
                <w:szCs w:val="20"/>
              </w:rPr>
              <w:t>2,788</w:t>
            </w:r>
          </w:p>
        </w:tc>
      </w:tr>
      <w:tr w:rsidR="00FF6C1A" w:rsidRPr="00FF6C1A" w14:paraId="24BF7551" w14:textId="77777777" w:rsidTr="00FF6C1A">
        <w:trPr>
          <w:trHeight w:val="300"/>
        </w:trPr>
        <w:tc>
          <w:tcPr>
            <w:tcW w:w="2343" w:type="pct"/>
            <w:tcBorders>
              <w:top w:val="nil"/>
              <w:left w:val="single" w:sz="4" w:space="0" w:color="auto"/>
              <w:bottom w:val="single" w:sz="4" w:space="0" w:color="auto"/>
              <w:right w:val="single" w:sz="4" w:space="0" w:color="auto"/>
            </w:tcBorders>
            <w:shd w:val="clear" w:color="auto" w:fill="auto"/>
            <w:noWrap/>
            <w:vAlign w:val="bottom"/>
            <w:hideMark/>
          </w:tcPr>
          <w:p w14:paraId="54F941F4" w14:textId="77777777" w:rsidR="00FF6C1A" w:rsidRPr="00FF6C1A" w:rsidRDefault="00FF6C1A" w:rsidP="00F25672">
            <w:pPr>
              <w:spacing w:after="0"/>
              <w:rPr>
                <w:rFonts w:ascii="Calibri" w:eastAsia="Times New Roman" w:hAnsi="Calibri" w:cs="Times New Roman"/>
                <w:szCs w:val="20"/>
              </w:rPr>
            </w:pPr>
            <w:r w:rsidRPr="00FF6C1A">
              <w:rPr>
                <w:rFonts w:ascii="Calibri" w:eastAsia="Times New Roman" w:hAnsi="Calibri" w:cs="Times New Roman"/>
                <w:szCs w:val="20"/>
              </w:rPr>
              <w:t>LENALIDOMIDE</w:t>
            </w:r>
          </w:p>
        </w:tc>
        <w:tc>
          <w:tcPr>
            <w:tcW w:w="886" w:type="pct"/>
            <w:tcBorders>
              <w:top w:val="nil"/>
              <w:left w:val="nil"/>
              <w:bottom w:val="single" w:sz="4" w:space="0" w:color="auto"/>
              <w:right w:val="single" w:sz="4" w:space="0" w:color="auto"/>
            </w:tcBorders>
            <w:shd w:val="clear" w:color="auto" w:fill="auto"/>
            <w:noWrap/>
            <w:vAlign w:val="bottom"/>
            <w:hideMark/>
          </w:tcPr>
          <w:p w14:paraId="796423B9" w14:textId="77777777" w:rsidR="00FF6C1A" w:rsidRPr="00FF6C1A" w:rsidRDefault="00FF6C1A" w:rsidP="00F25672">
            <w:pPr>
              <w:spacing w:after="0"/>
              <w:jc w:val="center"/>
              <w:rPr>
                <w:rFonts w:ascii="Calibri" w:eastAsia="Times New Roman" w:hAnsi="Calibri" w:cs="Times New Roman"/>
                <w:szCs w:val="20"/>
              </w:rPr>
            </w:pPr>
            <w:r w:rsidRPr="00FF6C1A">
              <w:rPr>
                <w:rFonts w:ascii="Calibri" w:eastAsia="Times New Roman" w:hAnsi="Calibri" w:cs="Times New Roman"/>
                <w:szCs w:val="20"/>
              </w:rPr>
              <w:t>1,470</w:t>
            </w:r>
          </w:p>
        </w:tc>
        <w:tc>
          <w:tcPr>
            <w:tcW w:w="886" w:type="pct"/>
            <w:tcBorders>
              <w:top w:val="nil"/>
              <w:left w:val="nil"/>
              <w:bottom w:val="single" w:sz="4" w:space="0" w:color="auto"/>
              <w:right w:val="single" w:sz="4" w:space="0" w:color="auto"/>
            </w:tcBorders>
            <w:shd w:val="clear" w:color="auto" w:fill="auto"/>
            <w:noWrap/>
            <w:vAlign w:val="bottom"/>
            <w:hideMark/>
          </w:tcPr>
          <w:p w14:paraId="11BB7A9A" w14:textId="77777777" w:rsidR="00FF6C1A" w:rsidRPr="00FF6C1A" w:rsidRDefault="00FF6C1A" w:rsidP="00F25672">
            <w:pPr>
              <w:spacing w:after="0"/>
              <w:jc w:val="center"/>
              <w:rPr>
                <w:rFonts w:ascii="Calibri" w:eastAsia="Times New Roman" w:hAnsi="Calibri" w:cs="Times New Roman"/>
                <w:szCs w:val="20"/>
              </w:rPr>
            </w:pPr>
            <w:r w:rsidRPr="00FF6C1A">
              <w:rPr>
                <w:rFonts w:ascii="Calibri" w:eastAsia="Times New Roman" w:hAnsi="Calibri" w:cs="Times New Roman"/>
                <w:szCs w:val="20"/>
              </w:rPr>
              <w:t>1,701</w:t>
            </w:r>
          </w:p>
        </w:tc>
        <w:tc>
          <w:tcPr>
            <w:tcW w:w="886" w:type="pct"/>
            <w:tcBorders>
              <w:top w:val="nil"/>
              <w:left w:val="nil"/>
              <w:bottom w:val="single" w:sz="4" w:space="0" w:color="auto"/>
              <w:right w:val="single" w:sz="4" w:space="0" w:color="auto"/>
            </w:tcBorders>
            <w:shd w:val="clear" w:color="auto" w:fill="auto"/>
            <w:noWrap/>
            <w:vAlign w:val="bottom"/>
            <w:hideMark/>
          </w:tcPr>
          <w:p w14:paraId="605B2C4D" w14:textId="77777777" w:rsidR="00FF6C1A" w:rsidRPr="00FF6C1A" w:rsidRDefault="00FF6C1A" w:rsidP="00F25672">
            <w:pPr>
              <w:spacing w:after="0"/>
              <w:jc w:val="center"/>
              <w:rPr>
                <w:rFonts w:ascii="Calibri" w:eastAsia="Times New Roman" w:hAnsi="Calibri" w:cs="Times New Roman"/>
                <w:szCs w:val="20"/>
              </w:rPr>
            </w:pPr>
            <w:r w:rsidRPr="00FF6C1A">
              <w:rPr>
                <w:rFonts w:ascii="Calibri" w:eastAsia="Times New Roman" w:hAnsi="Calibri" w:cs="Times New Roman"/>
                <w:szCs w:val="20"/>
              </w:rPr>
              <w:t>1,945</w:t>
            </w:r>
          </w:p>
        </w:tc>
      </w:tr>
      <w:tr w:rsidR="00FF6C1A" w:rsidRPr="00FF6C1A" w14:paraId="06E96ADF" w14:textId="77777777" w:rsidTr="00FF6C1A">
        <w:trPr>
          <w:trHeight w:val="300"/>
        </w:trPr>
        <w:tc>
          <w:tcPr>
            <w:tcW w:w="2343" w:type="pct"/>
            <w:tcBorders>
              <w:top w:val="nil"/>
              <w:left w:val="single" w:sz="4" w:space="0" w:color="auto"/>
              <w:bottom w:val="single" w:sz="4" w:space="0" w:color="auto"/>
              <w:right w:val="single" w:sz="4" w:space="0" w:color="auto"/>
            </w:tcBorders>
            <w:shd w:val="clear" w:color="auto" w:fill="auto"/>
            <w:noWrap/>
            <w:vAlign w:val="bottom"/>
            <w:hideMark/>
          </w:tcPr>
          <w:p w14:paraId="60047B1E" w14:textId="77777777" w:rsidR="00FF6C1A" w:rsidRPr="00FF6C1A" w:rsidRDefault="00FF6C1A" w:rsidP="00F25672">
            <w:pPr>
              <w:spacing w:after="0"/>
              <w:rPr>
                <w:rFonts w:ascii="Calibri" w:eastAsia="Times New Roman" w:hAnsi="Calibri" w:cs="Times New Roman"/>
                <w:szCs w:val="20"/>
              </w:rPr>
            </w:pPr>
            <w:r w:rsidRPr="00FF6C1A">
              <w:rPr>
                <w:rFonts w:ascii="Calibri" w:eastAsia="Times New Roman" w:hAnsi="Calibri" w:cs="Times New Roman"/>
                <w:szCs w:val="20"/>
              </w:rPr>
              <w:t>POMALIDOMIDE</w:t>
            </w:r>
          </w:p>
        </w:tc>
        <w:tc>
          <w:tcPr>
            <w:tcW w:w="886" w:type="pct"/>
            <w:tcBorders>
              <w:top w:val="nil"/>
              <w:left w:val="nil"/>
              <w:bottom w:val="single" w:sz="4" w:space="0" w:color="auto"/>
              <w:right w:val="single" w:sz="4" w:space="0" w:color="auto"/>
            </w:tcBorders>
            <w:shd w:val="clear" w:color="auto" w:fill="auto"/>
            <w:noWrap/>
            <w:vAlign w:val="bottom"/>
            <w:hideMark/>
          </w:tcPr>
          <w:p w14:paraId="26F40DCF" w14:textId="77777777" w:rsidR="00FF6C1A" w:rsidRPr="00FF6C1A" w:rsidRDefault="00FF6C1A" w:rsidP="00F25672">
            <w:pPr>
              <w:spacing w:after="0"/>
              <w:jc w:val="center"/>
              <w:rPr>
                <w:rFonts w:ascii="Calibri" w:eastAsia="Times New Roman" w:hAnsi="Calibri" w:cs="Times New Roman"/>
                <w:szCs w:val="20"/>
              </w:rPr>
            </w:pPr>
            <w:r w:rsidRPr="00FF6C1A">
              <w:rPr>
                <w:rFonts w:ascii="Calibri" w:eastAsia="Times New Roman" w:hAnsi="Calibri" w:cs="Times New Roman"/>
                <w:szCs w:val="20"/>
              </w:rPr>
              <w:t>-</w:t>
            </w:r>
          </w:p>
        </w:tc>
        <w:tc>
          <w:tcPr>
            <w:tcW w:w="886" w:type="pct"/>
            <w:tcBorders>
              <w:top w:val="nil"/>
              <w:left w:val="nil"/>
              <w:bottom w:val="single" w:sz="4" w:space="0" w:color="auto"/>
              <w:right w:val="single" w:sz="4" w:space="0" w:color="auto"/>
            </w:tcBorders>
            <w:shd w:val="clear" w:color="auto" w:fill="auto"/>
            <w:noWrap/>
            <w:vAlign w:val="bottom"/>
            <w:hideMark/>
          </w:tcPr>
          <w:p w14:paraId="7BC284DA" w14:textId="77777777" w:rsidR="00FF6C1A" w:rsidRPr="00FF6C1A" w:rsidRDefault="00FF6C1A" w:rsidP="00F25672">
            <w:pPr>
              <w:spacing w:after="0"/>
              <w:jc w:val="center"/>
              <w:rPr>
                <w:rFonts w:ascii="Calibri" w:eastAsia="Times New Roman" w:hAnsi="Calibri" w:cs="Times New Roman"/>
                <w:szCs w:val="20"/>
              </w:rPr>
            </w:pPr>
            <w:r w:rsidRPr="00FF6C1A">
              <w:rPr>
                <w:rFonts w:ascii="Calibri" w:eastAsia="Times New Roman" w:hAnsi="Calibri" w:cs="Times New Roman"/>
                <w:szCs w:val="20"/>
              </w:rPr>
              <w:t>190</w:t>
            </w:r>
          </w:p>
        </w:tc>
        <w:tc>
          <w:tcPr>
            <w:tcW w:w="886" w:type="pct"/>
            <w:tcBorders>
              <w:top w:val="nil"/>
              <w:left w:val="nil"/>
              <w:bottom w:val="single" w:sz="4" w:space="0" w:color="auto"/>
              <w:right w:val="single" w:sz="4" w:space="0" w:color="auto"/>
            </w:tcBorders>
            <w:shd w:val="clear" w:color="auto" w:fill="auto"/>
            <w:noWrap/>
            <w:vAlign w:val="bottom"/>
            <w:hideMark/>
          </w:tcPr>
          <w:p w14:paraId="706FAA69" w14:textId="77777777" w:rsidR="00FF6C1A" w:rsidRPr="00FF6C1A" w:rsidRDefault="00FF6C1A" w:rsidP="00F25672">
            <w:pPr>
              <w:spacing w:after="0"/>
              <w:jc w:val="center"/>
              <w:rPr>
                <w:rFonts w:ascii="Calibri" w:eastAsia="Times New Roman" w:hAnsi="Calibri" w:cs="Times New Roman"/>
                <w:szCs w:val="20"/>
              </w:rPr>
            </w:pPr>
            <w:r w:rsidRPr="00FF6C1A">
              <w:rPr>
                <w:rFonts w:ascii="Calibri" w:eastAsia="Times New Roman" w:hAnsi="Calibri" w:cs="Times New Roman"/>
                <w:szCs w:val="20"/>
              </w:rPr>
              <w:t>424</w:t>
            </w:r>
          </w:p>
        </w:tc>
      </w:tr>
      <w:tr w:rsidR="00FF6C1A" w:rsidRPr="00FF6C1A" w14:paraId="34922D18" w14:textId="77777777" w:rsidTr="00FF6C1A">
        <w:trPr>
          <w:trHeight w:val="300"/>
        </w:trPr>
        <w:tc>
          <w:tcPr>
            <w:tcW w:w="2343" w:type="pct"/>
            <w:tcBorders>
              <w:top w:val="nil"/>
              <w:left w:val="single" w:sz="4" w:space="0" w:color="auto"/>
              <w:bottom w:val="single" w:sz="4" w:space="0" w:color="auto"/>
              <w:right w:val="single" w:sz="4" w:space="0" w:color="auto"/>
            </w:tcBorders>
            <w:shd w:val="clear" w:color="auto" w:fill="auto"/>
            <w:noWrap/>
            <w:vAlign w:val="bottom"/>
            <w:hideMark/>
          </w:tcPr>
          <w:p w14:paraId="43B58FB4" w14:textId="77777777" w:rsidR="00FF6C1A" w:rsidRPr="00FF6C1A" w:rsidRDefault="00FF6C1A" w:rsidP="00F25672">
            <w:pPr>
              <w:spacing w:after="0"/>
              <w:rPr>
                <w:rFonts w:ascii="Calibri" w:eastAsia="Times New Roman" w:hAnsi="Calibri" w:cs="Times New Roman"/>
                <w:szCs w:val="20"/>
              </w:rPr>
            </w:pPr>
            <w:r w:rsidRPr="00FF6C1A">
              <w:rPr>
                <w:rFonts w:ascii="Calibri" w:eastAsia="Times New Roman" w:hAnsi="Calibri" w:cs="Times New Roman"/>
                <w:szCs w:val="20"/>
              </w:rPr>
              <w:t>THALIDOMIDE</w:t>
            </w:r>
          </w:p>
        </w:tc>
        <w:tc>
          <w:tcPr>
            <w:tcW w:w="886" w:type="pct"/>
            <w:tcBorders>
              <w:top w:val="nil"/>
              <w:left w:val="nil"/>
              <w:bottom w:val="single" w:sz="4" w:space="0" w:color="auto"/>
              <w:right w:val="single" w:sz="4" w:space="0" w:color="auto"/>
            </w:tcBorders>
            <w:shd w:val="clear" w:color="auto" w:fill="auto"/>
            <w:noWrap/>
            <w:vAlign w:val="bottom"/>
            <w:hideMark/>
          </w:tcPr>
          <w:p w14:paraId="2756CA0E" w14:textId="77777777" w:rsidR="00FF6C1A" w:rsidRPr="00FF6C1A" w:rsidRDefault="00FF6C1A" w:rsidP="00F25672">
            <w:pPr>
              <w:spacing w:after="0"/>
              <w:jc w:val="center"/>
              <w:rPr>
                <w:rFonts w:ascii="Calibri" w:eastAsia="Times New Roman" w:hAnsi="Calibri" w:cs="Times New Roman"/>
                <w:szCs w:val="20"/>
              </w:rPr>
            </w:pPr>
            <w:r w:rsidRPr="00FF6C1A">
              <w:rPr>
                <w:rFonts w:ascii="Calibri" w:eastAsia="Times New Roman" w:hAnsi="Calibri" w:cs="Times New Roman"/>
                <w:szCs w:val="20"/>
              </w:rPr>
              <w:t>1,950</w:t>
            </w:r>
          </w:p>
        </w:tc>
        <w:tc>
          <w:tcPr>
            <w:tcW w:w="886" w:type="pct"/>
            <w:tcBorders>
              <w:top w:val="nil"/>
              <w:left w:val="nil"/>
              <w:bottom w:val="single" w:sz="4" w:space="0" w:color="auto"/>
              <w:right w:val="single" w:sz="4" w:space="0" w:color="auto"/>
            </w:tcBorders>
            <w:shd w:val="clear" w:color="auto" w:fill="auto"/>
            <w:noWrap/>
            <w:vAlign w:val="bottom"/>
            <w:hideMark/>
          </w:tcPr>
          <w:p w14:paraId="47923082" w14:textId="77777777" w:rsidR="00FF6C1A" w:rsidRPr="00FF6C1A" w:rsidRDefault="00FF6C1A" w:rsidP="00F25672">
            <w:pPr>
              <w:spacing w:after="0"/>
              <w:jc w:val="center"/>
              <w:rPr>
                <w:rFonts w:ascii="Calibri" w:eastAsia="Times New Roman" w:hAnsi="Calibri" w:cs="Times New Roman"/>
                <w:szCs w:val="20"/>
              </w:rPr>
            </w:pPr>
            <w:r w:rsidRPr="00FF6C1A">
              <w:rPr>
                <w:rFonts w:ascii="Calibri" w:eastAsia="Times New Roman" w:hAnsi="Calibri" w:cs="Times New Roman"/>
                <w:szCs w:val="20"/>
              </w:rPr>
              <w:t>1,932</w:t>
            </w:r>
          </w:p>
        </w:tc>
        <w:tc>
          <w:tcPr>
            <w:tcW w:w="886" w:type="pct"/>
            <w:tcBorders>
              <w:top w:val="nil"/>
              <w:left w:val="nil"/>
              <w:bottom w:val="single" w:sz="4" w:space="0" w:color="auto"/>
              <w:right w:val="single" w:sz="4" w:space="0" w:color="auto"/>
            </w:tcBorders>
            <w:shd w:val="clear" w:color="auto" w:fill="auto"/>
            <w:noWrap/>
            <w:vAlign w:val="bottom"/>
            <w:hideMark/>
          </w:tcPr>
          <w:p w14:paraId="4E5BD89F" w14:textId="77777777" w:rsidR="00FF6C1A" w:rsidRPr="00FF6C1A" w:rsidRDefault="00FF6C1A" w:rsidP="00F25672">
            <w:pPr>
              <w:spacing w:after="0"/>
              <w:jc w:val="center"/>
              <w:rPr>
                <w:rFonts w:ascii="Calibri" w:eastAsia="Times New Roman" w:hAnsi="Calibri" w:cs="Times New Roman"/>
                <w:szCs w:val="20"/>
              </w:rPr>
            </w:pPr>
            <w:r w:rsidRPr="00FF6C1A">
              <w:rPr>
                <w:rFonts w:ascii="Calibri" w:eastAsia="Times New Roman" w:hAnsi="Calibri" w:cs="Times New Roman"/>
                <w:szCs w:val="20"/>
              </w:rPr>
              <w:t>1,906</w:t>
            </w:r>
          </w:p>
        </w:tc>
      </w:tr>
    </w:tbl>
    <w:p w14:paraId="417EF940" w14:textId="2C102401" w:rsidR="004A1CB1" w:rsidRPr="00C817EE" w:rsidRDefault="00566B1E" w:rsidP="00C817EE">
      <w:pPr>
        <w:spacing w:after="0"/>
        <w:rPr>
          <w:sz w:val="20"/>
          <w:szCs w:val="20"/>
        </w:rPr>
      </w:pPr>
      <w:r w:rsidRPr="00566B1E">
        <w:rPr>
          <w:sz w:val="20"/>
          <w:szCs w:val="20"/>
        </w:rPr>
        <w:t>Source: DHS presc</w:t>
      </w:r>
      <w:r w:rsidR="008C22F4">
        <w:rPr>
          <w:sz w:val="20"/>
          <w:szCs w:val="20"/>
        </w:rPr>
        <w:t>r</w:t>
      </w:r>
      <w:r w:rsidRPr="00566B1E">
        <w:rPr>
          <w:sz w:val="20"/>
          <w:szCs w:val="20"/>
        </w:rPr>
        <w:t>iptions database. The figures are based on the date of supply.</w:t>
      </w:r>
    </w:p>
    <w:p w14:paraId="26B952A1" w14:textId="77777777" w:rsidR="00C509E9" w:rsidRDefault="00C509E9" w:rsidP="003808C4">
      <w:pPr>
        <w:spacing w:before="120"/>
      </w:pPr>
    </w:p>
    <w:p w14:paraId="347EF5F9" w14:textId="77777777" w:rsidR="00256FAC" w:rsidRDefault="00256FAC">
      <w:pPr>
        <w:spacing w:line="276" w:lineRule="auto"/>
      </w:pPr>
      <w:r>
        <w:br w:type="page"/>
      </w:r>
    </w:p>
    <w:p w14:paraId="6FBAAD75" w14:textId="58F119FD" w:rsidR="00A93C21" w:rsidRDefault="00A93C21" w:rsidP="003808C4">
      <w:pPr>
        <w:spacing w:before="120"/>
      </w:pPr>
      <w:r>
        <w:lastRenderedPageBreak/>
        <w:t>Figure 1 presents the monthly prevalence rate per 100,000 Australian residents and shows an increase in the number of people receiving treatment, from 9.4 per 100,000 in Jul</w:t>
      </w:r>
      <w:r w:rsidR="00F950BA">
        <w:t>y</w:t>
      </w:r>
      <w:r>
        <w:t xml:space="preserve"> 2013 to 1</w:t>
      </w:r>
      <w:r w:rsidR="00BA6011">
        <w:t>1</w:t>
      </w:r>
      <w:r>
        <w:t>.</w:t>
      </w:r>
      <w:r w:rsidR="00BA6011">
        <w:t>8</w:t>
      </w:r>
      <w:r>
        <w:t xml:space="preserve"> per 100,000 in Dec</w:t>
      </w:r>
      <w:r w:rsidR="00F950BA">
        <w:t>ember</w:t>
      </w:r>
      <w:r>
        <w:t xml:space="preserve"> 2016.</w:t>
      </w:r>
    </w:p>
    <w:p w14:paraId="7C648E9A" w14:textId="7136BC0C" w:rsidR="00A93C21" w:rsidRDefault="00BA6011" w:rsidP="003808C4">
      <w:pPr>
        <w:spacing w:before="120"/>
        <w:rPr>
          <w:b/>
        </w:rPr>
      </w:pPr>
      <w:r>
        <w:rPr>
          <w:noProof/>
        </w:rPr>
        <w:drawing>
          <wp:inline distT="0" distB="0" distL="0" distR="0" wp14:anchorId="7AE5DA14" wp14:editId="1668CFC7">
            <wp:extent cx="5570220" cy="2714625"/>
            <wp:effectExtent l="0" t="0" r="11430" b="9525"/>
            <wp:docPr id="1" name="Chart 1" descr="A figure presenting the monthly prevalence rate per 100,000 of people supplied a PBS medicine to treat multiple myeloma" title="Figure 1 monthly prevalence of treated patients"/>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8BF9EC2" w14:textId="62CFE48B" w:rsidR="00A93C21" w:rsidRPr="00505FA9" w:rsidRDefault="009F5CAF" w:rsidP="00505FA9">
      <w:pPr>
        <w:rPr>
          <w:b/>
        </w:rPr>
      </w:pPr>
      <w:r w:rsidRPr="00505FA9">
        <w:rPr>
          <w:b/>
        </w:rPr>
        <w:t>Figure 1:</w:t>
      </w:r>
      <w:r w:rsidR="00A93C21" w:rsidRPr="00505FA9">
        <w:rPr>
          <w:b/>
        </w:rPr>
        <w:t xml:space="preserve"> Prevalence rate per 100,000 Australian residents dispensed at least one medicine for multiple myeloma</w:t>
      </w:r>
      <w:r w:rsidR="00C47ECC" w:rsidRPr="00505FA9">
        <w:rPr>
          <w:b/>
        </w:rPr>
        <w:t xml:space="preserve"> </w:t>
      </w:r>
      <w:r w:rsidR="00A93C21" w:rsidRPr="00505FA9">
        <w:rPr>
          <w:b/>
        </w:rPr>
        <w:t>in a given month.</w:t>
      </w:r>
    </w:p>
    <w:p w14:paraId="32B85C40" w14:textId="77777777" w:rsidR="00A067F1" w:rsidDel="009306A6" w:rsidRDefault="00A067F1" w:rsidP="00A067F1">
      <w:pPr>
        <w:spacing w:before="120"/>
      </w:pPr>
      <w:r w:rsidDel="009306A6">
        <w:t>Figure 2 shows the prevalence rates by medicine. The use of bortezomib increased from 10 to 12 people per 100,000 Australians, followed by similar rate of use for thalidomide and lenalidomide (8 per 100,000 people in 2016). Pomalidomide was listed for multiple myeloma in August 2015.</w:t>
      </w:r>
    </w:p>
    <w:p w14:paraId="2A3A5936" w14:textId="5B2C03CF" w:rsidR="00A93C21" w:rsidRDefault="0078630B" w:rsidP="003808C4">
      <w:pPr>
        <w:spacing w:before="120"/>
      </w:pPr>
      <w:r>
        <w:rPr>
          <w:noProof/>
        </w:rPr>
        <w:drawing>
          <wp:inline distT="0" distB="0" distL="0" distR="0" wp14:anchorId="599EA3FF" wp14:editId="12BE8FD6">
            <wp:extent cx="5608320" cy="2647950"/>
            <wp:effectExtent l="0" t="0" r="11430" b="19050"/>
            <wp:docPr id="3" name="Chart 3" descr="A figure presenting the prevalence in use of PBS listings for multiple myeloma by medicine for 2014, 2015 and 2016" title="Figure 2 Prevalence rates by medicine"/>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1B7D3334" w14:textId="678215EF" w:rsidR="00A93C21" w:rsidRPr="00D9405D" w:rsidRDefault="00A93C21" w:rsidP="00D9405D">
      <w:pPr>
        <w:rPr>
          <w:b/>
        </w:rPr>
      </w:pPr>
      <w:r w:rsidRPr="00D9405D">
        <w:rPr>
          <w:b/>
        </w:rPr>
        <w:t>Figure 2</w:t>
      </w:r>
      <w:r w:rsidR="009F5CAF" w:rsidRPr="00D9405D">
        <w:rPr>
          <w:b/>
        </w:rPr>
        <w:t>:</w:t>
      </w:r>
      <w:r w:rsidRPr="00D9405D">
        <w:rPr>
          <w:b/>
        </w:rPr>
        <w:t xml:space="preserve"> Annual prevalence rates per 100,000 people receiving at least one dispensing for the specific medicine in a given year.</w:t>
      </w:r>
    </w:p>
    <w:p w14:paraId="774F0FE9" w14:textId="77777777" w:rsidR="009306A6" w:rsidRDefault="00A93C21" w:rsidP="009306A6">
      <w:pPr>
        <w:spacing w:before="120"/>
      </w:pPr>
      <w:r w:rsidRPr="00B17373">
        <w:rPr>
          <w:sz w:val="20"/>
          <w:szCs w:val="20"/>
        </w:rPr>
        <w:t>Note: 2013 was excluded as data only for 6 months was available.</w:t>
      </w:r>
      <w:r w:rsidR="009306A6" w:rsidRPr="009306A6">
        <w:t xml:space="preserve"> </w:t>
      </w:r>
    </w:p>
    <w:p w14:paraId="7880F514" w14:textId="730B1652" w:rsidR="00A067F1" w:rsidRDefault="00A067F1" w:rsidP="00A067F1">
      <w:pPr>
        <w:spacing w:before="120"/>
      </w:pPr>
      <w:r w:rsidDel="009306A6">
        <w:lastRenderedPageBreak/>
        <w:t xml:space="preserve">Figure 3 presents the monthly incidence rate per 100,000 Australian residents and shows that </w:t>
      </w:r>
      <w:r w:rsidR="00FF6C1A">
        <w:t xml:space="preserve">less than </w:t>
      </w:r>
      <w:r w:rsidDel="009306A6">
        <w:t xml:space="preserve">one in 100,000 people initiated a medicine for multiple myeloma in a given month. </w:t>
      </w:r>
    </w:p>
    <w:p w14:paraId="0DCFF1D7" w14:textId="3CC8006A" w:rsidR="00A93C21" w:rsidRDefault="00FF6C1A" w:rsidP="003808C4">
      <w:pPr>
        <w:spacing w:before="120"/>
        <w:rPr>
          <w:b/>
        </w:rPr>
      </w:pPr>
      <w:r>
        <w:rPr>
          <w:noProof/>
        </w:rPr>
        <w:drawing>
          <wp:inline distT="0" distB="0" distL="0" distR="0" wp14:anchorId="5FC4A99D" wp14:editId="6DC427AE">
            <wp:extent cx="4572000" cy="2762250"/>
            <wp:effectExtent l="0" t="0" r="19050" b="19050"/>
            <wp:docPr id="14" name="Chart 14" descr="A figure showing the monthly incidence rate per 100,000 for people supplied a PBS medicine for multiple myeloma." title="Figure3 Monthly incidence of use of PBS medicines for multiple myeloma"/>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D7D7FC5" w14:textId="303A78D8" w:rsidR="00A93C21" w:rsidRPr="00D9405D" w:rsidRDefault="00A93C21" w:rsidP="00D9405D">
      <w:pPr>
        <w:rPr>
          <w:b/>
        </w:rPr>
      </w:pPr>
      <w:r w:rsidRPr="00D9405D">
        <w:rPr>
          <w:b/>
        </w:rPr>
        <w:t>Figure</w:t>
      </w:r>
      <w:r w:rsidR="00C735C5" w:rsidRPr="00D9405D">
        <w:rPr>
          <w:b/>
        </w:rPr>
        <w:t xml:space="preserve"> </w:t>
      </w:r>
      <w:r w:rsidRPr="00D9405D">
        <w:rPr>
          <w:b/>
        </w:rPr>
        <w:t>3</w:t>
      </w:r>
      <w:r w:rsidR="009F5CAF" w:rsidRPr="00D9405D">
        <w:rPr>
          <w:b/>
        </w:rPr>
        <w:t>:</w:t>
      </w:r>
      <w:r w:rsidRPr="00D9405D">
        <w:rPr>
          <w:b/>
        </w:rPr>
        <w:t xml:space="preserve"> Incidence rate per 100,000 Australian residents who initiated at least one medicine for multiple myeloma in a given month.</w:t>
      </w:r>
    </w:p>
    <w:p w14:paraId="39EF4BA0" w14:textId="77777777" w:rsidR="00A067F1" w:rsidDel="009306A6" w:rsidRDefault="00A067F1" w:rsidP="00A067F1">
      <w:pPr>
        <w:spacing w:before="120"/>
      </w:pPr>
      <w:r w:rsidRPr="00FF6C1A" w:rsidDel="009306A6">
        <w:t>Figure 4 shows the incidence rates by medicine. There were 1,826 distinct initiators in</w:t>
      </w:r>
      <w:r w:rsidDel="009306A6">
        <w:t xml:space="preserve"> 2016, with a median age of 70 years. Bortezomib was initiated in 6 out of 100,000 Australians in 2016, compared to 2 people who initiated thalidomide, and very low numbers of initiators of lenalidomide or pomalidomide in 2016. </w:t>
      </w:r>
    </w:p>
    <w:p w14:paraId="39F0F084" w14:textId="0E2923E5" w:rsidR="00A93C21" w:rsidRDefault="00A36B0C" w:rsidP="003808C4">
      <w:pPr>
        <w:spacing w:before="120"/>
        <w:rPr>
          <w:b/>
        </w:rPr>
      </w:pPr>
      <w:r>
        <w:rPr>
          <w:noProof/>
        </w:rPr>
        <w:drawing>
          <wp:inline distT="0" distB="0" distL="0" distR="0" wp14:anchorId="5E40FF44" wp14:editId="459EE6EB">
            <wp:extent cx="5654040" cy="2647950"/>
            <wp:effectExtent l="0" t="0" r="22860" b="19050"/>
            <wp:docPr id="5" name="Chart 5" descr="A figure presenting the annual incidence rates per 100,000 for people supplied a PBS medicine for multiple myeloma by drug" title="Figure 4 Annual incidence rates for the use of PBS medicines"/>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6B47D1B7" w14:textId="3DC4217F" w:rsidR="00A93C21" w:rsidRPr="00D22F70" w:rsidDel="009306A6" w:rsidRDefault="00A93C21" w:rsidP="00487A35">
      <w:pPr>
        <w:pStyle w:val="Figuretitle"/>
      </w:pPr>
      <w:r w:rsidRPr="00D22F70" w:rsidDel="009306A6">
        <w:t>Figure 4</w:t>
      </w:r>
      <w:r w:rsidR="009F5CAF">
        <w:t>:</w:t>
      </w:r>
      <w:r w:rsidRPr="00D22F70" w:rsidDel="009306A6">
        <w:t xml:space="preserve"> Annual incidence rates per 100,000 people by type of multiple myeloma medicine</w:t>
      </w:r>
      <w:r w:rsidR="00F950BA" w:rsidRPr="00D22F70" w:rsidDel="009306A6">
        <w:t>.</w:t>
      </w:r>
    </w:p>
    <w:p w14:paraId="3D454A8C" w14:textId="07312D85" w:rsidR="00A93C21" w:rsidRDefault="00A93C21" w:rsidP="00F950BA">
      <w:pPr>
        <w:rPr>
          <w:sz w:val="20"/>
          <w:szCs w:val="20"/>
        </w:rPr>
      </w:pPr>
      <w:r w:rsidRPr="00D22F70" w:rsidDel="009306A6">
        <w:rPr>
          <w:sz w:val="20"/>
          <w:szCs w:val="20"/>
        </w:rPr>
        <w:t>Note: 2013 was excluded as data only for 6 months was available.</w:t>
      </w:r>
    </w:p>
    <w:p w14:paraId="08E83987" w14:textId="77777777" w:rsidR="00A067F1" w:rsidRDefault="00A067F1" w:rsidP="00A067F1">
      <w:pPr>
        <w:spacing w:before="120"/>
      </w:pPr>
      <w:r w:rsidDel="009306A6">
        <w:lastRenderedPageBreak/>
        <w:t>Figure 5 presents the age distribution of the initiators, with 21% of all initiators across the study period being of age 65 to 70 years.</w:t>
      </w:r>
    </w:p>
    <w:p w14:paraId="2649BA72" w14:textId="1CA5A001" w:rsidR="00A93C21" w:rsidRDefault="001D24D2" w:rsidP="003808C4">
      <w:pPr>
        <w:spacing w:before="120"/>
        <w:rPr>
          <w:i/>
        </w:rPr>
      </w:pPr>
      <w:r>
        <w:rPr>
          <w:noProof/>
        </w:rPr>
        <w:drawing>
          <wp:inline distT="0" distB="0" distL="0" distR="0" wp14:anchorId="18F7F4F9" wp14:editId="62A264CA">
            <wp:extent cx="5501640" cy="3105150"/>
            <wp:effectExtent l="0" t="0" r="22860" b="19050"/>
            <wp:docPr id="15" name="Chart 15" descr="A figure presenting the percent of all initiators on medicines for multiple myeloma by age at initiation" title="Figure 5 Initiation of medicine for multiple myeloma by age"/>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75827C3B" w14:textId="1C6264AA" w:rsidR="00A93C21" w:rsidRPr="00693B7A" w:rsidRDefault="00A93C21" w:rsidP="00487A35">
      <w:pPr>
        <w:pStyle w:val="Figuretitle"/>
      </w:pPr>
      <w:r w:rsidRPr="00F15662">
        <w:t>Figure 5</w:t>
      </w:r>
      <w:r w:rsidR="009F5CAF">
        <w:t>:</w:t>
      </w:r>
      <w:r w:rsidRPr="00693B7A">
        <w:t xml:space="preserve"> Initiation of </w:t>
      </w:r>
      <w:r w:rsidR="00F950BA" w:rsidRPr="00693B7A">
        <w:t xml:space="preserve">medicine for </w:t>
      </w:r>
      <w:r w:rsidRPr="00693B7A">
        <w:t>multiple myeloma by age</w:t>
      </w:r>
      <w:r w:rsidR="00F950BA" w:rsidRPr="00693B7A">
        <w:t>.</w:t>
      </w:r>
      <w:r w:rsidRPr="00693B7A">
        <w:t xml:space="preserve"> </w:t>
      </w:r>
    </w:p>
    <w:p w14:paraId="16CB4BF5" w14:textId="77777777" w:rsidR="00256FAC" w:rsidRDefault="00256FAC" w:rsidP="00487A35">
      <w:pPr>
        <w:pStyle w:val="Heading2"/>
      </w:pPr>
    </w:p>
    <w:p w14:paraId="4ACA4F4F" w14:textId="102DC641" w:rsidR="00E255FC" w:rsidRPr="005E22C2" w:rsidRDefault="00E255FC" w:rsidP="00655542">
      <w:pPr>
        <w:pStyle w:val="Heading3"/>
      </w:pPr>
      <w:r>
        <w:t>Patient level analysis</w:t>
      </w:r>
    </w:p>
    <w:p w14:paraId="4E516C28" w14:textId="77777777" w:rsidR="00A93C21" w:rsidRDefault="00A93C21" w:rsidP="003808C4">
      <w:pPr>
        <w:rPr>
          <w:b/>
        </w:rPr>
      </w:pPr>
      <w:r w:rsidRPr="00A91137">
        <w:rPr>
          <w:b/>
        </w:rPr>
        <w:t xml:space="preserve">2) </w:t>
      </w:r>
      <w:r>
        <w:rPr>
          <w:b/>
        </w:rPr>
        <w:t>Clinical pathways</w:t>
      </w:r>
      <w:r w:rsidRPr="00A91137">
        <w:rPr>
          <w:b/>
        </w:rPr>
        <w:t xml:space="preserve"> of use of multiple myeloma medicines, including </w:t>
      </w:r>
      <w:r w:rsidR="00876B11">
        <w:rPr>
          <w:b/>
        </w:rPr>
        <w:t>first, second and third</w:t>
      </w:r>
      <w:r w:rsidRPr="00A91137">
        <w:rPr>
          <w:b/>
        </w:rPr>
        <w:t xml:space="preserve"> line treatment.</w:t>
      </w:r>
    </w:p>
    <w:p w14:paraId="24AF07EF" w14:textId="15DF0BD9" w:rsidR="00A93C21" w:rsidRDefault="00C509E9" w:rsidP="003808C4">
      <w:r>
        <w:t xml:space="preserve">The clinical pathways were analysed for </w:t>
      </w:r>
      <w:r w:rsidR="00091D63">
        <w:t>5</w:t>
      </w:r>
      <w:r w:rsidR="008E796C">
        <w:t>,</w:t>
      </w:r>
      <w:r w:rsidR="00091D63">
        <w:t>880</w:t>
      </w:r>
      <w:r w:rsidR="00A93C21" w:rsidRPr="004D5DD5">
        <w:t xml:space="preserve"> people who </w:t>
      </w:r>
      <w:r w:rsidR="008E796C">
        <w:t xml:space="preserve">initiated one of the </w:t>
      </w:r>
      <w:r w:rsidR="00FC128B">
        <w:t xml:space="preserve">listed medicines for </w:t>
      </w:r>
      <w:r w:rsidR="00A93C21" w:rsidRPr="004D5DD5">
        <w:t xml:space="preserve">multiple myeloma </w:t>
      </w:r>
      <w:r w:rsidR="00091D63">
        <w:t>(</w:t>
      </w:r>
      <w:r w:rsidR="008E796C">
        <w:t xml:space="preserve">after no dispensing in the previous 6 months </w:t>
      </w:r>
      <w:r w:rsidR="00A93C21" w:rsidRPr="004D5DD5">
        <w:t>w</w:t>
      </w:r>
      <w:r w:rsidR="00A93C21">
        <w:t>as</w:t>
      </w:r>
      <w:r w:rsidR="00A93C21" w:rsidRPr="004D5DD5">
        <w:t xml:space="preserve"> investigated</w:t>
      </w:r>
      <w:r w:rsidR="00091D63">
        <w:t>) between 2014 and 2016</w:t>
      </w:r>
      <w:r w:rsidR="00A93C21" w:rsidRPr="004D5DD5">
        <w:t>. The</w:t>
      </w:r>
      <w:r w:rsidR="00091D63">
        <w:t>ir</w:t>
      </w:r>
      <w:r w:rsidR="00A93C21" w:rsidRPr="004D5DD5">
        <w:t xml:space="preserve"> </w:t>
      </w:r>
      <w:r w:rsidR="00A93C21">
        <w:t xml:space="preserve">clinical pathways </w:t>
      </w:r>
      <w:r w:rsidR="008E796C">
        <w:t>from initiation to 31 Dec</w:t>
      </w:r>
      <w:r w:rsidR="00523543">
        <w:t>ember</w:t>
      </w:r>
      <w:r w:rsidR="008E796C">
        <w:t xml:space="preserve"> 2016 </w:t>
      </w:r>
      <w:r w:rsidR="00A93C21">
        <w:t>are presented in Figure</w:t>
      </w:r>
      <w:r w:rsidR="00F950BA">
        <w:t>s</w:t>
      </w:r>
      <w:r w:rsidR="00A93C21">
        <w:t xml:space="preserve"> 6 and 7. </w:t>
      </w:r>
      <w:r>
        <w:t xml:space="preserve">A sensitivity analysis was undertaken for those who initiated in 2014 only, which is included in the appendix. </w:t>
      </w:r>
      <w:r w:rsidR="00A93C21">
        <w:t xml:space="preserve">Figure 6 reports all different (distinct) regimens in order of occurrence (i.e. if </w:t>
      </w:r>
      <w:r w:rsidR="00BB0C45">
        <w:t xml:space="preserve">the </w:t>
      </w:r>
      <w:r w:rsidR="00A93C21">
        <w:t xml:space="preserve">same regimen was found again later in time it would have been reported just once). Overall, </w:t>
      </w:r>
      <w:r w:rsidR="00091D63">
        <w:t>61</w:t>
      </w:r>
      <w:r w:rsidR="00A93C21">
        <w:t xml:space="preserve">% received </w:t>
      </w:r>
      <w:r w:rsidR="003D5AC6">
        <w:t xml:space="preserve">one </w:t>
      </w:r>
      <w:r w:rsidR="00A93C21">
        <w:t>therapy</w:t>
      </w:r>
      <w:r w:rsidR="003D5AC6">
        <w:t xml:space="preserve"> only</w:t>
      </w:r>
      <w:r w:rsidR="00F950BA">
        <w:t>,</w:t>
      </w:r>
      <w:r w:rsidR="00A93C21">
        <w:t xml:space="preserve"> wit</w:t>
      </w:r>
      <w:r w:rsidR="00E622DF">
        <w:t xml:space="preserve">h </w:t>
      </w:r>
      <w:r w:rsidR="00DC1733">
        <w:t>4</w:t>
      </w:r>
      <w:r w:rsidR="00091D63">
        <w:t>2</w:t>
      </w:r>
      <w:r w:rsidR="00E622DF">
        <w:t>% having bortezomib only, 1</w:t>
      </w:r>
      <w:r w:rsidR="00091D63">
        <w:t>4</w:t>
      </w:r>
      <w:r w:rsidR="00A93C21">
        <w:t xml:space="preserve">% thalidomide only, and </w:t>
      </w:r>
      <w:r w:rsidR="009F44B6">
        <w:t>5</w:t>
      </w:r>
      <w:r w:rsidR="00A93C21">
        <w:t>% lenalidomide only.</w:t>
      </w:r>
    </w:p>
    <w:p w14:paraId="718E049C" w14:textId="0678F070" w:rsidR="00A93C21" w:rsidRPr="004D5DD5" w:rsidRDefault="00091D63" w:rsidP="003808C4">
      <w:r>
        <w:rPr>
          <w:noProof/>
        </w:rPr>
        <w:lastRenderedPageBreak/>
        <w:drawing>
          <wp:inline distT="0" distB="0" distL="0" distR="0" wp14:anchorId="68ACB381" wp14:editId="291DB022">
            <wp:extent cx="5623560" cy="4091940"/>
            <wp:effectExtent l="0" t="0" r="15240" b="22860"/>
            <wp:docPr id="2" name="Chart 2" descr="A figure summarising the sequence of distinct drug regimens (i.e. each drug supplied is included once in the analysis) for multiple myeloma." title="Figure 6 Clinical pathways for distinct regimens of multiple myeloma treatment"/>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053D7CB" w14:textId="5FE9B06D" w:rsidR="00A93C21" w:rsidRPr="00D9405D" w:rsidRDefault="00A93C21" w:rsidP="00D9405D">
      <w:pPr>
        <w:rPr>
          <w:b/>
        </w:rPr>
      </w:pPr>
      <w:r w:rsidRPr="00D9405D">
        <w:rPr>
          <w:b/>
        </w:rPr>
        <w:t>Figure 6</w:t>
      </w:r>
      <w:r w:rsidR="009F5CAF" w:rsidRPr="00D9405D">
        <w:rPr>
          <w:b/>
        </w:rPr>
        <w:t>:</w:t>
      </w:r>
      <w:r w:rsidRPr="00D9405D">
        <w:rPr>
          <w:b/>
        </w:rPr>
        <w:t xml:space="preserve"> </w:t>
      </w:r>
      <w:r w:rsidR="001B316C" w:rsidRPr="00D9405D">
        <w:rPr>
          <w:b/>
        </w:rPr>
        <w:t xml:space="preserve">Common </w:t>
      </w:r>
      <w:r w:rsidRPr="00D9405D">
        <w:rPr>
          <w:b/>
        </w:rPr>
        <w:t>pathways of multiple myeloma treatment (pathways for &gt; 0.5% of all patients are presented in the graph)</w:t>
      </w:r>
      <w:r w:rsidR="00F950BA" w:rsidRPr="00D9405D">
        <w:rPr>
          <w:b/>
        </w:rPr>
        <w:t>.</w:t>
      </w:r>
    </w:p>
    <w:p w14:paraId="6B6D2B99" w14:textId="77777777" w:rsidR="001F2093" w:rsidRDefault="001F2093" w:rsidP="003808C4">
      <w:pPr>
        <w:autoSpaceDE w:val="0"/>
        <w:autoSpaceDN w:val="0"/>
        <w:adjustRightInd w:val="0"/>
        <w:spacing w:after="0"/>
        <w:rPr>
          <w:sz w:val="20"/>
          <w:szCs w:val="20"/>
        </w:rPr>
      </w:pPr>
    </w:p>
    <w:p w14:paraId="32A8FE31" w14:textId="77777777" w:rsidR="00970CBA" w:rsidRDefault="00A93C21" w:rsidP="00970CBA">
      <w:pPr>
        <w:autoSpaceDE w:val="0"/>
        <w:autoSpaceDN w:val="0"/>
        <w:adjustRightInd w:val="0"/>
        <w:spacing w:after="0"/>
        <w:rPr>
          <w:sz w:val="20"/>
          <w:szCs w:val="20"/>
        </w:rPr>
      </w:pPr>
      <w:r w:rsidRPr="00CB2609">
        <w:rPr>
          <w:sz w:val="20"/>
          <w:szCs w:val="20"/>
        </w:rPr>
        <w:t>Legend:</w:t>
      </w:r>
      <w:r w:rsidR="00C47ECC" w:rsidRPr="00CB2609">
        <w:rPr>
          <w:sz w:val="20"/>
          <w:szCs w:val="20"/>
        </w:rPr>
        <w:t xml:space="preserve"> </w:t>
      </w:r>
      <w:r w:rsidRPr="00CB2609">
        <w:rPr>
          <w:sz w:val="20"/>
          <w:szCs w:val="20"/>
        </w:rPr>
        <w:t>“</w:t>
      </w:r>
      <w:r w:rsidRPr="00CB2609">
        <w:rPr>
          <w:sz w:val="20"/>
          <w:szCs w:val="20"/>
        </w:rPr>
        <w:sym w:font="Wingdings" w:char="F0E0"/>
      </w:r>
      <w:r w:rsidRPr="00CB2609">
        <w:rPr>
          <w:sz w:val="20"/>
          <w:szCs w:val="20"/>
        </w:rPr>
        <w:t>” denotes transit</w:t>
      </w:r>
      <w:r w:rsidR="00970CBA">
        <w:rPr>
          <w:sz w:val="20"/>
          <w:szCs w:val="20"/>
        </w:rPr>
        <w:t>ion from one therapy to another</w:t>
      </w:r>
    </w:p>
    <w:p w14:paraId="6BAFF24C" w14:textId="7DCE368C" w:rsidR="00A93C21" w:rsidRPr="00CB2609" w:rsidRDefault="00A93C21" w:rsidP="00970CBA">
      <w:pPr>
        <w:autoSpaceDE w:val="0"/>
        <w:autoSpaceDN w:val="0"/>
        <w:adjustRightInd w:val="0"/>
        <w:spacing w:after="0"/>
        <w:rPr>
          <w:sz w:val="20"/>
          <w:szCs w:val="20"/>
        </w:rPr>
      </w:pPr>
      <w:r w:rsidRPr="00CB2609">
        <w:rPr>
          <w:sz w:val="20"/>
          <w:szCs w:val="20"/>
        </w:rPr>
        <w:t>“+” denotes concurrent use of medicines</w:t>
      </w:r>
    </w:p>
    <w:p w14:paraId="57EF4F89" w14:textId="77777777" w:rsidR="00A93C21" w:rsidRPr="00CB2609" w:rsidRDefault="00A93C21" w:rsidP="003808C4">
      <w:pPr>
        <w:spacing w:after="0"/>
        <w:rPr>
          <w:rFonts w:ascii="Calibri" w:hAnsi="Calibri" w:cs="Courier New"/>
          <w:sz w:val="20"/>
          <w:szCs w:val="20"/>
        </w:rPr>
      </w:pPr>
      <w:r w:rsidRPr="00CB2609">
        <w:rPr>
          <w:rFonts w:ascii="Calibri" w:hAnsi="Calibri" w:cs="Courier New"/>
          <w:sz w:val="20"/>
          <w:szCs w:val="20"/>
        </w:rPr>
        <w:t>Borte = bortezomib</w:t>
      </w:r>
    </w:p>
    <w:p w14:paraId="12CB136A" w14:textId="77777777" w:rsidR="00A93C21" w:rsidRPr="00CB2609" w:rsidRDefault="00A93C21" w:rsidP="003808C4">
      <w:pPr>
        <w:spacing w:after="0"/>
        <w:rPr>
          <w:rFonts w:ascii="Calibri" w:hAnsi="Calibri" w:cs="Courier New"/>
          <w:sz w:val="20"/>
          <w:szCs w:val="20"/>
        </w:rPr>
      </w:pPr>
      <w:r w:rsidRPr="00CB2609">
        <w:rPr>
          <w:rFonts w:ascii="Calibri" w:hAnsi="Calibri" w:cs="Courier New"/>
          <w:sz w:val="20"/>
          <w:szCs w:val="20"/>
        </w:rPr>
        <w:t>Thali = thalidomide</w:t>
      </w:r>
    </w:p>
    <w:p w14:paraId="13B4786A" w14:textId="77777777" w:rsidR="00A93C21" w:rsidRPr="00CB2609" w:rsidRDefault="00A93C21" w:rsidP="003808C4">
      <w:pPr>
        <w:spacing w:after="0"/>
        <w:rPr>
          <w:rFonts w:ascii="Calibri" w:hAnsi="Calibri" w:cs="Courier New"/>
          <w:sz w:val="20"/>
          <w:szCs w:val="20"/>
        </w:rPr>
      </w:pPr>
      <w:r w:rsidRPr="00CB2609">
        <w:rPr>
          <w:rFonts w:ascii="Calibri" w:hAnsi="Calibri" w:cs="Courier New"/>
          <w:sz w:val="20"/>
          <w:szCs w:val="20"/>
        </w:rPr>
        <w:t>Lenal = lenalidomide</w:t>
      </w:r>
    </w:p>
    <w:p w14:paraId="0D7C491C" w14:textId="77777777" w:rsidR="00A93C21" w:rsidRPr="00CB2609" w:rsidRDefault="00A93C21" w:rsidP="003808C4">
      <w:pPr>
        <w:spacing w:after="0"/>
        <w:rPr>
          <w:rFonts w:ascii="Calibri" w:hAnsi="Calibri" w:cs="Courier New"/>
          <w:sz w:val="20"/>
          <w:szCs w:val="20"/>
        </w:rPr>
      </w:pPr>
      <w:r w:rsidRPr="00CB2609">
        <w:rPr>
          <w:rFonts w:ascii="Calibri" w:hAnsi="Calibri" w:cs="Courier New"/>
          <w:sz w:val="20"/>
          <w:szCs w:val="20"/>
        </w:rPr>
        <w:t>Pomal = pomalidomide</w:t>
      </w:r>
    </w:p>
    <w:p w14:paraId="3E331A43" w14:textId="77777777" w:rsidR="00C509E9" w:rsidRDefault="00C509E9">
      <w:pPr>
        <w:spacing w:line="276" w:lineRule="auto"/>
      </w:pPr>
      <w:r>
        <w:br w:type="page"/>
      </w:r>
    </w:p>
    <w:p w14:paraId="2432FEAB" w14:textId="5360A8A8" w:rsidR="00C509E9" w:rsidRDefault="00C509E9" w:rsidP="00C509E9">
      <w:r>
        <w:lastRenderedPageBreak/>
        <w:t xml:space="preserve">Figure 7 presents the clinical pathways in more detail, starting from the first to the last regimen of treatment, including the same regimens separated by gaps </w:t>
      </w:r>
      <w:r w:rsidRPr="000B7EDB">
        <w:rPr>
          <w:rFonts w:cstheme="minorHAnsi"/>
          <w:lang w:val="en-US"/>
        </w:rPr>
        <w:t xml:space="preserve">in </w:t>
      </w:r>
      <w:r>
        <w:rPr>
          <w:rFonts w:cstheme="minorHAnsi"/>
          <w:lang w:val="en-US"/>
        </w:rPr>
        <w:t xml:space="preserve">therapy </w:t>
      </w:r>
      <w:r>
        <w:t>(i.e., when the same regimen is presented one after another that implies that there was a break in therapy).</w:t>
      </w:r>
    </w:p>
    <w:p w14:paraId="273A4974" w14:textId="77777777" w:rsidR="007D7C5A" w:rsidRDefault="007D7C5A" w:rsidP="003808C4">
      <w:pPr>
        <w:spacing w:after="0"/>
        <w:rPr>
          <w:rFonts w:ascii="Courier New" w:hAnsi="Courier New" w:cs="Courier New"/>
          <w:b/>
          <w:sz w:val="20"/>
          <w:szCs w:val="20"/>
        </w:rPr>
      </w:pPr>
    </w:p>
    <w:p w14:paraId="740D7F66" w14:textId="40A405F9" w:rsidR="00A93C21" w:rsidRDefault="00091D63" w:rsidP="003808C4">
      <w:pPr>
        <w:spacing w:before="120"/>
        <w:rPr>
          <w:b/>
        </w:rPr>
      </w:pPr>
      <w:r>
        <w:rPr>
          <w:noProof/>
        </w:rPr>
        <w:drawing>
          <wp:inline distT="0" distB="0" distL="0" distR="0" wp14:anchorId="6F85EC75" wp14:editId="23DAA96B">
            <wp:extent cx="5687695" cy="4777421"/>
            <wp:effectExtent l="0" t="0" r="27305" b="23495"/>
            <wp:docPr id="7" name="Chart 7" descr="A figure presenting a summary of the sequence of drug regimens supplied through the PBS to treat multiple myeloma." title="Figure 7 Commonl pathways of all regimens for multiple myeloma"/>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4DD7027" w14:textId="4F5FBCDC" w:rsidR="00A93C21" w:rsidRPr="001F0F2E" w:rsidRDefault="00A93C21" w:rsidP="001F0F2E">
      <w:pPr>
        <w:rPr>
          <w:b/>
        </w:rPr>
      </w:pPr>
      <w:r w:rsidRPr="001F0F2E">
        <w:rPr>
          <w:b/>
        </w:rPr>
        <w:t>Figure 7</w:t>
      </w:r>
      <w:r w:rsidR="009F5CAF" w:rsidRPr="001F0F2E">
        <w:rPr>
          <w:b/>
        </w:rPr>
        <w:t>:</w:t>
      </w:r>
      <w:r w:rsidRPr="001F0F2E">
        <w:rPr>
          <w:b/>
        </w:rPr>
        <w:t xml:space="preserve"> </w:t>
      </w:r>
      <w:r w:rsidR="001B316C" w:rsidRPr="001F0F2E">
        <w:rPr>
          <w:b/>
        </w:rPr>
        <w:t xml:space="preserve">Common </w:t>
      </w:r>
      <w:r w:rsidRPr="001F0F2E">
        <w:rPr>
          <w:b/>
        </w:rPr>
        <w:t>pathways of multiple myeloma treatment (pathways for &gt; 0.5% of all patients are presented)</w:t>
      </w:r>
      <w:r w:rsidR="00F950BA" w:rsidRPr="001F0F2E">
        <w:rPr>
          <w:b/>
        </w:rPr>
        <w:t>.</w:t>
      </w:r>
    </w:p>
    <w:p w14:paraId="66323919" w14:textId="77777777" w:rsidR="00C757A2" w:rsidRDefault="00C757A2" w:rsidP="003808C4">
      <w:pPr>
        <w:autoSpaceDE w:val="0"/>
        <w:autoSpaceDN w:val="0"/>
        <w:adjustRightInd w:val="0"/>
        <w:spacing w:after="0"/>
        <w:rPr>
          <w:rFonts w:ascii="Calibri" w:hAnsi="Calibri"/>
          <w:sz w:val="20"/>
          <w:szCs w:val="20"/>
        </w:rPr>
      </w:pPr>
    </w:p>
    <w:p w14:paraId="7E246AFF" w14:textId="77777777" w:rsidR="00A93C21" w:rsidRPr="003B0773" w:rsidRDefault="00A93C21" w:rsidP="003808C4">
      <w:pPr>
        <w:autoSpaceDE w:val="0"/>
        <w:autoSpaceDN w:val="0"/>
        <w:adjustRightInd w:val="0"/>
        <w:spacing w:after="0"/>
        <w:rPr>
          <w:rFonts w:ascii="Calibri" w:hAnsi="Calibri"/>
          <w:sz w:val="20"/>
          <w:szCs w:val="20"/>
        </w:rPr>
      </w:pPr>
      <w:r w:rsidRPr="003B0773">
        <w:rPr>
          <w:rFonts w:ascii="Calibri" w:hAnsi="Calibri"/>
          <w:sz w:val="20"/>
          <w:szCs w:val="20"/>
        </w:rPr>
        <w:t>Legend:</w:t>
      </w:r>
      <w:r w:rsidR="00C47ECC" w:rsidRPr="003B0773">
        <w:rPr>
          <w:rFonts w:ascii="Calibri" w:hAnsi="Calibri"/>
          <w:sz w:val="20"/>
          <w:szCs w:val="20"/>
        </w:rPr>
        <w:t xml:space="preserve"> </w:t>
      </w:r>
      <w:r w:rsidRPr="003B0773">
        <w:rPr>
          <w:rFonts w:ascii="Calibri" w:hAnsi="Calibri"/>
          <w:sz w:val="20"/>
          <w:szCs w:val="20"/>
        </w:rPr>
        <w:t>“</w:t>
      </w:r>
      <w:r w:rsidRPr="003B0773">
        <w:rPr>
          <w:rFonts w:ascii="Calibri" w:hAnsi="Calibri"/>
          <w:sz w:val="20"/>
          <w:szCs w:val="20"/>
        </w:rPr>
        <w:sym w:font="Wingdings" w:char="F0E0"/>
      </w:r>
      <w:r w:rsidRPr="003B0773">
        <w:rPr>
          <w:rFonts w:ascii="Calibri" w:hAnsi="Calibri"/>
          <w:sz w:val="20"/>
          <w:szCs w:val="20"/>
        </w:rPr>
        <w:t>” denotes transition from one therapy to another.</w:t>
      </w:r>
    </w:p>
    <w:p w14:paraId="5629A8E1" w14:textId="03C887B0" w:rsidR="00A93C21" w:rsidRPr="003B0773" w:rsidRDefault="00A93C21" w:rsidP="003808C4">
      <w:pPr>
        <w:autoSpaceDE w:val="0"/>
        <w:autoSpaceDN w:val="0"/>
        <w:adjustRightInd w:val="0"/>
        <w:spacing w:after="0"/>
        <w:rPr>
          <w:rFonts w:ascii="Calibri" w:hAnsi="Calibri"/>
          <w:sz w:val="20"/>
          <w:szCs w:val="20"/>
        </w:rPr>
      </w:pPr>
      <w:r w:rsidRPr="003B0773">
        <w:rPr>
          <w:rFonts w:ascii="Calibri" w:hAnsi="Calibri"/>
          <w:sz w:val="20"/>
          <w:szCs w:val="20"/>
        </w:rPr>
        <w:t>“+” denotes concurrent use of medicines</w:t>
      </w:r>
    </w:p>
    <w:p w14:paraId="17409D7A" w14:textId="77777777" w:rsidR="00A93C21" w:rsidRPr="003B0773" w:rsidRDefault="00A93C21" w:rsidP="003808C4">
      <w:pPr>
        <w:spacing w:after="0"/>
        <w:rPr>
          <w:rFonts w:ascii="Calibri" w:hAnsi="Calibri" w:cs="Courier New"/>
          <w:sz w:val="20"/>
          <w:szCs w:val="20"/>
        </w:rPr>
      </w:pPr>
      <w:r w:rsidRPr="003B0773">
        <w:rPr>
          <w:rFonts w:ascii="Calibri" w:hAnsi="Calibri" w:cs="Courier New"/>
          <w:sz w:val="20"/>
          <w:szCs w:val="20"/>
        </w:rPr>
        <w:t>Borte = bortezomib</w:t>
      </w:r>
    </w:p>
    <w:p w14:paraId="24E60DB7" w14:textId="77777777" w:rsidR="00A93C21" w:rsidRPr="003B0773" w:rsidRDefault="00A93C21" w:rsidP="003808C4">
      <w:pPr>
        <w:spacing w:after="0"/>
        <w:rPr>
          <w:rFonts w:ascii="Calibri" w:hAnsi="Calibri" w:cs="Courier New"/>
          <w:sz w:val="20"/>
          <w:szCs w:val="20"/>
        </w:rPr>
      </w:pPr>
      <w:r w:rsidRPr="003B0773">
        <w:rPr>
          <w:rFonts w:ascii="Calibri" w:hAnsi="Calibri" w:cs="Courier New"/>
          <w:sz w:val="20"/>
          <w:szCs w:val="20"/>
        </w:rPr>
        <w:t>Thali = thalidomide</w:t>
      </w:r>
    </w:p>
    <w:p w14:paraId="28A8E865" w14:textId="77777777" w:rsidR="00A93C21" w:rsidRPr="003B0773" w:rsidRDefault="00A93C21" w:rsidP="003808C4">
      <w:pPr>
        <w:spacing w:after="0"/>
        <w:rPr>
          <w:rFonts w:ascii="Calibri" w:hAnsi="Calibri" w:cs="Courier New"/>
          <w:sz w:val="20"/>
          <w:szCs w:val="20"/>
        </w:rPr>
      </w:pPr>
      <w:r w:rsidRPr="003B0773">
        <w:rPr>
          <w:rFonts w:ascii="Calibri" w:hAnsi="Calibri" w:cs="Courier New"/>
          <w:sz w:val="20"/>
          <w:szCs w:val="20"/>
        </w:rPr>
        <w:t>Lenal = lenalidomide</w:t>
      </w:r>
    </w:p>
    <w:p w14:paraId="72E82608" w14:textId="77777777" w:rsidR="00A93C21" w:rsidRPr="003B0773" w:rsidRDefault="00A93C21" w:rsidP="003808C4">
      <w:pPr>
        <w:spacing w:after="0"/>
        <w:rPr>
          <w:rFonts w:ascii="Calibri" w:hAnsi="Calibri" w:cs="Courier New"/>
          <w:sz w:val="20"/>
          <w:szCs w:val="20"/>
        </w:rPr>
      </w:pPr>
      <w:r w:rsidRPr="003B0773">
        <w:rPr>
          <w:rFonts w:ascii="Calibri" w:hAnsi="Calibri" w:cs="Courier New"/>
          <w:sz w:val="20"/>
          <w:szCs w:val="20"/>
        </w:rPr>
        <w:t>Pomal = pomalidomide</w:t>
      </w:r>
    </w:p>
    <w:p w14:paraId="4F07FBB7" w14:textId="77777777" w:rsidR="00A93C21" w:rsidRDefault="00A93C21" w:rsidP="003808C4">
      <w:pPr>
        <w:rPr>
          <w:b/>
        </w:rPr>
      </w:pPr>
      <w:r>
        <w:rPr>
          <w:b/>
        </w:rPr>
        <w:br w:type="page"/>
      </w:r>
    </w:p>
    <w:p w14:paraId="00506A3C" w14:textId="77777777" w:rsidR="00A93C21" w:rsidRPr="00A91137" w:rsidRDefault="00A93C21" w:rsidP="003808C4">
      <w:pPr>
        <w:rPr>
          <w:b/>
        </w:rPr>
      </w:pPr>
      <w:r w:rsidRPr="00A91137">
        <w:rPr>
          <w:b/>
        </w:rPr>
        <w:lastRenderedPageBreak/>
        <w:t xml:space="preserve">3) </w:t>
      </w:r>
      <w:r w:rsidR="00876B11">
        <w:rPr>
          <w:b/>
        </w:rPr>
        <w:t>The d</w:t>
      </w:r>
      <w:r w:rsidRPr="00A91137">
        <w:rPr>
          <w:b/>
        </w:rPr>
        <w:t xml:space="preserve">uration of treatment with </w:t>
      </w:r>
      <w:r w:rsidR="00876B11">
        <w:rPr>
          <w:b/>
        </w:rPr>
        <w:t xml:space="preserve">medicines for </w:t>
      </w:r>
      <w:r w:rsidRPr="00A91137">
        <w:rPr>
          <w:b/>
        </w:rPr>
        <w:t xml:space="preserve">multiple myeloma </w:t>
      </w:r>
    </w:p>
    <w:p w14:paraId="6B5CEE96" w14:textId="3F659339" w:rsidR="00FF6C1A" w:rsidRPr="0041105B" w:rsidRDefault="00A93C21" w:rsidP="00FF6C1A">
      <w:r w:rsidRPr="00FF6C1A">
        <w:rPr>
          <w:rFonts w:cstheme="minorHAnsi"/>
        </w:rPr>
        <w:t>There were 2,</w:t>
      </w:r>
      <w:r w:rsidR="006F7B4B" w:rsidRPr="00FF6C1A">
        <w:rPr>
          <w:rFonts w:cstheme="minorHAnsi"/>
        </w:rPr>
        <w:t>320</w:t>
      </w:r>
      <w:r w:rsidRPr="00FF6C1A">
        <w:rPr>
          <w:rFonts w:cstheme="minorHAnsi"/>
        </w:rPr>
        <w:t xml:space="preserve"> people who initiated a multiple myeloma medicine in 2014. The initiators were followed for 24 months. The age and gender of these initiators are shown in Table </w:t>
      </w:r>
      <w:r w:rsidR="00E315F1" w:rsidRPr="00FF6C1A">
        <w:rPr>
          <w:rFonts w:cstheme="minorHAnsi"/>
        </w:rPr>
        <w:t>6</w:t>
      </w:r>
      <w:r w:rsidRPr="00FF6C1A">
        <w:rPr>
          <w:rFonts w:cstheme="minorHAnsi"/>
        </w:rPr>
        <w:t>.</w:t>
      </w:r>
      <w:r w:rsidR="004F6609" w:rsidRPr="00FF6C1A">
        <w:rPr>
          <w:rFonts w:cstheme="minorHAnsi"/>
        </w:rPr>
        <w:t xml:space="preserve"> </w:t>
      </w:r>
      <w:r w:rsidR="00FF6C1A" w:rsidRPr="00FF6C1A">
        <w:t>People who were initiated on bortezomib for stem cell transplan</w:t>
      </w:r>
      <w:r w:rsidR="00FF6C1A">
        <w:t>t</w:t>
      </w:r>
      <w:r w:rsidR="00FF6C1A" w:rsidRPr="00FF6C1A">
        <w:t>ation were significantly younger than those who were initiated on bortezomib listed for non-stem cell use (Student’s t-test, p&lt;0.0001), as well as those who were initiated on thalidomide or lenalidomide (p&lt;0.0001). The mean age did not differ between bortezomib for non-stem cell transplant use, thalidomide and lenalidomide initiators (Student’s t-test, p=0.916). The ratio of women to men was similar between the groups (Chi-square test, p=0.755) with more men than women in all of the groups.</w:t>
      </w:r>
    </w:p>
    <w:p w14:paraId="2FD82D7A" w14:textId="67F63505" w:rsidR="00A93C21" w:rsidRPr="008A7D16" w:rsidRDefault="00A93C21" w:rsidP="00487A35">
      <w:pPr>
        <w:pStyle w:val="Tabletitle"/>
      </w:pPr>
      <w:r w:rsidRPr="005A306F">
        <w:t xml:space="preserve">Table </w:t>
      </w:r>
      <w:r w:rsidR="00E315F1">
        <w:t>6:</w:t>
      </w:r>
      <w:r w:rsidRPr="008A7D16">
        <w:t xml:space="preserve"> Age and gender of 2014 initiators </w:t>
      </w:r>
    </w:p>
    <w:tbl>
      <w:tblPr>
        <w:tblStyle w:val="TableGrid"/>
        <w:tblW w:w="5000" w:type="pct"/>
        <w:tblLook w:val="04A0" w:firstRow="1" w:lastRow="0" w:firstColumn="1" w:lastColumn="0" w:noHBand="0" w:noVBand="1"/>
        <w:tblCaption w:val="Table 6 Demographic details of 2014 initiators"/>
        <w:tblDescription w:val="A table summarising the age and gender of patients initiating on bortezomib, thalidomide or lenalidomide in 2014"/>
      </w:tblPr>
      <w:tblGrid>
        <w:gridCol w:w="1940"/>
        <w:gridCol w:w="1765"/>
        <w:gridCol w:w="1823"/>
        <w:gridCol w:w="1823"/>
        <w:gridCol w:w="1822"/>
      </w:tblGrid>
      <w:tr w:rsidR="00F31F1F" w14:paraId="01828F50" w14:textId="77777777" w:rsidTr="00AB1F42">
        <w:trPr>
          <w:tblHeader/>
        </w:trPr>
        <w:tc>
          <w:tcPr>
            <w:tcW w:w="1068" w:type="pct"/>
            <w:shd w:val="clear" w:color="auto" w:fill="BFBFBF" w:themeFill="background1" w:themeFillShade="BF"/>
          </w:tcPr>
          <w:p w14:paraId="1355691B" w14:textId="77777777" w:rsidR="00F31F1F" w:rsidRPr="00D21FA6" w:rsidRDefault="00F31F1F" w:rsidP="00F31F1F">
            <w:pPr>
              <w:rPr>
                <w:rFonts w:cstheme="minorHAnsi"/>
                <w:b/>
              </w:rPr>
            </w:pPr>
          </w:p>
        </w:tc>
        <w:tc>
          <w:tcPr>
            <w:tcW w:w="921" w:type="pct"/>
            <w:shd w:val="clear" w:color="auto" w:fill="BFBFBF" w:themeFill="background1" w:themeFillShade="BF"/>
          </w:tcPr>
          <w:p w14:paraId="0E77E622" w14:textId="77777777" w:rsidR="00F31F1F" w:rsidRPr="00D21FA6" w:rsidRDefault="00F31F1F" w:rsidP="00F31F1F">
            <w:pPr>
              <w:rPr>
                <w:rFonts w:cstheme="minorHAnsi"/>
                <w:b/>
              </w:rPr>
            </w:pPr>
            <w:r w:rsidRPr="00D21FA6">
              <w:rPr>
                <w:rFonts w:cstheme="minorHAnsi"/>
                <w:b/>
              </w:rPr>
              <w:t>Bortezomib for stem cell transplantation</w:t>
            </w:r>
          </w:p>
          <w:p w14:paraId="002CD56B" w14:textId="28C451A9" w:rsidR="00F31F1F" w:rsidRPr="00D21FA6" w:rsidRDefault="00F31F1F" w:rsidP="00F31F1F">
            <w:pPr>
              <w:rPr>
                <w:rFonts w:cstheme="minorHAnsi"/>
                <w:b/>
              </w:rPr>
            </w:pPr>
            <w:r w:rsidRPr="00D21FA6">
              <w:rPr>
                <w:rFonts w:cstheme="minorHAnsi"/>
                <w:b/>
              </w:rPr>
              <w:t>(N=410)</w:t>
            </w:r>
          </w:p>
        </w:tc>
        <w:tc>
          <w:tcPr>
            <w:tcW w:w="1004" w:type="pct"/>
            <w:shd w:val="clear" w:color="auto" w:fill="BFBFBF" w:themeFill="background1" w:themeFillShade="BF"/>
          </w:tcPr>
          <w:p w14:paraId="5E3460FA" w14:textId="0E7D99CA" w:rsidR="00F31F1F" w:rsidRPr="00D21FA6" w:rsidRDefault="00F31F1F" w:rsidP="00F31F1F">
            <w:pPr>
              <w:rPr>
                <w:rFonts w:cstheme="minorHAnsi"/>
                <w:b/>
              </w:rPr>
            </w:pPr>
            <w:r w:rsidRPr="00D21FA6">
              <w:rPr>
                <w:rFonts w:cstheme="minorHAnsi"/>
                <w:b/>
              </w:rPr>
              <w:t>Bortezomib for other indication (N=923)</w:t>
            </w:r>
          </w:p>
        </w:tc>
        <w:tc>
          <w:tcPr>
            <w:tcW w:w="1004" w:type="pct"/>
            <w:shd w:val="clear" w:color="auto" w:fill="BFBFBF" w:themeFill="background1" w:themeFillShade="BF"/>
          </w:tcPr>
          <w:p w14:paraId="53042A89" w14:textId="5E8CE4DA" w:rsidR="00F31F1F" w:rsidRPr="00D21FA6" w:rsidRDefault="00F31F1F" w:rsidP="00F31F1F">
            <w:pPr>
              <w:rPr>
                <w:rFonts w:cstheme="minorHAnsi"/>
                <w:b/>
              </w:rPr>
            </w:pPr>
            <w:r w:rsidRPr="00D21FA6">
              <w:rPr>
                <w:rFonts w:cstheme="minorHAnsi"/>
                <w:b/>
              </w:rPr>
              <w:t>Thalidomide</w:t>
            </w:r>
          </w:p>
          <w:p w14:paraId="61E09A3E" w14:textId="77777777" w:rsidR="00F31F1F" w:rsidRPr="00D21FA6" w:rsidRDefault="00F31F1F" w:rsidP="00F31F1F">
            <w:pPr>
              <w:rPr>
                <w:rFonts w:cstheme="minorHAnsi"/>
                <w:b/>
              </w:rPr>
            </w:pPr>
            <w:r w:rsidRPr="00D21FA6">
              <w:rPr>
                <w:rFonts w:cstheme="minorHAnsi"/>
                <w:b/>
              </w:rPr>
              <w:t>(N=710)</w:t>
            </w:r>
          </w:p>
        </w:tc>
        <w:tc>
          <w:tcPr>
            <w:tcW w:w="1003" w:type="pct"/>
            <w:shd w:val="clear" w:color="auto" w:fill="BFBFBF" w:themeFill="background1" w:themeFillShade="BF"/>
          </w:tcPr>
          <w:p w14:paraId="008A27E6" w14:textId="77777777" w:rsidR="00F31F1F" w:rsidRPr="00D21FA6" w:rsidRDefault="00F31F1F" w:rsidP="00F31F1F">
            <w:pPr>
              <w:rPr>
                <w:rFonts w:cstheme="minorHAnsi"/>
                <w:b/>
              </w:rPr>
            </w:pPr>
            <w:r w:rsidRPr="00D21FA6">
              <w:rPr>
                <w:rFonts w:cstheme="minorHAnsi"/>
                <w:b/>
              </w:rPr>
              <w:t>Lenalidomide</w:t>
            </w:r>
          </w:p>
          <w:p w14:paraId="4F296132" w14:textId="03A6A8E5" w:rsidR="00F31F1F" w:rsidRPr="00D21FA6" w:rsidRDefault="00F31F1F" w:rsidP="00F31F1F">
            <w:pPr>
              <w:rPr>
                <w:rFonts w:cstheme="minorHAnsi"/>
                <w:b/>
              </w:rPr>
            </w:pPr>
            <w:r w:rsidRPr="00D21FA6">
              <w:rPr>
                <w:rFonts w:cstheme="minorHAnsi"/>
                <w:b/>
              </w:rPr>
              <w:t>(N=277)</w:t>
            </w:r>
          </w:p>
        </w:tc>
      </w:tr>
      <w:tr w:rsidR="00F31F1F" w14:paraId="47596BA6" w14:textId="77777777" w:rsidTr="00F31F1F">
        <w:tc>
          <w:tcPr>
            <w:tcW w:w="1068" w:type="pct"/>
          </w:tcPr>
          <w:p w14:paraId="08C0AE55" w14:textId="77777777" w:rsidR="00F31F1F" w:rsidRDefault="00F31F1F" w:rsidP="00F31F1F">
            <w:pPr>
              <w:rPr>
                <w:rFonts w:cstheme="minorHAnsi"/>
              </w:rPr>
            </w:pPr>
            <w:r>
              <w:rPr>
                <w:rFonts w:cstheme="minorHAnsi"/>
              </w:rPr>
              <w:t>Mean age (SD)</w:t>
            </w:r>
          </w:p>
        </w:tc>
        <w:tc>
          <w:tcPr>
            <w:tcW w:w="921" w:type="pct"/>
          </w:tcPr>
          <w:p w14:paraId="62ECA42E" w14:textId="1A6E76A4" w:rsidR="00F31F1F" w:rsidRDefault="00F31F1F" w:rsidP="00F31F1F">
            <w:pPr>
              <w:rPr>
                <w:rFonts w:cstheme="minorHAnsi"/>
              </w:rPr>
            </w:pPr>
            <w:r w:rsidRPr="00BB0C45">
              <w:rPr>
                <w:rFonts w:cstheme="minorHAnsi"/>
              </w:rPr>
              <w:t>59.3 (SD=8.4)</w:t>
            </w:r>
          </w:p>
        </w:tc>
        <w:tc>
          <w:tcPr>
            <w:tcW w:w="1004" w:type="pct"/>
          </w:tcPr>
          <w:p w14:paraId="3688F25A" w14:textId="1ACA3D8F" w:rsidR="00F31F1F" w:rsidRDefault="00F31F1F" w:rsidP="00F31F1F">
            <w:pPr>
              <w:rPr>
                <w:rFonts w:cstheme="minorHAnsi"/>
              </w:rPr>
            </w:pPr>
            <w:r w:rsidRPr="00BB0C45">
              <w:rPr>
                <w:rFonts w:cstheme="minorHAnsi"/>
              </w:rPr>
              <w:t>70.9 (SD=9.9)</w:t>
            </w:r>
          </w:p>
        </w:tc>
        <w:tc>
          <w:tcPr>
            <w:tcW w:w="1004" w:type="pct"/>
          </w:tcPr>
          <w:p w14:paraId="2B6371FC" w14:textId="1A79323C" w:rsidR="00F31F1F" w:rsidRDefault="00F31F1F" w:rsidP="00F31F1F">
            <w:pPr>
              <w:rPr>
                <w:rFonts w:cstheme="minorHAnsi"/>
              </w:rPr>
            </w:pPr>
            <w:r>
              <w:rPr>
                <w:rFonts w:cstheme="minorHAnsi"/>
              </w:rPr>
              <w:t>70.8 (SD=11.2)</w:t>
            </w:r>
          </w:p>
        </w:tc>
        <w:tc>
          <w:tcPr>
            <w:tcW w:w="1003" w:type="pct"/>
          </w:tcPr>
          <w:p w14:paraId="211896AF" w14:textId="7683D0A5" w:rsidR="00F31F1F" w:rsidRDefault="00F31F1F" w:rsidP="00F31F1F">
            <w:pPr>
              <w:rPr>
                <w:rFonts w:cstheme="minorHAnsi"/>
              </w:rPr>
            </w:pPr>
            <w:r>
              <w:rPr>
                <w:rFonts w:cstheme="minorHAnsi"/>
              </w:rPr>
              <w:t>70.6 (SD=10.5)</w:t>
            </w:r>
          </w:p>
        </w:tc>
      </w:tr>
      <w:tr w:rsidR="00F31F1F" w14:paraId="68C9B34A" w14:textId="77777777" w:rsidTr="00F31F1F">
        <w:tc>
          <w:tcPr>
            <w:tcW w:w="1068" w:type="pct"/>
          </w:tcPr>
          <w:p w14:paraId="4C83A25C" w14:textId="77777777" w:rsidR="00F31F1F" w:rsidRDefault="00F31F1F" w:rsidP="00F31F1F">
            <w:pPr>
              <w:rPr>
                <w:rFonts w:cstheme="minorHAnsi"/>
              </w:rPr>
            </w:pPr>
            <w:r>
              <w:rPr>
                <w:rFonts w:cstheme="minorHAnsi"/>
              </w:rPr>
              <w:t>Female</w:t>
            </w:r>
          </w:p>
        </w:tc>
        <w:tc>
          <w:tcPr>
            <w:tcW w:w="921" w:type="pct"/>
          </w:tcPr>
          <w:p w14:paraId="70F88234" w14:textId="634A3D1C" w:rsidR="00F31F1F" w:rsidRDefault="00F31F1F" w:rsidP="00F31F1F">
            <w:pPr>
              <w:rPr>
                <w:rFonts w:cstheme="minorHAnsi"/>
              </w:rPr>
            </w:pPr>
            <w:r w:rsidRPr="00BB0C45">
              <w:rPr>
                <w:rFonts w:cstheme="minorHAnsi"/>
              </w:rPr>
              <w:t>39%</w:t>
            </w:r>
          </w:p>
        </w:tc>
        <w:tc>
          <w:tcPr>
            <w:tcW w:w="1004" w:type="pct"/>
          </w:tcPr>
          <w:p w14:paraId="551CCB28" w14:textId="3217572E" w:rsidR="00F31F1F" w:rsidRDefault="00F31F1F" w:rsidP="00F31F1F">
            <w:pPr>
              <w:rPr>
                <w:rFonts w:cstheme="minorHAnsi"/>
              </w:rPr>
            </w:pPr>
            <w:r w:rsidRPr="00BB0C45">
              <w:rPr>
                <w:rFonts w:cstheme="minorHAnsi"/>
              </w:rPr>
              <w:t>40%</w:t>
            </w:r>
          </w:p>
        </w:tc>
        <w:tc>
          <w:tcPr>
            <w:tcW w:w="1004" w:type="pct"/>
          </w:tcPr>
          <w:p w14:paraId="08A7FC7B" w14:textId="3EC63645" w:rsidR="00F31F1F" w:rsidRDefault="00F31F1F" w:rsidP="00F31F1F">
            <w:pPr>
              <w:rPr>
                <w:rFonts w:cstheme="minorHAnsi"/>
              </w:rPr>
            </w:pPr>
            <w:r>
              <w:rPr>
                <w:rFonts w:cstheme="minorHAnsi"/>
              </w:rPr>
              <w:t>42%</w:t>
            </w:r>
          </w:p>
        </w:tc>
        <w:tc>
          <w:tcPr>
            <w:tcW w:w="1003" w:type="pct"/>
          </w:tcPr>
          <w:p w14:paraId="2F8DAA44" w14:textId="1DD9118E" w:rsidR="00F31F1F" w:rsidRDefault="00F31F1F" w:rsidP="00F31F1F">
            <w:pPr>
              <w:rPr>
                <w:rFonts w:cstheme="minorHAnsi"/>
              </w:rPr>
            </w:pPr>
            <w:r>
              <w:rPr>
                <w:rFonts w:cstheme="minorHAnsi"/>
              </w:rPr>
              <w:t>41%</w:t>
            </w:r>
          </w:p>
        </w:tc>
      </w:tr>
      <w:tr w:rsidR="00F31F1F" w14:paraId="15405238" w14:textId="77777777" w:rsidTr="00F31F1F">
        <w:tc>
          <w:tcPr>
            <w:tcW w:w="1068" w:type="pct"/>
          </w:tcPr>
          <w:p w14:paraId="1CF00DC1" w14:textId="77777777" w:rsidR="00F31F1F" w:rsidRDefault="00F31F1F" w:rsidP="00F31F1F">
            <w:pPr>
              <w:rPr>
                <w:rFonts w:cstheme="minorHAnsi"/>
              </w:rPr>
            </w:pPr>
            <w:r>
              <w:rPr>
                <w:rFonts w:cstheme="minorHAnsi"/>
              </w:rPr>
              <w:t>Male</w:t>
            </w:r>
          </w:p>
        </w:tc>
        <w:tc>
          <w:tcPr>
            <w:tcW w:w="921" w:type="pct"/>
          </w:tcPr>
          <w:p w14:paraId="404C5FDB" w14:textId="6C0920DE" w:rsidR="00F31F1F" w:rsidRDefault="00F31F1F" w:rsidP="00F31F1F">
            <w:pPr>
              <w:rPr>
                <w:rFonts w:cstheme="minorHAnsi"/>
              </w:rPr>
            </w:pPr>
            <w:r>
              <w:rPr>
                <w:rFonts w:cstheme="minorHAnsi"/>
              </w:rPr>
              <w:t>61%</w:t>
            </w:r>
          </w:p>
        </w:tc>
        <w:tc>
          <w:tcPr>
            <w:tcW w:w="1004" w:type="pct"/>
          </w:tcPr>
          <w:p w14:paraId="4B8B9A7F" w14:textId="05215D68" w:rsidR="00F31F1F" w:rsidRDefault="00F31F1F" w:rsidP="00F31F1F">
            <w:pPr>
              <w:rPr>
                <w:rFonts w:cstheme="minorHAnsi"/>
              </w:rPr>
            </w:pPr>
            <w:r>
              <w:rPr>
                <w:rFonts w:cstheme="minorHAnsi"/>
              </w:rPr>
              <w:t>60%</w:t>
            </w:r>
          </w:p>
        </w:tc>
        <w:tc>
          <w:tcPr>
            <w:tcW w:w="1004" w:type="pct"/>
          </w:tcPr>
          <w:p w14:paraId="4D063DFB" w14:textId="4CAAB26B" w:rsidR="00F31F1F" w:rsidRDefault="00F31F1F" w:rsidP="00F31F1F">
            <w:pPr>
              <w:rPr>
                <w:rFonts w:cstheme="minorHAnsi"/>
              </w:rPr>
            </w:pPr>
            <w:r>
              <w:rPr>
                <w:rFonts w:cstheme="minorHAnsi"/>
              </w:rPr>
              <w:t>58%</w:t>
            </w:r>
          </w:p>
        </w:tc>
        <w:tc>
          <w:tcPr>
            <w:tcW w:w="1003" w:type="pct"/>
          </w:tcPr>
          <w:p w14:paraId="0384B5D5" w14:textId="020293B7" w:rsidR="00F31F1F" w:rsidRDefault="00F31F1F" w:rsidP="00F31F1F">
            <w:pPr>
              <w:rPr>
                <w:rFonts w:cstheme="minorHAnsi"/>
              </w:rPr>
            </w:pPr>
            <w:r>
              <w:rPr>
                <w:rFonts w:cstheme="minorHAnsi"/>
              </w:rPr>
              <w:t>59%</w:t>
            </w:r>
          </w:p>
        </w:tc>
      </w:tr>
    </w:tbl>
    <w:p w14:paraId="6CF53A92" w14:textId="77777777" w:rsidR="00A23451" w:rsidRDefault="00A23451" w:rsidP="00A23451">
      <w:pPr>
        <w:rPr>
          <w:rFonts w:cstheme="minorHAnsi"/>
          <w:b/>
        </w:rPr>
      </w:pPr>
    </w:p>
    <w:p w14:paraId="4A217A7C" w14:textId="03D36677" w:rsidR="00D75A6C" w:rsidRDefault="00256FAC" w:rsidP="00F31F1F">
      <w:pPr>
        <w:rPr>
          <w:rFonts w:cstheme="minorHAnsi"/>
        </w:rPr>
      </w:pPr>
      <w:r w:rsidRPr="00254FBE">
        <w:rPr>
          <w:rFonts w:cstheme="minorHAnsi"/>
        </w:rPr>
        <w:t xml:space="preserve">Results from the </w:t>
      </w:r>
      <w:r>
        <w:rPr>
          <w:rFonts w:cstheme="minorHAnsi"/>
        </w:rPr>
        <w:t xml:space="preserve">Kaplan Meier </w:t>
      </w:r>
      <w:r w:rsidRPr="00254FBE">
        <w:rPr>
          <w:rFonts w:cstheme="minorHAnsi"/>
        </w:rPr>
        <w:t>survival analysis</w:t>
      </w:r>
      <w:r>
        <w:rPr>
          <w:rFonts w:cstheme="minorHAnsi"/>
        </w:rPr>
        <w:t xml:space="preserve"> showed that t</w:t>
      </w:r>
      <w:r w:rsidRPr="00254FBE">
        <w:rPr>
          <w:rFonts w:cstheme="minorHAnsi"/>
        </w:rPr>
        <w:t xml:space="preserve">he median time to discontinuation </w:t>
      </w:r>
      <w:r>
        <w:rPr>
          <w:rFonts w:cstheme="minorHAnsi"/>
        </w:rPr>
        <w:t>of the first episode on the index medicine was ar</w:t>
      </w:r>
      <w:r w:rsidRPr="00254FBE">
        <w:rPr>
          <w:rFonts w:cstheme="minorHAnsi"/>
        </w:rPr>
        <w:t xml:space="preserve">ound </w:t>
      </w:r>
      <w:r>
        <w:rPr>
          <w:rFonts w:cstheme="minorHAnsi"/>
        </w:rPr>
        <w:t>4</w:t>
      </w:r>
      <w:r w:rsidRPr="00254FBE">
        <w:rPr>
          <w:rFonts w:cstheme="minorHAnsi"/>
        </w:rPr>
        <w:t xml:space="preserve"> months</w:t>
      </w:r>
      <w:r>
        <w:rPr>
          <w:rFonts w:cstheme="minorHAnsi"/>
        </w:rPr>
        <w:t xml:space="preserve"> (Figure 8). </w:t>
      </w:r>
    </w:p>
    <w:p w14:paraId="09618C11" w14:textId="65B54F3A" w:rsidR="0015200B" w:rsidRDefault="0015200B" w:rsidP="00F31F1F">
      <w:pPr>
        <w:rPr>
          <w:rFonts w:cstheme="minorHAnsi"/>
        </w:rPr>
      </w:pPr>
      <w:r>
        <w:rPr>
          <w:rFonts w:cstheme="minorHAnsi"/>
          <w:noProof/>
        </w:rPr>
        <w:drawing>
          <wp:inline distT="0" distB="0" distL="0" distR="0" wp14:anchorId="00FCB642" wp14:editId="2E15E184">
            <wp:extent cx="5687060" cy="3435985"/>
            <wp:effectExtent l="0" t="0" r="8890" b="0"/>
            <wp:docPr id="33" name="Picture 33" descr="Kaplan-Meier curve showing the cessation probability for the first episode of treatment with multiple myeloma medicines" title="Figure 8 Time to treatment discontinuation of the first epis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87060" cy="3435985"/>
                    </a:xfrm>
                    <a:prstGeom prst="rect">
                      <a:avLst/>
                    </a:prstGeom>
                    <a:noFill/>
                    <a:ln>
                      <a:noFill/>
                    </a:ln>
                  </pic:spPr>
                </pic:pic>
              </a:graphicData>
            </a:graphic>
          </wp:inline>
        </w:drawing>
      </w:r>
    </w:p>
    <w:p w14:paraId="78922DF9" w14:textId="21E1E28E" w:rsidR="00A93C21" w:rsidRPr="00443F24" w:rsidRDefault="00A93C21" w:rsidP="0015200B">
      <w:pPr>
        <w:spacing w:before="120"/>
        <w:rPr>
          <w:b/>
        </w:rPr>
      </w:pPr>
      <w:r w:rsidRPr="00443F24">
        <w:rPr>
          <w:b/>
        </w:rPr>
        <w:t>Figure 8</w:t>
      </w:r>
      <w:r w:rsidR="009F5CAF" w:rsidRPr="00443F24">
        <w:rPr>
          <w:b/>
        </w:rPr>
        <w:t>:</w:t>
      </w:r>
      <w:r w:rsidRPr="00443F24">
        <w:rPr>
          <w:b/>
          <w:sz w:val="28"/>
        </w:rPr>
        <w:t xml:space="preserve"> </w:t>
      </w:r>
      <w:r w:rsidRPr="00443F24">
        <w:rPr>
          <w:b/>
        </w:rPr>
        <w:t>Kaplan-Meier estimate for time to treatment discontinuation of the first episode with multiple myeloma medicine</w:t>
      </w:r>
      <w:r w:rsidR="00F950BA" w:rsidRPr="00443F24">
        <w:rPr>
          <w:b/>
        </w:rPr>
        <w:t>.</w:t>
      </w:r>
    </w:p>
    <w:p w14:paraId="58367DBF" w14:textId="77777777" w:rsidR="00655542" w:rsidRPr="00443F24" w:rsidRDefault="00655542" w:rsidP="00443F24">
      <w:pPr>
        <w:rPr>
          <w:b/>
        </w:rPr>
      </w:pPr>
    </w:p>
    <w:p w14:paraId="1AFA907C" w14:textId="77777777" w:rsidR="00A93C21" w:rsidRPr="00254FBE" w:rsidRDefault="00A93C21" w:rsidP="003808C4">
      <w:pPr>
        <w:rPr>
          <w:rFonts w:cstheme="minorHAnsi"/>
        </w:rPr>
      </w:pPr>
      <w:r w:rsidRPr="00254FBE">
        <w:rPr>
          <w:rFonts w:cstheme="minorHAnsi"/>
        </w:rPr>
        <w:t xml:space="preserve">Model summary for Figure </w:t>
      </w:r>
      <w:r>
        <w:rPr>
          <w:rFonts w:cstheme="minorHAnsi"/>
        </w:rPr>
        <w:t>8</w:t>
      </w:r>
      <w:r w:rsidRPr="00254FBE">
        <w:rPr>
          <w:rFonts w:cstheme="minorHAnsi"/>
        </w:rPr>
        <w:t>:</w:t>
      </w:r>
    </w:p>
    <w:tbl>
      <w:tblPr>
        <w:tblStyle w:val="TableGrid"/>
        <w:tblW w:w="0" w:type="auto"/>
        <w:tblLook w:val="04A0" w:firstRow="1" w:lastRow="0" w:firstColumn="1" w:lastColumn="0" w:noHBand="0" w:noVBand="1"/>
        <w:tblCaption w:val="Summary of statistics for Figure 8"/>
        <w:tblDescription w:val="Table summarsing the median duration on the first episode of treatment for the Kaplan-Meier curve presented in Figure 8."/>
      </w:tblPr>
      <w:tblGrid>
        <w:gridCol w:w="1835"/>
        <w:gridCol w:w="1392"/>
        <w:gridCol w:w="1559"/>
        <w:gridCol w:w="2126"/>
        <w:gridCol w:w="2261"/>
      </w:tblGrid>
      <w:tr w:rsidR="00A93C21" w:rsidRPr="00254FBE" w14:paraId="061DF8C3" w14:textId="77777777" w:rsidTr="00BF23D9">
        <w:trPr>
          <w:tblHeader/>
        </w:trPr>
        <w:tc>
          <w:tcPr>
            <w:tcW w:w="1835" w:type="dxa"/>
          </w:tcPr>
          <w:p w14:paraId="1985B599" w14:textId="77777777" w:rsidR="00A93C21" w:rsidRPr="00254FBE" w:rsidRDefault="00A93C21" w:rsidP="009F5CAF">
            <w:pPr>
              <w:jc w:val="center"/>
              <w:rPr>
                <w:rFonts w:cstheme="minorHAnsi"/>
                <w:bCs/>
              </w:rPr>
            </w:pPr>
            <w:r w:rsidRPr="00254FBE">
              <w:rPr>
                <w:rFonts w:cstheme="minorHAnsi"/>
                <w:bCs/>
              </w:rPr>
              <w:t>No of subjects</w:t>
            </w:r>
          </w:p>
        </w:tc>
        <w:tc>
          <w:tcPr>
            <w:tcW w:w="1392" w:type="dxa"/>
          </w:tcPr>
          <w:p w14:paraId="39946C2C" w14:textId="77777777" w:rsidR="00A93C21" w:rsidRPr="00254FBE" w:rsidRDefault="00A93C21" w:rsidP="009F5CAF">
            <w:pPr>
              <w:jc w:val="center"/>
              <w:rPr>
                <w:rFonts w:cstheme="minorHAnsi"/>
                <w:bCs/>
              </w:rPr>
            </w:pPr>
            <w:r w:rsidRPr="00254FBE">
              <w:rPr>
                <w:rFonts w:cstheme="minorHAnsi"/>
                <w:bCs/>
              </w:rPr>
              <w:t>Event</w:t>
            </w:r>
          </w:p>
        </w:tc>
        <w:tc>
          <w:tcPr>
            <w:tcW w:w="1559" w:type="dxa"/>
          </w:tcPr>
          <w:p w14:paraId="0E06B9AA" w14:textId="77777777" w:rsidR="00A93C21" w:rsidRPr="00254FBE" w:rsidRDefault="00A93C21" w:rsidP="009F5CAF">
            <w:pPr>
              <w:jc w:val="center"/>
              <w:rPr>
                <w:rFonts w:cstheme="minorHAnsi"/>
                <w:bCs/>
              </w:rPr>
            </w:pPr>
            <w:r w:rsidRPr="00254FBE">
              <w:rPr>
                <w:rFonts w:cstheme="minorHAnsi"/>
                <w:bCs/>
              </w:rPr>
              <w:t>Censored</w:t>
            </w:r>
          </w:p>
        </w:tc>
        <w:tc>
          <w:tcPr>
            <w:tcW w:w="2126" w:type="dxa"/>
          </w:tcPr>
          <w:p w14:paraId="330D74E4" w14:textId="77777777" w:rsidR="00A93C21" w:rsidRPr="00254FBE" w:rsidRDefault="00A93C21" w:rsidP="009F5CAF">
            <w:pPr>
              <w:jc w:val="center"/>
              <w:rPr>
                <w:rFonts w:cstheme="minorHAnsi"/>
                <w:bCs/>
              </w:rPr>
            </w:pPr>
            <w:r w:rsidRPr="00254FBE">
              <w:rPr>
                <w:rFonts w:cstheme="minorHAnsi"/>
                <w:bCs/>
              </w:rPr>
              <w:t>Percent Censored</w:t>
            </w:r>
          </w:p>
        </w:tc>
        <w:tc>
          <w:tcPr>
            <w:tcW w:w="2261" w:type="dxa"/>
          </w:tcPr>
          <w:p w14:paraId="264A2945" w14:textId="029BF88D" w:rsidR="00A93C21" w:rsidRPr="00254FBE" w:rsidRDefault="00A93C21" w:rsidP="009F5CAF">
            <w:pPr>
              <w:jc w:val="center"/>
              <w:rPr>
                <w:rFonts w:cstheme="minorHAnsi"/>
                <w:bCs/>
              </w:rPr>
            </w:pPr>
            <w:r w:rsidRPr="00254FBE">
              <w:rPr>
                <w:rFonts w:cstheme="minorHAnsi"/>
                <w:bCs/>
              </w:rPr>
              <w:t xml:space="preserve">Median </w:t>
            </w:r>
            <w:r w:rsidR="00990C00">
              <w:rPr>
                <w:rFonts w:cstheme="minorHAnsi"/>
                <w:bCs/>
              </w:rPr>
              <w:t>duration</w:t>
            </w:r>
          </w:p>
        </w:tc>
      </w:tr>
      <w:tr w:rsidR="00A93C21" w:rsidRPr="00254FBE" w14:paraId="3058CE5A" w14:textId="77777777" w:rsidTr="00876B11">
        <w:tc>
          <w:tcPr>
            <w:tcW w:w="1835" w:type="dxa"/>
          </w:tcPr>
          <w:p w14:paraId="46DD0943" w14:textId="7BCB7CF4" w:rsidR="00A93C21" w:rsidRPr="00254FBE" w:rsidRDefault="00A93C21" w:rsidP="006B25A3">
            <w:pPr>
              <w:jc w:val="center"/>
              <w:rPr>
                <w:rFonts w:cstheme="minorHAnsi"/>
                <w:bCs/>
              </w:rPr>
            </w:pPr>
            <w:r w:rsidRPr="00254FBE">
              <w:rPr>
                <w:rFonts w:cstheme="minorHAnsi"/>
                <w:bCs/>
              </w:rPr>
              <w:t>2</w:t>
            </w:r>
            <w:r>
              <w:rPr>
                <w:rFonts w:cstheme="minorHAnsi"/>
                <w:bCs/>
              </w:rPr>
              <w:t>3</w:t>
            </w:r>
            <w:r w:rsidR="006B25A3">
              <w:rPr>
                <w:rFonts w:cstheme="minorHAnsi"/>
                <w:bCs/>
              </w:rPr>
              <w:t>20</w:t>
            </w:r>
          </w:p>
        </w:tc>
        <w:tc>
          <w:tcPr>
            <w:tcW w:w="1392" w:type="dxa"/>
          </w:tcPr>
          <w:p w14:paraId="28B92090" w14:textId="18B09403" w:rsidR="00A93C21" w:rsidRPr="00254FBE" w:rsidRDefault="00A93C21" w:rsidP="006B25A3">
            <w:pPr>
              <w:jc w:val="center"/>
              <w:rPr>
                <w:rFonts w:cstheme="minorHAnsi"/>
                <w:bCs/>
              </w:rPr>
            </w:pPr>
            <w:r w:rsidRPr="00254FBE">
              <w:rPr>
                <w:rFonts w:cstheme="minorHAnsi"/>
                <w:bCs/>
              </w:rPr>
              <w:t>2</w:t>
            </w:r>
            <w:r>
              <w:rPr>
                <w:rFonts w:cstheme="minorHAnsi"/>
                <w:bCs/>
              </w:rPr>
              <w:t>1</w:t>
            </w:r>
            <w:r w:rsidR="006B25A3">
              <w:rPr>
                <w:rFonts w:cstheme="minorHAnsi"/>
                <w:bCs/>
              </w:rPr>
              <w:t>84</w:t>
            </w:r>
          </w:p>
        </w:tc>
        <w:tc>
          <w:tcPr>
            <w:tcW w:w="1559" w:type="dxa"/>
          </w:tcPr>
          <w:p w14:paraId="61230A41" w14:textId="5864AD32" w:rsidR="00A93C21" w:rsidRPr="00254FBE" w:rsidRDefault="00A93C21" w:rsidP="006B25A3">
            <w:pPr>
              <w:jc w:val="center"/>
              <w:rPr>
                <w:rFonts w:cstheme="minorHAnsi"/>
                <w:bCs/>
              </w:rPr>
            </w:pPr>
            <w:r>
              <w:rPr>
                <w:rFonts w:cstheme="minorHAnsi"/>
                <w:bCs/>
              </w:rPr>
              <w:t>1</w:t>
            </w:r>
            <w:r w:rsidR="006B25A3">
              <w:rPr>
                <w:rFonts w:cstheme="minorHAnsi"/>
                <w:bCs/>
              </w:rPr>
              <w:t>3</w:t>
            </w:r>
            <w:r w:rsidR="00763476">
              <w:rPr>
                <w:rFonts w:cstheme="minorHAnsi"/>
                <w:bCs/>
              </w:rPr>
              <w:t>8</w:t>
            </w:r>
          </w:p>
        </w:tc>
        <w:tc>
          <w:tcPr>
            <w:tcW w:w="2126" w:type="dxa"/>
          </w:tcPr>
          <w:p w14:paraId="184D4691" w14:textId="0F13A73D" w:rsidR="00A93C21" w:rsidRPr="00254FBE" w:rsidRDefault="006B25A3" w:rsidP="00876B11">
            <w:pPr>
              <w:jc w:val="center"/>
              <w:rPr>
                <w:rFonts w:cstheme="minorHAnsi"/>
                <w:bCs/>
              </w:rPr>
            </w:pPr>
            <w:r>
              <w:rPr>
                <w:rFonts w:cstheme="minorHAnsi"/>
                <w:bCs/>
              </w:rPr>
              <w:t>6</w:t>
            </w:r>
            <w:r w:rsidR="00A93C21" w:rsidRPr="00254FBE">
              <w:rPr>
                <w:rFonts w:cstheme="minorHAnsi"/>
                <w:bCs/>
              </w:rPr>
              <w:t>%</w:t>
            </w:r>
          </w:p>
        </w:tc>
        <w:tc>
          <w:tcPr>
            <w:tcW w:w="2261" w:type="dxa"/>
          </w:tcPr>
          <w:p w14:paraId="6798F22E" w14:textId="222D5396" w:rsidR="00A93C21" w:rsidRDefault="00A93C21" w:rsidP="00876B11">
            <w:pPr>
              <w:jc w:val="center"/>
              <w:rPr>
                <w:rFonts w:cstheme="minorHAnsi"/>
                <w:bCs/>
              </w:rPr>
            </w:pPr>
            <w:r>
              <w:rPr>
                <w:rFonts w:cstheme="minorHAnsi"/>
                <w:bCs/>
              </w:rPr>
              <w:t>11</w:t>
            </w:r>
            <w:r w:rsidR="006B25A3">
              <w:rPr>
                <w:rFonts w:cstheme="minorHAnsi"/>
                <w:bCs/>
              </w:rPr>
              <w:t>1</w:t>
            </w:r>
            <w:r w:rsidRPr="00254FBE">
              <w:rPr>
                <w:rFonts w:cstheme="minorHAnsi"/>
                <w:bCs/>
              </w:rPr>
              <w:t xml:space="preserve"> days</w:t>
            </w:r>
          </w:p>
          <w:p w14:paraId="718FAFD1" w14:textId="77777777" w:rsidR="00A93C21" w:rsidRPr="00254FBE" w:rsidRDefault="00A93C21" w:rsidP="00876B11">
            <w:pPr>
              <w:jc w:val="center"/>
              <w:rPr>
                <w:rFonts w:cstheme="minorHAnsi"/>
                <w:bCs/>
              </w:rPr>
            </w:pPr>
            <w:r>
              <w:rPr>
                <w:rFonts w:cstheme="minorHAnsi"/>
                <w:bCs/>
              </w:rPr>
              <w:t>(95% CI 105-113)</w:t>
            </w:r>
          </w:p>
        </w:tc>
      </w:tr>
    </w:tbl>
    <w:p w14:paraId="7E434F43" w14:textId="77777777" w:rsidR="00F31F1F" w:rsidRDefault="00F31F1F" w:rsidP="00F31F1F">
      <w:pPr>
        <w:rPr>
          <w:rFonts w:cstheme="minorHAnsi"/>
        </w:rPr>
      </w:pPr>
    </w:p>
    <w:p w14:paraId="3D963A2E" w14:textId="234899E8" w:rsidR="00F31F1F" w:rsidRDefault="00F31F1F" w:rsidP="00F31F1F">
      <w:pPr>
        <w:rPr>
          <w:rFonts w:cstheme="minorHAnsi"/>
        </w:rPr>
      </w:pPr>
      <w:r>
        <w:rPr>
          <w:rFonts w:cstheme="minorHAnsi"/>
        </w:rPr>
        <w:t>The majority of people survived the two year follow-up (Figure 9); overall 11% died within the follow-up period.</w:t>
      </w:r>
    </w:p>
    <w:p w14:paraId="47EB5AD1" w14:textId="24F17C91" w:rsidR="00D120E6" w:rsidRDefault="00F5567F" w:rsidP="003808C4">
      <w:pPr>
        <w:spacing w:before="120"/>
        <w:rPr>
          <w:b/>
          <w:noProof/>
        </w:rPr>
      </w:pPr>
      <w:r>
        <w:rPr>
          <w:b/>
          <w:noProof/>
        </w:rPr>
        <w:drawing>
          <wp:inline distT="0" distB="0" distL="0" distR="0" wp14:anchorId="5F4491D4" wp14:editId="3B4F49C0">
            <wp:extent cx="5687695" cy="4265930"/>
            <wp:effectExtent l="0" t="0" r="8255" b="1270"/>
            <wp:docPr id="6" name="Picture 6" descr="A Kaplan-Meier curve showing the time from initiaton of multiple myeloma medicine to the end of follow-up." title="Figure 9 Overall survival from initiation to end of follow 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ival_Death_New.png"/>
                    <pic:cNvPicPr/>
                  </pic:nvPicPr>
                  <pic:blipFill>
                    <a:blip r:embed="rId49">
                      <a:extLst>
                        <a:ext uri="{28A0092B-C50C-407E-A947-70E740481C1C}">
                          <a14:useLocalDpi xmlns:a14="http://schemas.microsoft.com/office/drawing/2010/main" val="0"/>
                        </a:ext>
                      </a:extLst>
                    </a:blip>
                    <a:stretch>
                      <a:fillRect/>
                    </a:stretch>
                  </pic:blipFill>
                  <pic:spPr>
                    <a:xfrm>
                      <a:off x="0" y="0"/>
                      <a:ext cx="5687695" cy="4265930"/>
                    </a:xfrm>
                    <a:prstGeom prst="rect">
                      <a:avLst/>
                    </a:prstGeom>
                  </pic:spPr>
                </pic:pic>
              </a:graphicData>
            </a:graphic>
          </wp:inline>
        </w:drawing>
      </w:r>
    </w:p>
    <w:p w14:paraId="49599DA6" w14:textId="6268A2A3" w:rsidR="00D120E6" w:rsidRPr="00443F24" w:rsidRDefault="00D120E6" w:rsidP="00443F24">
      <w:pPr>
        <w:rPr>
          <w:b/>
        </w:rPr>
      </w:pPr>
      <w:r w:rsidRPr="00443F24">
        <w:rPr>
          <w:b/>
        </w:rPr>
        <w:t>Figure 9</w:t>
      </w:r>
      <w:r w:rsidR="009F5CAF" w:rsidRPr="00443F24">
        <w:rPr>
          <w:b/>
        </w:rPr>
        <w:t>:</w:t>
      </w:r>
      <w:r w:rsidRPr="00443F24">
        <w:rPr>
          <w:b/>
        </w:rPr>
        <w:t xml:space="preserve"> Kaplan-Meier estimate for </w:t>
      </w:r>
      <w:r w:rsidR="00F5567F" w:rsidRPr="00443F24">
        <w:rPr>
          <w:b/>
        </w:rPr>
        <w:t xml:space="preserve">overall survival </w:t>
      </w:r>
      <w:r w:rsidRPr="00443F24">
        <w:rPr>
          <w:b/>
        </w:rPr>
        <w:t>from initiation of mul</w:t>
      </w:r>
      <w:r w:rsidR="00F5567F" w:rsidRPr="00443F24">
        <w:rPr>
          <w:b/>
        </w:rPr>
        <w:t>tiple myeloma medicine to end of follow-up.</w:t>
      </w:r>
    </w:p>
    <w:p w14:paraId="153CCAA3" w14:textId="77777777" w:rsidR="00655542" w:rsidRPr="00443F24" w:rsidRDefault="00655542" w:rsidP="00443F24">
      <w:pPr>
        <w:rPr>
          <w:b/>
        </w:rPr>
      </w:pPr>
    </w:p>
    <w:p w14:paraId="7B9ACCC5" w14:textId="77777777" w:rsidR="00E4299A" w:rsidRDefault="00E4299A" w:rsidP="00E4299A">
      <w:pPr>
        <w:pStyle w:val="CommentText"/>
        <w:rPr>
          <w:sz w:val="24"/>
          <w:szCs w:val="24"/>
        </w:rPr>
      </w:pPr>
      <w:r w:rsidRPr="0032729D">
        <w:rPr>
          <w:rFonts w:cstheme="minorHAnsi"/>
          <w:sz w:val="24"/>
          <w:szCs w:val="24"/>
        </w:rPr>
        <w:t xml:space="preserve">Stratification by the type of the index medicine showed that 18% started on bortezomib for stem cell transplant (median duration of the first treatment episode was 3 months), another 40% </w:t>
      </w:r>
      <w:r>
        <w:rPr>
          <w:rFonts w:cstheme="minorHAnsi"/>
          <w:sz w:val="24"/>
          <w:szCs w:val="24"/>
        </w:rPr>
        <w:t xml:space="preserve">who were not indicated for stem cell transplant </w:t>
      </w:r>
      <w:r w:rsidRPr="0032729D">
        <w:rPr>
          <w:rFonts w:cstheme="minorHAnsi"/>
          <w:sz w:val="24"/>
          <w:szCs w:val="24"/>
        </w:rPr>
        <w:t xml:space="preserve">started on bortezomib (median duration of 3.5 months), 30% </w:t>
      </w:r>
      <w:r>
        <w:rPr>
          <w:rFonts w:cstheme="minorHAnsi"/>
          <w:sz w:val="24"/>
          <w:szCs w:val="24"/>
        </w:rPr>
        <w:t xml:space="preserve">stated </w:t>
      </w:r>
      <w:r w:rsidRPr="0032729D">
        <w:rPr>
          <w:rFonts w:cstheme="minorHAnsi"/>
          <w:sz w:val="24"/>
          <w:szCs w:val="24"/>
        </w:rPr>
        <w:t xml:space="preserve">on thalidomide (median duration of 5 months) and 12% </w:t>
      </w:r>
      <w:r>
        <w:rPr>
          <w:rFonts w:cstheme="minorHAnsi"/>
          <w:sz w:val="24"/>
          <w:szCs w:val="24"/>
        </w:rPr>
        <w:t xml:space="preserve">started </w:t>
      </w:r>
      <w:r w:rsidRPr="0032729D">
        <w:rPr>
          <w:rFonts w:cstheme="minorHAnsi"/>
          <w:sz w:val="24"/>
          <w:szCs w:val="24"/>
        </w:rPr>
        <w:t xml:space="preserve">on lenalidomide (median duration of 9.5 months) (Figure 10). </w:t>
      </w:r>
      <w:r w:rsidRPr="00BB0C45">
        <w:rPr>
          <w:rFonts w:cstheme="minorHAnsi"/>
          <w:sz w:val="24"/>
          <w:szCs w:val="24"/>
        </w:rPr>
        <w:t xml:space="preserve">Lenalidomide is restricted as </w:t>
      </w:r>
      <w:r w:rsidRPr="00BB0C45">
        <w:rPr>
          <w:sz w:val="24"/>
          <w:szCs w:val="24"/>
        </w:rPr>
        <w:t xml:space="preserve">second line therapy. We had a 6 month period in which we determined initiation, and while we can’t rule out that some of the lenalidomide use may </w:t>
      </w:r>
      <w:r w:rsidRPr="00BB0C45">
        <w:rPr>
          <w:sz w:val="24"/>
          <w:szCs w:val="24"/>
        </w:rPr>
        <w:lastRenderedPageBreak/>
        <w:t>be second line therapy after a gap in therapy of six months (180 days) or more, median gaps in therapy were less than 30 days and average gaps in treatment during this study were 110 days. Thus, it is likely that most of the lenalidomide use reflects first line use outside of PBS restrictions</w:t>
      </w:r>
      <w:r>
        <w:rPr>
          <w:sz w:val="24"/>
          <w:szCs w:val="24"/>
        </w:rPr>
        <w:t xml:space="preserve">. </w:t>
      </w:r>
    </w:p>
    <w:p w14:paraId="7CAE9F4B" w14:textId="77777777" w:rsidR="00E4299A" w:rsidRDefault="00E4299A" w:rsidP="00E4299A">
      <w:pPr>
        <w:pStyle w:val="CommentText"/>
        <w:rPr>
          <w:rFonts w:cstheme="minorHAnsi"/>
          <w:sz w:val="24"/>
          <w:szCs w:val="24"/>
        </w:rPr>
      </w:pPr>
      <w:r w:rsidRPr="0032729D">
        <w:rPr>
          <w:rFonts w:cstheme="minorHAnsi"/>
          <w:sz w:val="24"/>
          <w:szCs w:val="24"/>
        </w:rPr>
        <w:t>There were no initiators on pomalidomide in 2014 as the product was listed for multiple myeloma in August 2015. Variations in the time to discontinuation by the type of medicine initiated should be interpreted cautiously.  There were some as differences in the population profile by the type of medicine initiated, with bortezomib initiators being slightly younger and including more men, however, the time to discontinuation is not adjusted for aged and gender differences.</w:t>
      </w:r>
    </w:p>
    <w:p w14:paraId="08BFC377" w14:textId="5B9C6182" w:rsidR="00005148" w:rsidRDefault="00005148" w:rsidP="003808C4">
      <w:pPr>
        <w:spacing w:before="120"/>
        <w:rPr>
          <w:b/>
        </w:rPr>
      </w:pPr>
      <w:r>
        <w:rPr>
          <w:b/>
          <w:noProof/>
        </w:rPr>
        <w:drawing>
          <wp:inline distT="0" distB="0" distL="0" distR="0" wp14:anchorId="387793B4" wp14:editId="109C79EF">
            <wp:extent cx="5687060" cy="3879215"/>
            <wp:effectExtent l="0" t="0" r="8890" b="6985"/>
            <wp:docPr id="42" name="Picture 42" descr="Kaplan-Meier curve showing the cessation probability by each medicine for multiple myeloma" title="Figure 10 Time to treatment discontinuation by medic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687060" cy="3879215"/>
                    </a:xfrm>
                    <a:prstGeom prst="rect">
                      <a:avLst/>
                    </a:prstGeom>
                    <a:noFill/>
                    <a:ln>
                      <a:noFill/>
                    </a:ln>
                  </pic:spPr>
                </pic:pic>
              </a:graphicData>
            </a:graphic>
          </wp:inline>
        </w:drawing>
      </w:r>
    </w:p>
    <w:p w14:paraId="11CDF1E5" w14:textId="64B9472A" w:rsidR="00A93C21" w:rsidRPr="00C0272B" w:rsidRDefault="00A93C21" w:rsidP="00C0272B">
      <w:pPr>
        <w:rPr>
          <w:b/>
        </w:rPr>
      </w:pPr>
      <w:r w:rsidRPr="00C0272B">
        <w:rPr>
          <w:b/>
        </w:rPr>
        <w:t>Figure</w:t>
      </w:r>
      <w:r w:rsidR="00CC74B2" w:rsidRPr="00C0272B">
        <w:rPr>
          <w:b/>
        </w:rPr>
        <w:t xml:space="preserve"> 10</w:t>
      </w:r>
      <w:r w:rsidR="009F5CAF" w:rsidRPr="00C0272B">
        <w:rPr>
          <w:b/>
        </w:rPr>
        <w:t>:</w:t>
      </w:r>
      <w:r w:rsidRPr="00C0272B">
        <w:rPr>
          <w:b/>
          <w:sz w:val="28"/>
        </w:rPr>
        <w:t xml:space="preserve"> </w:t>
      </w:r>
      <w:r w:rsidRPr="00C0272B">
        <w:rPr>
          <w:b/>
        </w:rPr>
        <w:t>Kaplan-Meier estimate for time to treatment discontinuation of the first episode by type of the index multiple myeloma medicine.</w:t>
      </w:r>
    </w:p>
    <w:p w14:paraId="2E37296B" w14:textId="77777777" w:rsidR="00655542" w:rsidRPr="00C0272B" w:rsidRDefault="00655542" w:rsidP="00C0272B">
      <w:pPr>
        <w:rPr>
          <w:b/>
        </w:rPr>
      </w:pPr>
    </w:p>
    <w:p w14:paraId="24C5A97F" w14:textId="7768ECD6" w:rsidR="00A93C21" w:rsidRPr="00443D53" w:rsidRDefault="00A93C21" w:rsidP="003808C4">
      <w:pPr>
        <w:rPr>
          <w:rFonts w:cstheme="minorHAnsi"/>
        </w:rPr>
      </w:pPr>
      <w:r w:rsidRPr="00443D53">
        <w:rPr>
          <w:rFonts w:cstheme="minorHAnsi"/>
        </w:rPr>
        <w:t xml:space="preserve">Model summary for Figure </w:t>
      </w:r>
      <w:r w:rsidR="00CC74B2">
        <w:rPr>
          <w:rFonts w:cstheme="minorHAnsi"/>
        </w:rPr>
        <w:t>10</w:t>
      </w:r>
      <w:r w:rsidRPr="00443D53">
        <w:rPr>
          <w:rFonts w:cstheme="minorHAnsi"/>
        </w:rPr>
        <w:t>:</w:t>
      </w:r>
    </w:p>
    <w:tbl>
      <w:tblPr>
        <w:tblStyle w:val="TableGrid"/>
        <w:tblW w:w="0" w:type="auto"/>
        <w:tblLook w:val="04A0" w:firstRow="1" w:lastRow="0" w:firstColumn="1" w:lastColumn="0" w:noHBand="0" w:noVBand="1"/>
        <w:tblCaption w:val="Model summary for Figure 10"/>
        <w:tblDescription w:val="Table summarising the Kaplan-Meier results for Figure 10 including the median duration by drug"/>
      </w:tblPr>
      <w:tblGrid>
        <w:gridCol w:w="2495"/>
        <w:gridCol w:w="1015"/>
        <w:gridCol w:w="987"/>
        <w:gridCol w:w="1140"/>
        <w:gridCol w:w="1417"/>
        <w:gridCol w:w="2119"/>
      </w:tblGrid>
      <w:tr w:rsidR="00A93C21" w:rsidRPr="00456DA9" w14:paraId="5E0C1CAD" w14:textId="77777777" w:rsidTr="00DE3E6D">
        <w:trPr>
          <w:tblHeader/>
        </w:trPr>
        <w:tc>
          <w:tcPr>
            <w:tcW w:w="2495" w:type="dxa"/>
          </w:tcPr>
          <w:p w14:paraId="4E0435AB" w14:textId="77777777" w:rsidR="00A93C21" w:rsidRPr="00456DA9" w:rsidRDefault="00876B11" w:rsidP="00876B11">
            <w:pPr>
              <w:rPr>
                <w:rFonts w:cstheme="minorHAnsi"/>
                <w:bCs/>
              </w:rPr>
            </w:pPr>
            <w:r w:rsidRPr="00456DA9">
              <w:rPr>
                <w:rFonts w:cstheme="minorHAnsi"/>
                <w:bCs/>
              </w:rPr>
              <w:t>I</w:t>
            </w:r>
            <w:r w:rsidR="00A93C21" w:rsidRPr="00456DA9">
              <w:rPr>
                <w:rFonts w:cstheme="minorHAnsi"/>
                <w:bCs/>
              </w:rPr>
              <w:t>ndex medicine</w:t>
            </w:r>
          </w:p>
        </w:tc>
        <w:tc>
          <w:tcPr>
            <w:tcW w:w="1015" w:type="dxa"/>
          </w:tcPr>
          <w:p w14:paraId="128BB45F" w14:textId="77777777" w:rsidR="00A93C21" w:rsidRPr="00456DA9" w:rsidRDefault="00A93C21" w:rsidP="00876B11">
            <w:pPr>
              <w:jc w:val="center"/>
              <w:rPr>
                <w:rFonts w:cstheme="minorHAnsi"/>
                <w:bCs/>
              </w:rPr>
            </w:pPr>
            <w:r w:rsidRPr="00456DA9">
              <w:rPr>
                <w:rFonts w:cstheme="minorHAnsi"/>
                <w:bCs/>
              </w:rPr>
              <w:t>No of subjects</w:t>
            </w:r>
          </w:p>
        </w:tc>
        <w:tc>
          <w:tcPr>
            <w:tcW w:w="987" w:type="dxa"/>
          </w:tcPr>
          <w:p w14:paraId="14934C6C" w14:textId="77777777" w:rsidR="00A93C21" w:rsidRPr="00456DA9" w:rsidRDefault="00A93C21" w:rsidP="00876B11">
            <w:pPr>
              <w:jc w:val="center"/>
              <w:rPr>
                <w:rFonts w:cstheme="minorHAnsi"/>
                <w:bCs/>
              </w:rPr>
            </w:pPr>
            <w:r w:rsidRPr="00456DA9">
              <w:rPr>
                <w:rFonts w:cstheme="minorHAnsi"/>
                <w:bCs/>
              </w:rPr>
              <w:t>Event</w:t>
            </w:r>
          </w:p>
        </w:tc>
        <w:tc>
          <w:tcPr>
            <w:tcW w:w="1140" w:type="dxa"/>
          </w:tcPr>
          <w:p w14:paraId="71E78FA4" w14:textId="77777777" w:rsidR="00A93C21" w:rsidRPr="00456DA9" w:rsidRDefault="00A93C21" w:rsidP="00876B11">
            <w:pPr>
              <w:jc w:val="center"/>
              <w:rPr>
                <w:rFonts w:cstheme="minorHAnsi"/>
                <w:bCs/>
              </w:rPr>
            </w:pPr>
            <w:r w:rsidRPr="00456DA9">
              <w:rPr>
                <w:rFonts w:cstheme="minorHAnsi"/>
                <w:bCs/>
              </w:rPr>
              <w:t>Censored</w:t>
            </w:r>
          </w:p>
        </w:tc>
        <w:tc>
          <w:tcPr>
            <w:tcW w:w="1417" w:type="dxa"/>
          </w:tcPr>
          <w:p w14:paraId="5B7E808F" w14:textId="77777777" w:rsidR="00A93C21" w:rsidRPr="00456DA9" w:rsidRDefault="00A93C21" w:rsidP="00876B11">
            <w:pPr>
              <w:jc w:val="center"/>
              <w:rPr>
                <w:rFonts w:cstheme="minorHAnsi"/>
                <w:bCs/>
              </w:rPr>
            </w:pPr>
            <w:r w:rsidRPr="00456DA9">
              <w:rPr>
                <w:rFonts w:cstheme="minorHAnsi"/>
                <w:bCs/>
              </w:rPr>
              <w:t>Percent Censored</w:t>
            </w:r>
          </w:p>
        </w:tc>
        <w:tc>
          <w:tcPr>
            <w:tcW w:w="2119" w:type="dxa"/>
          </w:tcPr>
          <w:p w14:paraId="1F16E311" w14:textId="69768939" w:rsidR="00A93C21" w:rsidRPr="00456DA9" w:rsidRDefault="00A93C21" w:rsidP="00876B11">
            <w:pPr>
              <w:jc w:val="center"/>
              <w:rPr>
                <w:rFonts w:cstheme="minorHAnsi"/>
                <w:bCs/>
              </w:rPr>
            </w:pPr>
            <w:r w:rsidRPr="00456DA9">
              <w:rPr>
                <w:rFonts w:cstheme="minorHAnsi"/>
                <w:bCs/>
              </w:rPr>
              <w:t xml:space="preserve">Median </w:t>
            </w:r>
            <w:r w:rsidR="00990C00" w:rsidRPr="00456DA9">
              <w:rPr>
                <w:rFonts w:cstheme="minorHAnsi"/>
                <w:bCs/>
              </w:rPr>
              <w:t>duration</w:t>
            </w:r>
          </w:p>
          <w:p w14:paraId="4C11B2FB" w14:textId="77777777" w:rsidR="00876B11" w:rsidRPr="00456DA9" w:rsidRDefault="00876B11" w:rsidP="00876B11">
            <w:pPr>
              <w:jc w:val="center"/>
              <w:rPr>
                <w:rFonts w:cstheme="minorHAnsi"/>
                <w:bCs/>
              </w:rPr>
            </w:pPr>
            <w:r w:rsidRPr="00456DA9">
              <w:rPr>
                <w:rFonts w:cstheme="minorHAnsi"/>
                <w:bCs/>
              </w:rPr>
              <w:t>(95%CI)</w:t>
            </w:r>
          </w:p>
        </w:tc>
      </w:tr>
      <w:tr w:rsidR="00A93C21" w:rsidRPr="00456DA9" w14:paraId="46928F5C" w14:textId="77777777" w:rsidTr="00DE37F8">
        <w:tc>
          <w:tcPr>
            <w:tcW w:w="2495" w:type="dxa"/>
          </w:tcPr>
          <w:p w14:paraId="11B4FC5B" w14:textId="5EC10536" w:rsidR="00A93C21" w:rsidRPr="00456DA9" w:rsidRDefault="00A93C21" w:rsidP="003808C4">
            <w:pPr>
              <w:rPr>
                <w:rFonts w:cstheme="minorHAnsi"/>
                <w:bCs/>
              </w:rPr>
            </w:pPr>
            <w:r w:rsidRPr="00456DA9">
              <w:rPr>
                <w:rFonts w:cstheme="minorHAnsi"/>
                <w:bCs/>
              </w:rPr>
              <w:t>Bortezomib</w:t>
            </w:r>
            <w:r w:rsidR="00454879" w:rsidRPr="00456DA9">
              <w:rPr>
                <w:rFonts w:cstheme="minorHAnsi"/>
                <w:bCs/>
              </w:rPr>
              <w:t xml:space="preserve"> (stem cell)</w:t>
            </w:r>
          </w:p>
        </w:tc>
        <w:tc>
          <w:tcPr>
            <w:tcW w:w="1015" w:type="dxa"/>
          </w:tcPr>
          <w:p w14:paraId="6741EAED" w14:textId="7C872990" w:rsidR="00A93C21" w:rsidRPr="00456DA9" w:rsidRDefault="00CC74B2" w:rsidP="00876B11">
            <w:pPr>
              <w:jc w:val="center"/>
              <w:rPr>
                <w:rFonts w:cstheme="minorHAnsi"/>
                <w:bCs/>
              </w:rPr>
            </w:pPr>
            <w:r w:rsidRPr="00456DA9">
              <w:rPr>
                <w:rFonts w:cstheme="minorHAnsi"/>
                <w:bCs/>
              </w:rPr>
              <w:t>410</w:t>
            </w:r>
          </w:p>
        </w:tc>
        <w:tc>
          <w:tcPr>
            <w:tcW w:w="987" w:type="dxa"/>
          </w:tcPr>
          <w:p w14:paraId="66DE64F4" w14:textId="2FF35C9B" w:rsidR="00A93C21" w:rsidRPr="00456DA9" w:rsidRDefault="00CC74B2" w:rsidP="00876B11">
            <w:pPr>
              <w:jc w:val="center"/>
              <w:rPr>
                <w:rFonts w:cstheme="minorHAnsi"/>
                <w:bCs/>
              </w:rPr>
            </w:pPr>
            <w:r w:rsidRPr="00456DA9">
              <w:rPr>
                <w:rFonts w:cstheme="minorHAnsi"/>
                <w:bCs/>
              </w:rPr>
              <w:t>408</w:t>
            </w:r>
          </w:p>
        </w:tc>
        <w:tc>
          <w:tcPr>
            <w:tcW w:w="1140" w:type="dxa"/>
          </w:tcPr>
          <w:p w14:paraId="7CD3E331" w14:textId="4689CA76" w:rsidR="00A93C21" w:rsidRPr="00456DA9" w:rsidRDefault="00CC74B2" w:rsidP="00876B11">
            <w:pPr>
              <w:jc w:val="center"/>
              <w:rPr>
                <w:rFonts w:cstheme="minorHAnsi"/>
                <w:bCs/>
              </w:rPr>
            </w:pPr>
            <w:r w:rsidRPr="00456DA9">
              <w:rPr>
                <w:rFonts w:cstheme="minorHAnsi"/>
                <w:bCs/>
              </w:rPr>
              <w:t>2</w:t>
            </w:r>
          </w:p>
        </w:tc>
        <w:tc>
          <w:tcPr>
            <w:tcW w:w="1417" w:type="dxa"/>
          </w:tcPr>
          <w:p w14:paraId="67BFC6FC" w14:textId="2F28E29E" w:rsidR="00A93C21" w:rsidRPr="00456DA9" w:rsidRDefault="00A93C21" w:rsidP="00876B11">
            <w:pPr>
              <w:jc w:val="center"/>
              <w:rPr>
                <w:rFonts w:cstheme="minorHAnsi"/>
                <w:bCs/>
              </w:rPr>
            </w:pPr>
            <w:r w:rsidRPr="00456DA9">
              <w:rPr>
                <w:rFonts w:cstheme="minorHAnsi"/>
                <w:bCs/>
              </w:rPr>
              <w:t>0</w:t>
            </w:r>
            <w:r w:rsidR="00CC74B2" w:rsidRPr="00456DA9">
              <w:rPr>
                <w:rFonts w:cstheme="minorHAnsi"/>
                <w:bCs/>
              </w:rPr>
              <w:t>.5</w:t>
            </w:r>
            <w:r w:rsidRPr="00456DA9">
              <w:rPr>
                <w:rFonts w:cstheme="minorHAnsi"/>
                <w:bCs/>
              </w:rPr>
              <w:t>%</w:t>
            </w:r>
          </w:p>
        </w:tc>
        <w:tc>
          <w:tcPr>
            <w:tcW w:w="2119" w:type="dxa"/>
          </w:tcPr>
          <w:p w14:paraId="434198E0" w14:textId="598B2617" w:rsidR="00A93C21" w:rsidRPr="00456DA9" w:rsidRDefault="00CC74B2" w:rsidP="00CC74B2">
            <w:pPr>
              <w:jc w:val="center"/>
              <w:rPr>
                <w:rFonts w:cstheme="minorHAnsi"/>
                <w:bCs/>
              </w:rPr>
            </w:pPr>
            <w:r w:rsidRPr="00456DA9">
              <w:rPr>
                <w:rFonts w:cstheme="minorHAnsi"/>
                <w:bCs/>
              </w:rPr>
              <w:t>86</w:t>
            </w:r>
            <w:r w:rsidR="00A93C21" w:rsidRPr="00456DA9">
              <w:rPr>
                <w:rFonts w:cstheme="minorHAnsi"/>
                <w:bCs/>
              </w:rPr>
              <w:t xml:space="preserve"> days (</w:t>
            </w:r>
            <w:r w:rsidRPr="00456DA9">
              <w:rPr>
                <w:rFonts w:cstheme="minorHAnsi"/>
                <w:bCs/>
              </w:rPr>
              <w:t>84</w:t>
            </w:r>
            <w:r w:rsidR="00A93C21" w:rsidRPr="00456DA9">
              <w:rPr>
                <w:rFonts w:cstheme="minorHAnsi"/>
                <w:bCs/>
              </w:rPr>
              <w:t>-8</w:t>
            </w:r>
            <w:r w:rsidRPr="00456DA9">
              <w:rPr>
                <w:rFonts w:cstheme="minorHAnsi"/>
                <w:bCs/>
              </w:rPr>
              <w:t>9</w:t>
            </w:r>
            <w:r w:rsidR="00A93C21" w:rsidRPr="00456DA9">
              <w:rPr>
                <w:rFonts w:cstheme="minorHAnsi"/>
                <w:bCs/>
              </w:rPr>
              <w:t>)</w:t>
            </w:r>
          </w:p>
        </w:tc>
      </w:tr>
      <w:tr w:rsidR="00454879" w:rsidRPr="00456DA9" w14:paraId="132A746C" w14:textId="77777777" w:rsidTr="00DE37F8">
        <w:tc>
          <w:tcPr>
            <w:tcW w:w="2495" w:type="dxa"/>
          </w:tcPr>
          <w:p w14:paraId="722934BB" w14:textId="2DF1C861" w:rsidR="00454879" w:rsidRPr="00456DA9" w:rsidRDefault="00454879" w:rsidP="003808C4">
            <w:pPr>
              <w:rPr>
                <w:rFonts w:cstheme="minorHAnsi"/>
                <w:bCs/>
              </w:rPr>
            </w:pPr>
            <w:r w:rsidRPr="00456DA9">
              <w:rPr>
                <w:rFonts w:cstheme="minorHAnsi"/>
                <w:bCs/>
              </w:rPr>
              <w:t>Bortezomib (other)</w:t>
            </w:r>
          </w:p>
        </w:tc>
        <w:tc>
          <w:tcPr>
            <w:tcW w:w="1015" w:type="dxa"/>
          </w:tcPr>
          <w:p w14:paraId="31D8E21F" w14:textId="4A4123B6" w:rsidR="00454879" w:rsidRPr="00456DA9" w:rsidRDefault="00CC74B2" w:rsidP="00876B11">
            <w:pPr>
              <w:jc w:val="center"/>
              <w:rPr>
                <w:rFonts w:cstheme="minorHAnsi"/>
                <w:bCs/>
              </w:rPr>
            </w:pPr>
            <w:r w:rsidRPr="00456DA9">
              <w:rPr>
                <w:rFonts w:cstheme="minorHAnsi"/>
                <w:bCs/>
              </w:rPr>
              <w:t>923</w:t>
            </w:r>
          </w:p>
        </w:tc>
        <w:tc>
          <w:tcPr>
            <w:tcW w:w="987" w:type="dxa"/>
          </w:tcPr>
          <w:p w14:paraId="68678039" w14:textId="4003D169" w:rsidR="00454879" w:rsidRPr="00456DA9" w:rsidRDefault="00CC74B2" w:rsidP="00876B11">
            <w:pPr>
              <w:jc w:val="center"/>
              <w:rPr>
                <w:rFonts w:cstheme="minorHAnsi"/>
                <w:bCs/>
              </w:rPr>
            </w:pPr>
            <w:r w:rsidRPr="00456DA9">
              <w:rPr>
                <w:rFonts w:cstheme="minorHAnsi"/>
                <w:bCs/>
              </w:rPr>
              <w:t>911</w:t>
            </w:r>
          </w:p>
        </w:tc>
        <w:tc>
          <w:tcPr>
            <w:tcW w:w="1140" w:type="dxa"/>
          </w:tcPr>
          <w:p w14:paraId="65AEF70D" w14:textId="6D85903E" w:rsidR="00454879" w:rsidRPr="00456DA9" w:rsidRDefault="00CC74B2" w:rsidP="00876B11">
            <w:pPr>
              <w:jc w:val="center"/>
              <w:rPr>
                <w:rFonts w:cstheme="minorHAnsi"/>
                <w:bCs/>
              </w:rPr>
            </w:pPr>
            <w:r w:rsidRPr="00456DA9">
              <w:rPr>
                <w:rFonts w:cstheme="minorHAnsi"/>
                <w:bCs/>
              </w:rPr>
              <w:t>12</w:t>
            </w:r>
          </w:p>
        </w:tc>
        <w:tc>
          <w:tcPr>
            <w:tcW w:w="1417" w:type="dxa"/>
          </w:tcPr>
          <w:p w14:paraId="0448A097" w14:textId="37FB9854" w:rsidR="00454879" w:rsidRPr="00456DA9" w:rsidRDefault="00CC74B2" w:rsidP="00876B11">
            <w:pPr>
              <w:jc w:val="center"/>
              <w:rPr>
                <w:rFonts w:cstheme="minorHAnsi"/>
                <w:bCs/>
              </w:rPr>
            </w:pPr>
            <w:r w:rsidRPr="00456DA9">
              <w:rPr>
                <w:rFonts w:cstheme="minorHAnsi"/>
                <w:bCs/>
              </w:rPr>
              <w:t>1%</w:t>
            </w:r>
          </w:p>
        </w:tc>
        <w:tc>
          <w:tcPr>
            <w:tcW w:w="2119" w:type="dxa"/>
          </w:tcPr>
          <w:p w14:paraId="714585C9" w14:textId="4A0FA775" w:rsidR="00454879" w:rsidRPr="00456DA9" w:rsidRDefault="00CC74B2" w:rsidP="00876B11">
            <w:pPr>
              <w:jc w:val="center"/>
              <w:rPr>
                <w:rFonts w:cstheme="minorHAnsi"/>
                <w:bCs/>
              </w:rPr>
            </w:pPr>
            <w:r w:rsidRPr="00456DA9">
              <w:rPr>
                <w:rFonts w:cstheme="minorHAnsi"/>
                <w:bCs/>
              </w:rPr>
              <w:t>105 days (98-112)</w:t>
            </w:r>
          </w:p>
        </w:tc>
      </w:tr>
      <w:tr w:rsidR="00A93C21" w:rsidRPr="00456DA9" w14:paraId="78285D13" w14:textId="77777777" w:rsidTr="00DE37F8">
        <w:tc>
          <w:tcPr>
            <w:tcW w:w="2495" w:type="dxa"/>
          </w:tcPr>
          <w:p w14:paraId="7F9288EC" w14:textId="77777777" w:rsidR="00A93C21" w:rsidRPr="00456DA9" w:rsidRDefault="00A93C21" w:rsidP="003808C4">
            <w:pPr>
              <w:rPr>
                <w:rFonts w:cstheme="minorHAnsi"/>
                <w:bCs/>
              </w:rPr>
            </w:pPr>
            <w:r w:rsidRPr="00456DA9">
              <w:rPr>
                <w:rFonts w:cstheme="minorHAnsi"/>
                <w:bCs/>
              </w:rPr>
              <w:t>Thalidomide</w:t>
            </w:r>
          </w:p>
        </w:tc>
        <w:tc>
          <w:tcPr>
            <w:tcW w:w="1015" w:type="dxa"/>
          </w:tcPr>
          <w:p w14:paraId="339BB108" w14:textId="77777777" w:rsidR="00A93C21" w:rsidRPr="00456DA9" w:rsidRDefault="00A93C21" w:rsidP="00876B11">
            <w:pPr>
              <w:jc w:val="center"/>
              <w:rPr>
                <w:rFonts w:cstheme="minorHAnsi"/>
                <w:bCs/>
              </w:rPr>
            </w:pPr>
            <w:r w:rsidRPr="00456DA9">
              <w:rPr>
                <w:rFonts w:cstheme="minorHAnsi"/>
                <w:bCs/>
              </w:rPr>
              <w:t>710</w:t>
            </w:r>
          </w:p>
        </w:tc>
        <w:tc>
          <w:tcPr>
            <w:tcW w:w="987" w:type="dxa"/>
          </w:tcPr>
          <w:p w14:paraId="76E35DF0" w14:textId="636FDAF1" w:rsidR="00A93C21" w:rsidRPr="00456DA9" w:rsidRDefault="00A93C21" w:rsidP="00876B11">
            <w:pPr>
              <w:jc w:val="center"/>
              <w:rPr>
                <w:rFonts w:cstheme="minorHAnsi"/>
                <w:bCs/>
              </w:rPr>
            </w:pPr>
            <w:r w:rsidRPr="00456DA9">
              <w:rPr>
                <w:rFonts w:cstheme="minorHAnsi"/>
                <w:bCs/>
              </w:rPr>
              <w:t>6</w:t>
            </w:r>
            <w:r w:rsidR="00CC74B2" w:rsidRPr="00456DA9">
              <w:rPr>
                <w:rFonts w:cstheme="minorHAnsi"/>
                <w:bCs/>
              </w:rPr>
              <w:t>65</w:t>
            </w:r>
          </w:p>
        </w:tc>
        <w:tc>
          <w:tcPr>
            <w:tcW w:w="1140" w:type="dxa"/>
          </w:tcPr>
          <w:p w14:paraId="0B97BED2" w14:textId="56726747" w:rsidR="00A93C21" w:rsidRPr="00456DA9" w:rsidRDefault="00CC74B2" w:rsidP="00876B11">
            <w:pPr>
              <w:jc w:val="center"/>
              <w:rPr>
                <w:rFonts w:cstheme="minorHAnsi"/>
                <w:bCs/>
              </w:rPr>
            </w:pPr>
            <w:r w:rsidRPr="00456DA9">
              <w:rPr>
                <w:rFonts w:cstheme="minorHAnsi"/>
                <w:bCs/>
              </w:rPr>
              <w:t>45</w:t>
            </w:r>
          </w:p>
        </w:tc>
        <w:tc>
          <w:tcPr>
            <w:tcW w:w="1417" w:type="dxa"/>
          </w:tcPr>
          <w:p w14:paraId="578030DD" w14:textId="2038A815" w:rsidR="00A93C21" w:rsidRPr="00456DA9" w:rsidRDefault="00CC74B2" w:rsidP="00876B11">
            <w:pPr>
              <w:jc w:val="center"/>
              <w:rPr>
                <w:rFonts w:cstheme="minorHAnsi"/>
                <w:bCs/>
              </w:rPr>
            </w:pPr>
            <w:r w:rsidRPr="00456DA9">
              <w:rPr>
                <w:rFonts w:cstheme="minorHAnsi"/>
                <w:bCs/>
              </w:rPr>
              <w:t>6</w:t>
            </w:r>
            <w:r w:rsidR="00A93C21" w:rsidRPr="00456DA9">
              <w:rPr>
                <w:rFonts w:cstheme="minorHAnsi"/>
                <w:bCs/>
              </w:rPr>
              <w:t>%</w:t>
            </w:r>
          </w:p>
        </w:tc>
        <w:tc>
          <w:tcPr>
            <w:tcW w:w="2119" w:type="dxa"/>
          </w:tcPr>
          <w:p w14:paraId="6BDF7F6D" w14:textId="7C762E11" w:rsidR="00A93C21" w:rsidRPr="00456DA9" w:rsidRDefault="00A93C21" w:rsidP="00CC74B2">
            <w:pPr>
              <w:jc w:val="center"/>
              <w:rPr>
                <w:rFonts w:cstheme="minorHAnsi"/>
                <w:bCs/>
              </w:rPr>
            </w:pPr>
            <w:r w:rsidRPr="00456DA9">
              <w:rPr>
                <w:rFonts w:cstheme="minorHAnsi"/>
                <w:bCs/>
              </w:rPr>
              <w:t>14</w:t>
            </w:r>
            <w:r w:rsidR="00CC74B2" w:rsidRPr="00456DA9">
              <w:rPr>
                <w:rFonts w:cstheme="minorHAnsi"/>
                <w:bCs/>
              </w:rPr>
              <w:t>9</w:t>
            </w:r>
            <w:r w:rsidRPr="00456DA9">
              <w:rPr>
                <w:rFonts w:cstheme="minorHAnsi"/>
                <w:bCs/>
              </w:rPr>
              <w:t xml:space="preserve"> days (13</w:t>
            </w:r>
            <w:r w:rsidR="00CC74B2" w:rsidRPr="00456DA9">
              <w:rPr>
                <w:rFonts w:cstheme="minorHAnsi"/>
                <w:bCs/>
              </w:rPr>
              <w:t>7</w:t>
            </w:r>
            <w:r w:rsidRPr="00456DA9">
              <w:rPr>
                <w:rFonts w:cstheme="minorHAnsi"/>
                <w:bCs/>
              </w:rPr>
              <w:t>-16</w:t>
            </w:r>
            <w:r w:rsidR="00CC74B2" w:rsidRPr="00456DA9">
              <w:rPr>
                <w:rFonts w:cstheme="minorHAnsi"/>
                <w:bCs/>
              </w:rPr>
              <w:t>7</w:t>
            </w:r>
            <w:r w:rsidRPr="00456DA9">
              <w:rPr>
                <w:rFonts w:cstheme="minorHAnsi"/>
                <w:bCs/>
              </w:rPr>
              <w:t>)</w:t>
            </w:r>
          </w:p>
        </w:tc>
      </w:tr>
      <w:tr w:rsidR="00A93C21" w:rsidRPr="00443D53" w14:paraId="34DC6EBC" w14:textId="77777777" w:rsidTr="00DE37F8">
        <w:tc>
          <w:tcPr>
            <w:tcW w:w="2495" w:type="dxa"/>
          </w:tcPr>
          <w:p w14:paraId="3F879212" w14:textId="77777777" w:rsidR="00A93C21" w:rsidRPr="00456DA9" w:rsidRDefault="00A93C21" w:rsidP="003808C4">
            <w:pPr>
              <w:rPr>
                <w:rFonts w:cstheme="minorHAnsi"/>
                <w:bCs/>
              </w:rPr>
            </w:pPr>
            <w:r w:rsidRPr="00456DA9">
              <w:rPr>
                <w:rFonts w:cstheme="minorHAnsi"/>
                <w:bCs/>
              </w:rPr>
              <w:t>Lenalidomide</w:t>
            </w:r>
          </w:p>
        </w:tc>
        <w:tc>
          <w:tcPr>
            <w:tcW w:w="1015" w:type="dxa"/>
          </w:tcPr>
          <w:p w14:paraId="4EFB933B" w14:textId="69B1544C" w:rsidR="00A93C21" w:rsidRPr="00456DA9" w:rsidRDefault="00CC74B2" w:rsidP="00876B11">
            <w:pPr>
              <w:jc w:val="center"/>
              <w:rPr>
                <w:rFonts w:cstheme="minorHAnsi"/>
                <w:bCs/>
              </w:rPr>
            </w:pPr>
            <w:r w:rsidRPr="00456DA9">
              <w:rPr>
                <w:rFonts w:cstheme="minorHAnsi"/>
                <w:bCs/>
              </w:rPr>
              <w:t>277</w:t>
            </w:r>
          </w:p>
        </w:tc>
        <w:tc>
          <w:tcPr>
            <w:tcW w:w="987" w:type="dxa"/>
          </w:tcPr>
          <w:p w14:paraId="244C1E58" w14:textId="2488CD48" w:rsidR="00A93C21" w:rsidRPr="00456DA9" w:rsidRDefault="00A93C21" w:rsidP="00CC74B2">
            <w:pPr>
              <w:jc w:val="center"/>
              <w:rPr>
                <w:rFonts w:cstheme="minorHAnsi"/>
                <w:bCs/>
              </w:rPr>
            </w:pPr>
            <w:r w:rsidRPr="00456DA9">
              <w:rPr>
                <w:rFonts w:cstheme="minorHAnsi"/>
                <w:bCs/>
              </w:rPr>
              <w:t>19</w:t>
            </w:r>
            <w:r w:rsidR="00CC74B2" w:rsidRPr="00456DA9">
              <w:rPr>
                <w:rFonts w:cstheme="minorHAnsi"/>
                <w:bCs/>
              </w:rPr>
              <w:t>8</w:t>
            </w:r>
          </w:p>
        </w:tc>
        <w:tc>
          <w:tcPr>
            <w:tcW w:w="1140" w:type="dxa"/>
          </w:tcPr>
          <w:p w14:paraId="1734DCA1" w14:textId="19C0701F" w:rsidR="00A93C21" w:rsidRPr="00456DA9" w:rsidRDefault="00CC74B2" w:rsidP="00876B11">
            <w:pPr>
              <w:jc w:val="center"/>
              <w:rPr>
                <w:rFonts w:cstheme="minorHAnsi"/>
                <w:bCs/>
              </w:rPr>
            </w:pPr>
            <w:r w:rsidRPr="00456DA9">
              <w:rPr>
                <w:rFonts w:cstheme="minorHAnsi"/>
                <w:bCs/>
              </w:rPr>
              <w:t>79</w:t>
            </w:r>
          </w:p>
        </w:tc>
        <w:tc>
          <w:tcPr>
            <w:tcW w:w="1417" w:type="dxa"/>
          </w:tcPr>
          <w:p w14:paraId="6200CAFA" w14:textId="61AC6588" w:rsidR="00A93C21" w:rsidRPr="00456DA9" w:rsidRDefault="00A93C21" w:rsidP="00CC74B2">
            <w:pPr>
              <w:jc w:val="center"/>
              <w:rPr>
                <w:rFonts w:cstheme="minorHAnsi"/>
                <w:bCs/>
              </w:rPr>
            </w:pPr>
            <w:r w:rsidRPr="00456DA9">
              <w:rPr>
                <w:rFonts w:cstheme="minorHAnsi"/>
                <w:bCs/>
              </w:rPr>
              <w:t>2</w:t>
            </w:r>
            <w:r w:rsidR="00CC74B2" w:rsidRPr="00456DA9">
              <w:rPr>
                <w:rFonts w:cstheme="minorHAnsi"/>
                <w:bCs/>
              </w:rPr>
              <w:t>9</w:t>
            </w:r>
            <w:r w:rsidRPr="00456DA9">
              <w:rPr>
                <w:rFonts w:cstheme="minorHAnsi"/>
                <w:bCs/>
              </w:rPr>
              <w:t>%</w:t>
            </w:r>
          </w:p>
        </w:tc>
        <w:tc>
          <w:tcPr>
            <w:tcW w:w="2119" w:type="dxa"/>
          </w:tcPr>
          <w:p w14:paraId="5377C564" w14:textId="2F658F38" w:rsidR="00A93C21" w:rsidRPr="00443D53" w:rsidRDefault="00A93C21" w:rsidP="00CC74B2">
            <w:pPr>
              <w:jc w:val="center"/>
              <w:rPr>
                <w:rFonts w:cstheme="minorHAnsi"/>
                <w:bCs/>
              </w:rPr>
            </w:pPr>
            <w:r w:rsidRPr="00456DA9">
              <w:rPr>
                <w:rFonts w:cstheme="minorHAnsi"/>
                <w:bCs/>
              </w:rPr>
              <w:t>2</w:t>
            </w:r>
            <w:r w:rsidR="00CC74B2" w:rsidRPr="00456DA9">
              <w:rPr>
                <w:rFonts w:cstheme="minorHAnsi"/>
                <w:bCs/>
              </w:rPr>
              <w:t>87</w:t>
            </w:r>
            <w:r w:rsidRPr="00456DA9">
              <w:rPr>
                <w:rFonts w:cstheme="minorHAnsi"/>
                <w:bCs/>
              </w:rPr>
              <w:t xml:space="preserve"> days (22</w:t>
            </w:r>
            <w:r w:rsidR="00CC74B2" w:rsidRPr="00456DA9">
              <w:rPr>
                <w:rFonts w:cstheme="minorHAnsi"/>
                <w:bCs/>
              </w:rPr>
              <w:t>7</w:t>
            </w:r>
            <w:r w:rsidRPr="00456DA9">
              <w:rPr>
                <w:rFonts w:cstheme="minorHAnsi"/>
                <w:bCs/>
              </w:rPr>
              <w:t>-</w:t>
            </w:r>
            <w:r w:rsidR="00CC74B2" w:rsidRPr="00456DA9">
              <w:rPr>
                <w:rFonts w:cstheme="minorHAnsi"/>
                <w:bCs/>
              </w:rPr>
              <w:t>400</w:t>
            </w:r>
            <w:r w:rsidRPr="00456DA9">
              <w:rPr>
                <w:rFonts w:cstheme="minorHAnsi"/>
                <w:bCs/>
              </w:rPr>
              <w:t>)</w:t>
            </w:r>
          </w:p>
        </w:tc>
      </w:tr>
    </w:tbl>
    <w:p w14:paraId="6301CAF2" w14:textId="77777777" w:rsidR="00E4299A" w:rsidRDefault="00E4299A" w:rsidP="00E4299A">
      <w:pPr>
        <w:pStyle w:val="CommentText"/>
        <w:rPr>
          <w:rFonts w:cstheme="minorHAnsi"/>
          <w:sz w:val="24"/>
          <w:szCs w:val="24"/>
        </w:rPr>
      </w:pPr>
      <w:r w:rsidRPr="00BB0C45">
        <w:rPr>
          <w:rFonts w:cstheme="minorHAnsi"/>
          <w:sz w:val="24"/>
          <w:szCs w:val="24"/>
        </w:rPr>
        <w:lastRenderedPageBreak/>
        <w:t>Overall survival stratified by the type of index medicine showed no differences between the groups with the majority of people surviving the two years follow-up (Figure 11); The death rate was lowest for bortezomib stem cell initiators (4%) compared to 12%-14% for the remaining index medicines.</w:t>
      </w:r>
    </w:p>
    <w:p w14:paraId="6D3DB5EA" w14:textId="18D287FE" w:rsidR="002D4EAC" w:rsidRDefault="00990C00" w:rsidP="003808C4">
      <w:pPr>
        <w:spacing w:before="120"/>
        <w:rPr>
          <w:b/>
        </w:rPr>
      </w:pPr>
      <w:r>
        <w:rPr>
          <w:b/>
          <w:noProof/>
        </w:rPr>
        <w:drawing>
          <wp:inline distT="0" distB="0" distL="0" distR="0" wp14:anchorId="5FB7D1D2" wp14:editId="7AD30C21">
            <wp:extent cx="5687695" cy="4265930"/>
            <wp:effectExtent l="0" t="0" r="8255" b="1270"/>
            <wp:docPr id="9" name="Picture 9" descr="Kaplan-Meier curve for the time from initiation to the end of follow-up by medicine" title="Figure 11 Overall time on treatment by medic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ival_Death_byDrug_New.png"/>
                    <pic:cNvPicPr/>
                  </pic:nvPicPr>
                  <pic:blipFill>
                    <a:blip r:embed="rId51">
                      <a:extLst>
                        <a:ext uri="{28A0092B-C50C-407E-A947-70E740481C1C}">
                          <a14:useLocalDpi xmlns:a14="http://schemas.microsoft.com/office/drawing/2010/main" val="0"/>
                        </a:ext>
                      </a:extLst>
                    </a:blip>
                    <a:stretch>
                      <a:fillRect/>
                    </a:stretch>
                  </pic:blipFill>
                  <pic:spPr>
                    <a:xfrm>
                      <a:off x="0" y="0"/>
                      <a:ext cx="5687695" cy="4265930"/>
                    </a:xfrm>
                    <a:prstGeom prst="rect">
                      <a:avLst/>
                    </a:prstGeom>
                  </pic:spPr>
                </pic:pic>
              </a:graphicData>
            </a:graphic>
          </wp:inline>
        </w:drawing>
      </w:r>
    </w:p>
    <w:p w14:paraId="1C2F45E5" w14:textId="25ADC3F9" w:rsidR="00E623DA" w:rsidRPr="000831B7" w:rsidRDefault="00E623DA" w:rsidP="000831B7">
      <w:pPr>
        <w:rPr>
          <w:b/>
        </w:rPr>
      </w:pPr>
      <w:r w:rsidRPr="000831B7">
        <w:rPr>
          <w:b/>
        </w:rPr>
        <w:t>Figure 11</w:t>
      </w:r>
      <w:r w:rsidR="009F5CAF" w:rsidRPr="000831B7">
        <w:rPr>
          <w:b/>
        </w:rPr>
        <w:t>:</w:t>
      </w:r>
      <w:r w:rsidRPr="000831B7">
        <w:rPr>
          <w:b/>
          <w:sz w:val="28"/>
        </w:rPr>
        <w:t xml:space="preserve"> </w:t>
      </w:r>
      <w:r w:rsidRPr="000831B7">
        <w:rPr>
          <w:b/>
        </w:rPr>
        <w:t xml:space="preserve">Kaplan-Meier estimate for </w:t>
      </w:r>
      <w:r w:rsidR="00264F72" w:rsidRPr="000831B7">
        <w:rPr>
          <w:b/>
        </w:rPr>
        <w:t xml:space="preserve">overall survival </w:t>
      </w:r>
      <w:r w:rsidRPr="000831B7">
        <w:rPr>
          <w:b/>
        </w:rPr>
        <w:t xml:space="preserve">from initiation of multiple myeloma medicine to </w:t>
      </w:r>
      <w:r w:rsidR="00264F72" w:rsidRPr="000831B7">
        <w:rPr>
          <w:b/>
        </w:rPr>
        <w:t>end of follow-up</w:t>
      </w:r>
      <w:r w:rsidRPr="000831B7">
        <w:rPr>
          <w:b/>
        </w:rPr>
        <w:t>, by type of the index medicine.</w:t>
      </w:r>
    </w:p>
    <w:p w14:paraId="1F8436CD" w14:textId="77777777" w:rsidR="00655542" w:rsidRPr="000831B7" w:rsidRDefault="00655542" w:rsidP="000831B7">
      <w:pPr>
        <w:rPr>
          <w:b/>
        </w:rPr>
      </w:pPr>
    </w:p>
    <w:p w14:paraId="3541A5B4" w14:textId="4198353B" w:rsidR="00E4299A" w:rsidRDefault="00E4299A" w:rsidP="00E4299A">
      <w:pPr>
        <w:rPr>
          <w:rFonts w:cstheme="minorHAnsi"/>
        </w:rPr>
      </w:pPr>
      <w:r w:rsidRPr="00254FBE">
        <w:rPr>
          <w:rFonts w:cstheme="minorHAnsi"/>
        </w:rPr>
        <w:t xml:space="preserve">Sensitivity analysis when switches from one to another </w:t>
      </w:r>
      <w:r>
        <w:rPr>
          <w:rFonts w:cstheme="minorHAnsi"/>
        </w:rPr>
        <w:t>medicine for multiple myeloma</w:t>
      </w:r>
      <w:r w:rsidRPr="00254FBE">
        <w:rPr>
          <w:rFonts w:cstheme="minorHAnsi"/>
        </w:rPr>
        <w:t xml:space="preserve"> were considered as </w:t>
      </w:r>
      <w:r>
        <w:rPr>
          <w:rFonts w:cstheme="minorHAnsi"/>
        </w:rPr>
        <w:t xml:space="preserve">continuation of initial </w:t>
      </w:r>
      <w:r w:rsidRPr="00254FBE">
        <w:rPr>
          <w:rFonts w:cstheme="minorHAnsi"/>
        </w:rPr>
        <w:t xml:space="preserve">therapy showed median duration </w:t>
      </w:r>
      <w:r>
        <w:rPr>
          <w:rFonts w:cstheme="minorHAnsi"/>
        </w:rPr>
        <w:t>of 127 days (95% CI 119-134) (Figure 1</w:t>
      </w:r>
      <w:r w:rsidR="00060586">
        <w:rPr>
          <w:rFonts w:cstheme="minorHAnsi"/>
        </w:rPr>
        <w:t>2</w:t>
      </w:r>
      <w:r>
        <w:rPr>
          <w:rFonts w:cstheme="minorHAnsi"/>
        </w:rPr>
        <w:t xml:space="preserve">). </w:t>
      </w:r>
    </w:p>
    <w:p w14:paraId="74F9DBF1" w14:textId="14AA23C4" w:rsidR="00AF7F39" w:rsidRDefault="00AF7F39" w:rsidP="00E51F06">
      <w:pPr>
        <w:rPr>
          <w:b/>
        </w:rPr>
      </w:pPr>
      <w:r>
        <w:rPr>
          <w:b/>
          <w:noProof/>
        </w:rPr>
        <w:lastRenderedPageBreak/>
        <w:drawing>
          <wp:inline distT="0" distB="0" distL="0" distR="0" wp14:anchorId="5243D1C2" wp14:editId="5218D912">
            <wp:extent cx="5034961" cy="3138055"/>
            <wp:effectExtent l="0" t="0" r="0" b="5715"/>
            <wp:docPr id="43" name="Picture 43" descr="Kaplan-Meier curve showing the cessation probability over time for the first episode of treatment for multiple myeloma" title="Figure 12 Time to discontinuation for the first episode of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34706" cy="3137896"/>
                    </a:xfrm>
                    <a:prstGeom prst="rect">
                      <a:avLst/>
                    </a:prstGeom>
                    <a:noFill/>
                    <a:ln>
                      <a:noFill/>
                    </a:ln>
                  </pic:spPr>
                </pic:pic>
              </a:graphicData>
            </a:graphic>
          </wp:inline>
        </w:drawing>
      </w:r>
    </w:p>
    <w:p w14:paraId="42ACBB48" w14:textId="5F8D673C" w:rsidR="004D3482" w:rsidRPr="00E51F06" w:rsidRDefault="00E4299A" w:rsidP="00E51F06">
      <w:pPr>
        <w:rPr>
          <w:b/>
        </w:rPr>
      </w:pPr>
      <w:r w:rsidRPr="00E51F06">
        <w:rPr>
          <w:b/>
        </w:rPr>
        <w:t>Figure 1</w:t>
      </w:r>
      <w:r w:rsidR="00060586" w:rsidRPr="00E51F06">
        <w:rPr>
          <w:b/>
        </w:rPr>
        <w:t>2</w:t>
      </w:r>
      <w:r w:rsidR="009F5CAF" w:rsidRPr="00E51F06">
        <w:rPr>
          <w:b/>
        </w:rPr>
        <w:t>:</w:t>
      </w:r>
      <w:r w:rsidRPr="00E51F06">
        <w:rPr>
          <w:b/>
          <w:sz w:val="28"/>
        </w:rPr>
        <w:t xml:space="preserve"> </w:t>
      </w:r>
      <w:r w:rsidRPr="00E51F06">
        <w:rPr>
          <w:b/>
        </w:rPr>
        <w:t>Kaplan-Meier estimate for time to treatment discontinuation of the first episode with multiple myeloma medicines when switches from one to another medicine were allowed.</w:t>
      </w:r>
    </w:p>
    <w:p w14:paraId="65374EE5" w14:textId="7DDAB548" w:rsidR="0061356F" w:rsidRDefault="002F7C85" w:rsidP="004D3482">
      <w:pPr>
        <w:spacing w:after="0"/>
        <w:rPr>
          <w:rFonts w:cstheme="minorHAnsi"/>
        </w:rPr>
      </w:pPr>
      <w:r>
        <w:rPr>
          <w:rFonts w:cstheme="minorHAnsi"/>
        </w:rPr>
        <w:t>Analysis on cumulative duration of all episodes on any medicine showed a median duration of 436 days (95% CI 408-468) (Figure 13).</w:t>
      </w:r>
    </w:p>
    <w:p w14:paraId="186DBC20" w14:textId="77777777" w:rsidR="00ED068D" w:rsidRPr="002F7C85" w:rsidRDefault="00ED068D" w:rsidP="004D3482">
      <w:pPr>
        <w:spacing w:after="0"/>
      </w:pPr>
    </w:p>
    <w:p w14:paraId="15DA9317" w14:textId="7547317D" w:rsidR="0061356F" w:rsidRDefault="00ED068D" w:rsidP="00060586">
      <w:pPr>
        <w:spacing w:line="276" w:lineRule="auto"/>
        <w:rPr>
          <w:rFonts w:cstheme="minorHAnsi"/>
        </w:rPr>
      </w:pPr>
      <w:r>
        <w:rPr>
          <w:b/>
          <w:noProof/>
        </w:rPr>
        <w:drawing>
          <wp:inline distT="0" distB="0" distL="0" distR="0" wp14:anchorId="41A225BC" wp14:editId="0C8B5B2E">
            <wp:extent cx="5227949" cy="3041072"/>
            <wp:effectExtent l="0" t="0" r="0" b="6985"/>
            <wp:docPr id="44" name="Picture 44" descr="Kaplan-Meier curve showing the cessation probability over time for all episodes of treatment" title="Figure 13 Time to treatment discontinuation for all episodes of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27711" cy="3040933"/>
                    </a:xfrm>
                    <a:prstGeom prst="rect">
                      <a:avLst/>
                    </a:prstGeom>
                    <a:noFill/>
                    <a:ln>
                      <a:noFill/>
                    </a:ln>
                  </pic:spPr>
                </pic:pic>
              </a:graphicData>
            </a:graphic>
          </wp:inline>
        </w:drawing>
      </w:r>
    </w:p>
    <w:p w14:paraId="0353A0ED" w14:textId="5424C729" w:rsidR="00ED068D" w:rsidRDefault="00ED068D" w:rsidP="00783AB2">
      <w:pPr>
        <w:rPr>
          <w:b/>
        </w:rPr>
      </w:pPr>
    </w:p>
    <w:p w14:paraId="7D49A268" w14:textId="358ABA12" w:rsidR="0061356F" w:rsidRPr="00783AB2" w:rsidRDefault="0061356F" w:rsidP="00783AB2">
      <w:pPr>
        <w:rPr>
          <w:b/>
          <w:sz w:val="28"/>
        </w:rPr>
      </w:pPr>
      <w:r w:rsidRPr="00783AB2">
        <w:rPr>
          <w:b/>
        </w:rPr>
        <w:t>Figure 13.</w:t>
      </w:r>
      <w:r w:rsidRPr="00783AB2">
        <w:rPr>
          <w:b/>
          <w:sz w:val="28"/>
        </w:rPr>
        <w:t xml:space="preserve"> </w:t>
      </w:r>
      <w:r w:rsidRPr="00783AB2">
        <w:rPr>
          <w:b/>
        </w:rPr>
        <w:t>Kaplan-Meier estimate for cumulative duration of all episodes on any medic</w:t>
      </w:r>
      <w:r w:rsidR="002F7C85" w:rsidRPr="00783AB2">
        <w:rPr>
          <w:b/>
        </w:rPr>
        <w:t>ine for multiple myeloma (including gaps between treatment episodes)</w:t>
      </w:r>
    </w:p>
    <w:p w14:paraId="08845F0F" w14:textId="787C1649" w:rsidR="00060586" w:rsidRDefault="00060586" w:rsidP="00060586">
      <w:pPr>
        <w:spacing w:line="276" w:lineRule="auto"/>
        <w:rPr>
          <w:rFonts w:cstheme="minorHAnsi"/>
        </w:rPr>
      </w:pPr>
      <w:r>
        <w:rPr>
          <w:rFonts w:cstheme="minorHAnsi"/>
        </w:rPr>
        <w:br w:type="page"/>
      </w:r>
      <w:r>
        <w:rPr>
          <w:rFonts w:cstheme="minorHAnsi"/>
        </w:rPr>
        <w:lastRenderedPageBreak/>
        <w:t>Analysis on cumulative duration of all breaks (gaps) in medicine coverage between therapies showed a median duration of 29 days (95% CI 21-39) (Figure 14). The average gap duration was 110 days.</w:t>
      </w:r>
    </w:p>
    <w:p w14:paraId="4DBA5D16" w14:textId="576DC8B0" w:rsidR="00FE61E8" w:rsidRDefault="00FE61E8" w:rsidP="00487A35">
      <w:pPr>
        <w:pStyle w:val="Figuretitle"/>
      </w:pPr>
      <w:r>
        <w:rPr>
          <w:noProof/>
          <w:lang w:val="en-AU"/>
        </w:rPr>
        <w:drawing>
          <wp:inline distT="0" distB="0" distL="0" distR="0" wp14:anchorId="3968C201" wp14:editId="7B43D8E8">
            <wp:extent cx="4856018" cy="3666036"/>
            <wp:effectExtent l="0" t="0" r="1905" b="0"/>
            <wp:docPr id="45" name="Picture 45" descr="Kaplan-Meier curve showing the time of breaks in medicine coverage." title="Figure 14 Length of time between treat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856214" cy="3666184"/>
                    </a:xfrm>
                    <a:prstGeom prst="rect">
                      <a:avLst/>
                    </a:prstGeom>
                    <a:noFill/>
                    <a:ln>
                      <a:noFill/>
                    </a:ln>
                  </pic:spPr>
                </pic:pic>
              </a:graphicData>
            </a:graphic>
          </wp:inline>
        </w:drawing>
      </w:r>
    </w:p>
    <w:p w14:paraId="61A8246E" w14:textId="3BD86E2D" w:rsidR="00E4299A" w:rsidRPr="00E62615" w:rsidRDefault="00E4299A" w:rsidP="00E62615">
      <w:pPr>
        <w:rPr>
          <w:b/>
        </w:rPr>
      </w:pPr>
      <w:r w:rsidRPr="00E62615">
        <w:rPr>
          <w:b/>
        </w:rPr>
        <w:t xml:space="preserve">Figure </w:t>
      </w:r>
      <w:r w:rsidR="00060586" w:rsidRPr="00E62615">
        <w:rPr>
          <w:b/>
        </w:rPr>
        <w:t>14</w:t>
      </w:r>
      <w:r w:rsidR="009F5CAF" w:rsidRPr="00E62615">
        <w:rPr>
          <w:b/>
        </w:rPr>
        <w:t>:</w:t>
      </w:r>
      <w:r w:rsidRPr="00E62615">
        <w:rPr>
          <w:b/>
          <w:sz w:val="28"/>
        </w:rPr>
        <w:t xml:space="preserve"> </w:t>
      </w:r>
      <w:r w:rsidRPr="00E62615">
        <w:rPr>
          <w:b/>
        </w:rPr>
        <w:t>Kaplan-Meier estimate for cumulative duration of all breaks (gaps) in medicine coverage.</w:t>
      </w:r>
    </w:p>
    <w:p w14:paraId="73750F85" w14:textId="77777777" w:rsidR="00E4299A" w:rsidRDefault="00E4299A" w:rsidP="00E4299A">
      <w:pPr>
        <w:rPr>
          <w:rFonts w:cstheme="minorHAnsi"/>
        </w:rPr>
      </w:pPr>
    </w:p>
    <w:p w14:paraId="48B8230E" w14:textId="77777777" w:rsidR="00060586" w:rsidRDefault="00060586">
      <w:pPr>
        <w:spacing w:line="276" w:lineRule="auto"/>
        <w:rPr>
          <w:b/>
        </w:rPr>
      </w:pPr>
      <w:r>
        <w:rPr>
          <w:b/>
        </w:rPr>
        <w:br w:type="page"/>
      </w:r>
    </w:p>
    <w:p w14:paraId="68A17BEB" w14:textId="6E944215" w:rsidR="00A93C21" w:rsidRPr="00A91137" w:rsidRDefault="00A93C21" w:rsidP="003808C4">
      <w:pPr>
        <w:rPr>
          <w:b/>
        </w:rPr>
      </w:pPr>
      <w:r w:rsidRPr="00A91137">
        <w:rPr>
          <w:b/>
        </w:rPr>
        <w:lastRenderedPageBreak/>
        <w:t xml:space="preserve">4) </w:t>
      </w:r>
      <w:r w:rsidR="00876B11">
        <w:rPr>
          <w:b/>
        </w:rPr>
        <w:t>The extent of c</w:t>
      </w:r>
      <w:r w:rsidRPr="00A91137">
        <w:rPr>
          <w:b/>
        </w:rPr>
        <w:t xml:space="preserve">o-prescribing of two or more </w:t>
      </w:r>
      <w:r w:rsidR="00876B11">
        <w:rPr>
          <w:b/>
        </w:rPr>
        <w:t>medicines for</w:t>
      </w:r>
      <w:r w:rsidRPr="00A91137">
        <w:rPr>
          <w:b/>
        </w:rPr>
        <w:t xml:space="preserve"> multiple myeloma.</w:t>
      </w:r>
    </w:p>
    <w:p w14:paraId="161BCE13" w14:textId="21709229" w:rsidR="00A93C21" w:rsidRPr="002548D4" w:rsidRDefault="00A93C21" w:rsidP="003808C4">
      <w:pPr>
        <w:spacing w:before="120"/>
      </w:pPr>
      <w:r w:rsidRPr="002548D4">
        <w:t xml:space="preserve">The proportion of people who </w:t>
      </w:r>
      <w:r>
        <w:t>had dispensings for two or three different medicines for multiple myeloma in the sa</w:t>
      </w:r>
      <w:r w:rsidR="00BD460F">
        <w:t>me month was very low (Figure 1</w:t>
      </w:r>
      <w:r w:rsidR="00060586">
        <w:t>5</w:t>
      </w:r>
      <w:r>
        <w:t>). Only 1% of all 9,</w:t>
      </w:r>
      <w:r w:rsidR="00BD460F">
        <w:t>445</w:t>
      </w:r>
      <w:r>
        <w:t xml:space="preserve"> people with a multiple myeloma medicine between 1 Jul</w:t>
      </w:r>
      <w:r w:rsidR="00876B11">
        <w:t>y</w:t>
      </w:r>
      <w:r>
        <w:t xml:space="preserve"> 2013 and 31 Dec</w:t>
      </w:r>
      <w:r w:rsidR="00876B11">
        <w:t>ember</w:t>
      </w:r>
      <w:r>
        <w:t xml:space="preserve"> 2016 had concurrent use of two medicines for a whole month at some point of time</w:t>
      </w:r>
      <w:r w:rsidRPr="00456DA9">
        <w:t>.</w:t>
      </w:r>
      <w:r w:rsidR="00CB4234" w:rsidRPr="00456DA9">
        <w:t xml:space="preserve"> </w:t>
      </w:r>
      <w:r w:rsidR="00BE5045" w:rsidRPr="00456DA9">
        <w:t>Overall, o</w:t>
      </w:r>
      <w:r w:rsidR="00CB4234" w:rsidRPr="00456DA9">
        <w:t>nly 6 people had lenalidomide co-dispensed with thalidomide</w:t>
      </w:r>
      <w:r w:rsidR="00BE5045" w:rsidRPr="00456DA9">
        <w:t xml:space="preserve"> (4 people)</w:t>
      </w:r>
      <w:r w:rsidR="00CB4234" w:rsidRPr="00456DA9">
        <w:t xml:space="preserve"> or bortezomib</w:t>
      </w:r>
      <w:r w:rsidR="00BE5045" w:rsidRPr="00456DA9">
        <w:t xml:space="preserve"> (2 people) </w:t>
      </w:r>
      <w:r w:rsidR="00CB4234" w:rsidRPr="00456DA9">
        <w:t>for a whole month.</w:t>
      </w:r>
    </w:p>
    <w:p w14:paraId="43BD715D" w14:textId="77777777" w:rsidR="00A93C21" w:rsidRDefault="00A93C21" w:rsidP="003808C4">
      <w:pPr>
        <w:spacing w:before="120"/>
        <w:rPr>
          <w:b/>
        </w:rPr>
      </w:pPr>
      <w:r>
        <w:rPr>
          <w:noProof/>
        </w:rPr>
        <w:drawing>
          <wp:inline distT="0" distB="0" distL="0" distR="0" wp14:anchorId="6DFA3557" wp14:editId="23A77458">
            <wp:extent cx="4572000" cy="2654300"/>
            <wp:effectExtent l="0" t="0" r="19050" b="12700"/>
            <wp:docPr id="16" name="Chart 16" descr="Figure presenting monotherapy and concurrent use of multiple myeloma medicines." title="Figure 15 Co-prescribing of multiple myeloma medicines"/>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55B2DB0B" w14:textId="32AA1051" w:rsidR="00876B11" w:rsidRPr="00F6373F" w:rsidRDefault="00BD460F" w:rsidP="00487A35">
      <w:pPr>
        <w:pStyle w:val="Figuretitle"/>
      </w:pPr>
      <w:r w:rsidRPr="00756168">
        <w:t>Figure 1</w:t>
      </w:r>
      <w:r w:rsidR="00060586">
        <w:t>5</w:t>
      </w:r>
      <w:r w:rsidR="009F5CAF">
        <w:t>:</w:t>
      </w:r>
      <w:r w:rsidR="00A93C21" w:rsidRPr="00F82B31">
        <w:t xml:space="preserve"> </w:t>
      </w:r>
      <w:r w:rsidR="00A93C21" w:rsidRPr="00F6373F">
        <w:t>Mono</w:t>
      </w:r>
      <w:r w:rsidR="00876B11" w:rsidRPr="00F6373F">
        <w:t>therapy</w:t>
      </w:r>
      <w:r w:rsidR="00A93C21" w:rsidRPr="00F6373F">
        <w:t xml:space="preserve"> and co</w:t>
      </w:r>
      <w:r w:rsidR="00876B11" w:rsidRPr="00F6373F">
        <w:t xml:space="preserve">ncurrent </w:t>
      </w:r>
      <w:r w:rsidR="00A93C21" w:rsidRPr="00F6373F">
        <w:t xml:space="preserve">use of </w:t>
      </w:r>
      <w:r w:rsidR="00876B11" w:rsidRPr="00F6373F">
        <w:t xml:space="preserve">medicines for </w:t>
      </w:r>
      <w:r w:rsidR="00A93C21" w:rsidRPr="00F6373F">
        <w:t>multiple myeloma</w:t>
      </w:r>
      <w:r w:rsidR="00876B11" w:rsidRPr="00F6373F">
        <w:t>.</w:t>
      </w:r>
    </w:p>
    <w:p w14:paraId="498A222B" w14:textId="77777777" w:rsidR="00A93C21" w:rsidRDefault="00A93C21" w:rsidP="003808C4">
      <w:pPr>
        <w:spacing w:before="120"/>
      </w:pPr>
    </w:p>
    <w:p w14:paraId="534D980C" w14:textId="682AC583" w:rsidR="00A93C21" w:rsidRDefault="00A93C21" w:rsidP="003808C4">
      <w:pPr>
        <w:rPr>
          <w:b/>
        </w:rPr>
      </w:pPr>
      <w:r w:rsidRPr="00A91137">
        <w:rPr>
          <w:b/>
        </w:rPr>
        <w:t xml:space="preserve">5) </w:t>
      </w:r>
      <w:r w:rsidR="00876B11">
        <w:rPr>
          <w:b/>
        </w:rPr>
        <w:t>T</w:t>
      </w:r>
      <w:r w:rsidR="00876B11" w:rsidRPr="00876B11">
        <w:rPr>
          <w:b/>
        </w:rPr>
        <w:t xml:space="preserve">he consistency of use of PBS subsidised medicines for multiple myeloma with the recommendations in Australian guidelines </w:t>
      </w:r>
      <w:r w:rsidR="00876B11" w:rsidRPr="00876B11">
        <w:rPr>
          <w:b/>
          <w:vertAlign w:val="superscript"/>
        </w:rPr>
        <w:fldChar w:fldCharType="begin"/>
      </w:r>
      <w:r w:rsidR="00F216FA">
        <w:rPr>
          <w:b/>
          <w:vertAlign w:val="superscript"/>
        </w:rPr>
        <w:instrText xml:space="preserve"> ADDIN EN.CITE &lt;EndNote&gt;&lt;Cite&gt;&lt;RecNum&gt;8&lt;/RecNum&gt;&lt;DisplayText&gt;(1)&lt;/DisplayText&gt;&lt;record&gt;&lt;rec-number&gt;8&lt;/rec-number&gt;&lt;foreign-keys&gt;&lt;key app="EN" db-id="9pwwa5dw1da2wceswza5fd0awxt2tax0vvz5"&gt;8&lt;/key&gt;&lt;/foreign-keys&gt;&lt;ref-type name="Journal Article"&gt;17&lt;/ref-type&gt;&lt;contributors&gt;&lt;/contributors&gt;&lt;titles&gt;&lt;title&gt;Medical Scientific Advisory Group to the Myeloma Foundation of Australia, Clinical practice guideline multiple myeloma. 2017. http://myeloma.org.au/wp-content/uploads/sites/2/2017/05/MSAG-Clinical-Practice-Guideline-Myeloma-V4-March-2017.pdf&lt;/title&gt;&lt;/titles&gt;&lt;dates&gt;&lt;/dates&gt;&lt;urls&gt;&lt;/urls&gt;&lt;/record&gt;&lt;/Cite&gt;&lt;/EndNote&gt;</w:instrText>
      </w:r>
      <w:r w:rsidR="00876B11" w:rsidRPr="00876B11">
        <w:rPr>
          <w:b/>
          <w:vertAlign w:val="superscript"/>
        </w:rPr>
        <w:fldChar w:fldCharType="separate"/>
      </w:r>
      <w:r w:rsidR="00876B11" w:rsidRPr="00876B11">
        <w:rPr>
          <w:b/>
          <w:noProof/>
          <w:vertAlign w:val="superscript"/>
        </w:rPr>
        <w:t>(</w:t>
      </w:r>
      <w:hyperlink w:anchor="_ENREF_1" w:tooltip=",  #8" w:history="1">
        <w:r w:rsidR="00FE7436" w:rsidRPr="00876B11">
          <w:rPr>
            <w:b/>
            <w:noProof/>
            <w:vertAlign w:val="superscript"/>
          </w:rPr>
          <w:t>1</w:t>
        </w:r>
      </w:hyperlink>
      <w:r w:rsidR="00876B11" w:rsidRPr="00876B11">
        <w:rPr>
          <w:b/>
          <w:noProof/>
          <w:vertAlign w:val="superscript"/>
        </w:rPr>
        <w:t>)</w:t>
      </w:r>
      <w:r w:rsidR="00876B11" w:rsidRPr="00876B11">
        <w:rPr>
          <w:b/>
          <w:vertAlign w:val="superscript"/>
        </w:rPr>
        <w:fldChar w:fldCharType="end"/>
      </w:r>
      <w:r w:rsidR="00876B11" w:rsidRPr="00876B11">
        <w:rPr>
          <w:b/>
        </w:rPr>
        <w:t xml:space="preserve"> and the PBS restrictions</w:t>
      </w:r>
    </w:p>
    <w:p w14:paraId="62CEE8B0" w14:textId="353E6F20" w:rsidR="00A93C21" w:rsidRPr="00604D98" w:rsidRDefault="00A93C21" w:rsidP="003808C4">
      <w:pPr>
        <w:rPr>
          <w:highlight w:val="darkYellow"/>
        </w:rPr>
      </w:pPr>
      <w:r>
        <w:t>The pathways of use presented in Figure 6 were aggregated to determine first, second and third line regimens. Figure 1</w:t>
      </w:r>
      <w:r w:rsidR="00060586">
        <w:t>6</w:t>
      </w:r>
      <w:r>
        <w:t xml:space="preserve"> shows the first line regimens for </w:t>
      </w:r>
      <w:r w:rsidR="00083B11">
        <w:t>those</w:t>
      </w:r>
      <w:r>
        <w:t xml:space="preserve"> </w:t>
      </w:r>
      <w:r w:rsidR="00423197">
        <w:t>5</w:t>
      </w:r>
      <w:r>
        <w:t>,</w:t>
      </w:r>
      <w:r w:rsidR="00423197">
        <w:t>880</w:t>
      </w:r>
      <w:r>
        <w:t xml:space="preserve"> people </w:t>
      </w:r>
      <w:r w:rsidR="00083B11">
        <w:t xml:space="preserve">who initiated </w:t>
      </w:r>
      <w:r>
        <w:t xml:space="preserve">a multiple myeloma medicine </w:t>
      </w:r>
      <w:r w:rsidR="00083B11">
        <w:t>after no dispensing in the previous six months.</w:t>
      </w:r>
      <w:r>
        <w:t xml:space="preserve"> Bortezomib was dispensed for </w:t>
      </w:r>
      <w:r w:rsidR="00810F71">
        <w:t>two-thirds</w:t>
      </w:r>
      <w:r>
        <w:t xml:space="preserve"> of </w:t>
      </w:r>
      <w:r w:rsidR="00876B11">
        <w:t xml:space="preserve">all </w:t>
      </w:r>
      <w:r>
        <w:t>people, followed by thalidomide (2</w:t>
      </w:r>
      <w:r w:rsidR="00423197">
        <w:t>4</w:t>
      </w:r>
      <w:r>
        <w:t>%) and lenalidomide</w:t>
      </w:r>
      <w:r w:rsidR="00AB3261">
        <w:t xml:space="preserve"> (</w:t>
      </w:r>
      <w:r w:rsidR="00810F71">
        <w:t>7</w:t>
      </w:r>
      <w:r>
        <w:t>%) as first line therapy</w:t>
      </w:r>
      <w:r w:rsidRPr="00456DA9">
        <w:t xml:space="preserve">. </w:t>
      </w:r>
      <w:r w:rsidR="002957CD" w:rsidRPr="00456DA9">
        <w:t xml:space="preserve"> Lenalidomide wa</w:t>
      </w:r>
      <w:r w:rsidR="00AB3261" w:rsidRPr="00456DA9">
        <w:t>s restricted as second or subsequent line therapy</w:t>
      </w:r>
      <w:r w:rsidR="002957CD" w:rsidRPr="00456DA9">
        <w:t xml:space="preserve"> in our study period</w:t>
      </w:r>
      <w:r w:rsidR="00AB3261" w:rsidRPr="00456DA9">
        <w:t xml:space="preserve">, while pomalidomide </w:t>
      </w:r>
      <w:r w:rsidR="002957CD" w:rsidRPr="00456DA9">
        <w:t>wa</w:t>
      </w:r>
      <w:r w:rsidR="00AB3261" w:rsidRPr="00456DA9">
        <w:t>s restricted as 3</w:t>
      </w:r>
      <w:r w:rsidR="00AB3261" w:rsidRPr="00456DA9">
        <w:rPr>
          <w:vertAlign w:val="superscript"/>
        </w:rPr>
        <w:t>rd</w:t>
      </w:r>
      <w:r w:rsidR="00AB3261" w:rsidRPr="00456DA9">
        <w:t xml:space="preserve"> </w:t>
      </w:r>
      <w:r w:rsidR="002957CD" w:rsidRPr="00456DA9">
        <w:t>line therapy – thus, their use is highlighted in red as outside recommendations.</w:t>
      </w:r>
      <w:r w:rsidR="00AB3261" w:rsidRPr="00456DA9">
        <w:t xml:space="preserve">  </w:t>
      </w:r>
    </w:p>
    <w:p w14:paraId="66FAEC31" w14:textId="3465BCA9" w:rsidR="00396B78" w:rsidRPr="00456DA9" w:rsidRDefault="00456DA9" w:rsidP="00396B78">
      <w:r w:rsidRPr="00456DA9">
        <w:t>Of</w:t>
      </w:r>
      <w:r w:rsidR="00AB3261" w:rsidRPr="00456DA9">
        <w:t xml:space="preserve"> those who initiated bortezomib as </w:t>
      </w:r>
      <w:r w:rsidR="004C4167">
        <w:t>first</w:t>
      </w:r>
      <w:r w:rsidR="004C4167" w:rsidRPr="00456DA9">
        <w:t xml:space="preserve"> </w:t>
      </w:r>
      <w:r w:rsidR="00AB3261" w:rsidRPr="00456DA9">
        <w:t>line thera</w:t>
      </w:r>
      <w:r w:rsidR="00A70EEA">
        <w:t>p</w:t>
      </w:r>
      <w:r w:rsidR="00AB3261" w:rsidRPr="00456DA9">
        <w:t>y (N=</w:t>
      </w:r>
      <w:r w:rsidR="008478A0" w:rsidRPr="00456DA9">
        <w:t>4</w:t>
      </w:r>
      <w:r w:rsidR="00F82B31">
        <w:t>,</w:t>
      </w:r>
      <w:r w:rsidR="00E45AD1" w:rsidRPr="00456DA9">
        <w:t>018</w:t>
      </w:r>
      <w:r w:rsidR="00AB3261" w:rsidRPr="00456DA9">
        <w:t xml:space="preserve">), </w:t>
      </w:r>
      <w:r w:rsidR="008478A0" w:rsidRPr="00456DA9">
        <w:t>33</w:t>
      </w:r>
      <w:r w:rsidR="00396B78" w:rsidRPr="00456DA9">
        <w:t xml:space="preserve">% started </w:t>
      </w:r>
      <w:r w:rsidR="00AB3261" w:rsidRPr="00456DA9">
        <w:t>it</w:t>
      </w:r>
      <w:r w:rsidR="00396B78" w:rsidRPr="00456DA9">
        <w:t xml:space="preserve"> according to restrictions for newly diagnosed patients eligible for stem cell transplantation</w:t>
      </w:r>
      <w:r w:rsidR="008478A0" w:rsidRPr="00456DA9">
        <w:t xml:space="preserve"> (</w:t>
      </w:r>
      <w:r w:rsidRPr="00456DA9">
        <w:t xml:space="preserve">PBS </w:t>
      </w:r>
      <w:r w:rsidR="008478A0" w:rsidRPr="00456DA9">
        <w:t>codes 4732C and 7275X); 53</w:t>
      </w:r>
      <w:r w:rsidR="00396B78" w:rsidRPr="00456DA9">
        <w:t xml:space="preserve">% initiated it according to restrictions for newly diagnosed patients with severe acute renal failure </w:t>
      </w:r>
      <w:r w:rsidR="00FB3862">
        <w:t xml:space="preserve">and </w:t>
      </w:r>
      <w:r w:rsidR="00FB3862" w:rsidRPr="00116385">
        <w:rPr>
          <w:szCs w:val="20"/>
        </w:rPr>
        <w:t>newly diagnosed patients who are inelig</w:t>
      </w:r>
      <w:r w:rsidR="00FB3862">
        <w:rPr>
          <w:szCs w:val="20"/>
        </w:rPr>
        <w:t>ible for high dose chemotherapy</w:t>
      </w:r>
      <w:r w:rsidR="00FB3862" w:rsidRPr="00456DA9">
        <w:t xml:space="preserve"> </w:t>
      </w:r>
      <w:r w:rsidR="00396B78" w:rsidRPr="00456DA9">
        <w:t>(</w:t>
      </w:r>
      <w:r w:rsidRPr="00456DA9">
        <w:t xml:space="preserve">PBS </w:t>
      </w:r>
      <w:r w:rsidR="00396B78" w:rsidRPr="00456DA9">
        <w:t xml:space="preserve">codes 4403R and 7238Y); the rest </w:t>
      </w:r>
      <w:r w:rsidR="00AB3261" w:rsidRPr="00456DA9">
        <w:t>received</w:t>
      </w:r>
      <w:r w:rsidR="008478A0" w:rsidRPr="00456DA9">
        <w:t xml:space="preserve"> second (11</w:t>
      </w:r>
      <w:r w:rsidR="00396B78" w:rsidRPr="00456DA9">
        <w:t xml:space="preserve">%) </w:t>
      </w:r>
      <w:r w:rsidR="00AB3261" w:rsidRPr="00456DA9">
        <w:t>or</w:t>
      </w:r>
      <w:r w:rsidR="00396B78" w:rsidRPr="00456DA9">
        <w:t xml:space="preserve"> third line (</w:t>
      </w:r>
      <w:r w:rsidR="008478A0" w:rsidRPr="00456DA9">
        <w:t>3</w:t>
      </w:r>
      <w:r w:rsidR="00396B78" w:rsidRPr="00456DA9">
        <w:t>%) therapy codes for bortezomib.</w:t>
      </w:r>
    </w:p>
    <w:p w14:paraId="65D7B7D0" w14:textId="00FAECDB" w:rsidR="00AB3261" w:rsidRDefault="00423197" w:rsidP="003808C4">
      <w:r>
        <w:rPr>
          <w:noProof/>
        </w:rPr>
        <w:lastRenderedPageBreak/>
        <w:drawing>
          <wp:inline distT="0" distB="0" distL="0" distR="0" wp14:anchorId="355D4070" wp14:editId="588248DC">
            <wp:extent cx="5166360" cy="2621280"/>
            <wp:effectExtent l="0" t="0" r="15240" b="26670"/>
            <wp:docPr id="12" name="Chart 12" descr="Figure showing the percent of patients supplied each multiple myeloma medicine as first-line therapy." title="Figure 16 Choice of medicine as first line therapy"/>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53A3B51F" w14:textId="6C3DD053" w:rsidR="00A93C21" w:rsidRPr="00A13EC7" w:rsidRDefault="00A93C21" w:rsidP="00487A35">
      <w:pPr>
        <w:pStyle w:val="Figuretitle"/>
      </w:pPr>
      <w:r w:rsidRPr="00253BC7">
        <w:t>Figure 1</w:t>
      </w:r>
      <w:r w:rsidR="00060586">
        <w:t>6</w:t>
      </w:r>
      <w:r w:rsidR="009F5CAF">
        <w:t>:</w:t>
      </w:r>
      <w:r w:rsidRPr="00E91CB1">
        <w:t xml:space="preserve"> </w:t>
      </w:r>
      <w:r w:rsidRPr="00A13EC7">
        <w:t>Choice of medicine as first line therapy</w:t>
      </w:r>
      <w:r w:rsidR="003D5AC6" w:rsidRPr="00A13EC7">
        <w:t>.</w:t>
      </w:r>
    </w:p>
    <w:p w14:paraId="4482E8FD" w14:textId="705F5CB1" w:rsidR="00523B2F" w:rsidRPr="00A13EC7" w:rsidRDefault="00523B2F" w:rsidP="003808C4">
      <w:pPr>
        <w:autoSpaceDE w:val="0"/>
        <w:autoSpaceDN w:val="0"/>
        <w:adjustRightInd w:val="0"/>
        <w:spacing w:after="0"/>
        <w:rPr>
          <w:sz w:val="20"/>
          <w:szCs w:val="20"/>
        </w:rPr>
      </w:pPr>
      <w:r>
        <w:rPr>
          <w:sz w:val="20"/>
          <w:szCs w:val="20"/>
        </w:rPr>
        <w:t>Note:</w:t>
      </w:r>
    </w:p>
    <w:p w14:paraId="4A6840DA" w14:textId="77777777" w:rsidR="00A93C21" w:rsidRPr="00A13EC7" w:rsidRDefault="00A93C21" w:rsidP="003808C4">
      <w:pPr>
        <w:autoSpaceDE w:val="0"/>
        <w:autoSpaceDN w:val="0"/>
        <w:adjustRightInd w:val="0"/>
        <w:spacing w:after="0"/>
        <w:rPr>
          <w:sz w:val="20"/>
          <w:szCs w:val="20"/>
        </w:rPr>
      </w:pPr>
      <w:r w:rsidRPr="00A13EC7">
        <w:rPr>
          <w:sz w:val="20"/>
          <w:szCs w:val="20"/>
        </w:rPr>
        <w:t>Legend:</w:t>
      </w:r>
      <w:r w:rsidR="00C47ECC" w:rsidRPr="00A13EC7">
        <w:rPr>
          <w:sz w:val="20"/>
          <w:szCs w:val="20"/>
        </w:rPr>
        <w:t xml:space="preserve"> </w:t>
      </w:r>
      <w:r w:rsidRPr="00A13EC7">
        <w:rPr>
          <w:sz w:val="20"/>
          <w:szCs w:val="20"/>
        </w:rPr>
        <w:t xml:space="preserve"> “+” denotes concurrent use of medicines</w:t>
      </w:r>
    </w:p>
    <w:p w14:paraId="1C8CB5D4" w14:textId="77777777" w:rsidR="00A93C21" w:rsidRPr="00A13EC7" w:rsidRDefault="00A93C21" w:rsidP="003808C4">
      <w:pPr>
        <w:spacing w:after="0"/>
        <w:rPr>
          <w:rFonts w:cs="Courier New"/>
          <w:sz w:val="20"/>
          <w:szCs w:val="20"/>
        </w:rPr>
      </w:pPr>
      <w:r w:rsidRPr="00A13EC7">
        <w:rPr>
          <w:rFonts w:cs="Courier New"/>
          <w:sz w:val="20"/>
          <w:szCs w:val="20"/>
        </w:rPr>
        <w:t>Borte = bortezomib</w:t>
      </w:r>
    </w:p>
    <w:p w14:paraId="5D283631" w14:textId="77777777" w:rsidR="00A93C21" w:rsidRPr="00A13EC7" w:rsidRDefault="00A93C21" w:rsidP="003808C4">
      <w:pPr>
        <w:spacing w:after="0"/>
        <w:rPr>
          <w:rFonts w:cs="Courier New"/>
          <w:sz w:val="20"/>
          <w:szCs w:val="20"/>
        </w:rPr>
      </w:pPr>
      <w:r w:rsidRPr="00A13EC7">
        <w:rPr>
          <w:rFonts w:cs="Courier New"/>
          <w:sz w:val="20"/>
          <w:szCs w:val="20"/>
        </w:rPr>
        <w:t>Thali = thalidomide</w:t>
      </w:r>
    </w:p>
    <w:p w14:paraId="584CDD98" w14:textId="77777777" w:rsidR="00060586" w:rsidRDefault="00060586" w:rsidP="00060586"/>
    <w:p w14:paraId="5E4E3120" w14:textId="0C13A630" w:rsidR="00060586" w:rsidRDefault="00060586" w:rsidP="00060586">
      <w:r>
        <w:t xml:space="preserve">Figure 17 shows that 38% of people needed a second line therapy, with thalidomide and lenalidomide being the most commonly used medicines (20% and 9% respectively). Pomalidomide is not recommended as second line and the results confirm very low use (&lt;1%). </w:t>
      </w:r>
    </w:p>
    <w:p w14:paraId="13C3839E" w14:textId="11CA158C" w:rsidR="00A93C21" w:rsidRDefault="00E45AD1" w:rsidP="003808C4">
      <w:pPr>
        <w:rPr>
          <w:b/>
        </w:rPr>
      </w:pPr>
      <w:r>
        <w:rPr>
          <w:noProof/>
        </w:rPr>
        <w:drawing>
          <wp:inline distT="0" distB="0" distL="0" distR="0" wp14:anchorId="10A961C5" wp14:editId="0C905657">
            <wp:extent cx="5044440" cy="2590800"/>
            <wp:effectExtent l="0" t="0" r="22860" b="19050"/>
            <wp:docPr id="13" name="Chart 13" descr="Figure showing the percent of patients supplied each drug regimen as second-line therapy" title="Figure 17 Choice of medicine as second line therapy"/>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E9D0224" w14:textId="058F9D29" w:rsidR="00A93C21" w:rsidRPr="0007347A" w:rsidRDefault="003060FB" w:rsidP="00487A35">
      <w:pPr>
        <w:pStyle w:val="Figuretitle"/>
      </w:pPr>
      <w:r w:rsidRPr="004C4167">
        <w:t>Figure 1</w:t>
      </w:r>
      <w:r w:rsidR="00060586">
        <w:t>7</w:t>
      </w:r>
      <w:r w:rsidR="009F5CAF">
        <w:t>:</w:t>
      </w:r>
      <w:r w:rsidR="00A93C21" w:rsidRPr="004C4167">
        <w:t xml:space="preserve"> </w:t>
      </w:r>
      <w:r w:rsidR="00A93C21" w:rsidRPr="0007347A">
        <w:t>Choice of medicine as second line therapy</w:t>
      </w:r>
      <w:r w:rsidR="00876B11" w:rsidRPr="0007347A">
        <w:t>.</w:t>
      </w:r>
    </w:p>
    <w:p w14:paraId="686525B4" w14:textId="25D0211A" w:rsidR="004C4167" w:rsidRPr="0007347A" w:rsidRDefault="004C4167" w:rsidP="003808C4">
      <w:pPr>
        <w:autoSpaceDE w:val="0"/>
        <w:autoSpaceDN w:val="0"/>
        <w:adjustRightInd w:val="0"/>
        <w:spacing w:after="0"/>
        <w:rPr>
          <w:sz w:val="20"/>
          <w:szCs w:val="20"/>
        </w:rPr>
      </w:pPr>
      <w:r w:rsidRPr="0007347A">
        <w:rPr>
          <w:sz w:val="20"/>
          <w:szCs w:val="20"/>
        </w:rPr>
        <w:t>Note:</w:t>
      </w:r>
    </w:p>
    <w:p w14:paraId="7867EC53" w14:textId="77777777" w:rsidR="00A93C21" w:rsidRPr="0007347A" w:rsidRDefault="00A93C21" w:rsidP="003808C4">
      <w:pPr>
        <w:autoSpaceDE w:val="0"/>
        <w:autoSpaceDN w:val="0"/>
        <w:adjustRightInd w:val="0"/>
        <w:spacing w:after="0"/>
        <w:rPr>
          <w:sz w:val="20"/>
          <w:szCs w:val="20"/>
        </w:rPr>
      </w:pPr>
      <w:r w:rsidRPr="0007347A">
        <w:rPr>
          <w:sz w:val="20"/>
          <w:szCs w:val="20"/>
        </w:rPr>
        <w:t>Legend:</w:t>
      </w:r>
      <w:r w:rsidR="00C47ECC" w:rsidRPr="0007347A">
        <w:rPr>
          <w:sz w:val="20"/>
          <w:szCs w:val="20"/>
        </w:rPr>
        <w:t xml:space="preserve"> </w:t>
      </w:r>
      <w:r w:rsidRPr="0007347A">
        <w:rPr>
          <w:sz w:val="20"/>
          <w:szCs w:val="20"/>
        </w:rPr>
        <w:t xml:space="preserve"> “+” denotes concurrent use of medicines</w:t>
      </w:r>
    </w:p>
    <w:p w14:paraId="45E236C5" w14:textId="77777777" w:rsidR="00A93C21" w:rsidRPr="0007347A" w:rsidRDefault="00A93C21" w:rsidP="003808C4">
      <w:pPr>
        <w:spacing w:after="0"/>
        <w:rPr>
          <w:rFonts w:cs="Courier New"/>
          <w:sz w:val="20"/>
          <w:szCs w:val="20"/>
        </w:rPr>
      </w:pPr>
      <w:r w:rsidRPr="0007347A">
        <w:rPr>
          <w:rFonts w:cs="Courier New"/>
          <w:sz w:val="20"/>
          <w:szCs w:val="20"/>
        </w:rPr>
        <w:t>Borte = bortezomib</w:t>
      </w:r>
    </w:p>
    <w:p w14:paraId="125BFEE8" w14:textId="77777777" w:rsidR="00A93C21" w:rsidRPr="0007347A" w:rsidRDefault="00A93C21" w:rsidP="003808C4">
      <w:pPr>
        <w:spacing w:after="0"/>
        <w:rPr>
          <w:rFonts w:cs="Courier New"/>
          <w:sz w:val="20"/>
          <w:szCs w:val="20"/>
        </w:rPr>
      </w:pPr>
      <w:r w:rsidRPr="0007347A">
        <w:rPr>
          <w:rFonts w:cs="Courier New"/>
          <w:sz w:val="20"/>
          <w:szCs w:val="20"/>
        </w:rPr>
        <w:t>Thali = thalidomide</w:t>
      </w:r>
    </w:p>
    <w:p w14:paraId="6E4ECDDD" w14:textId="77777777" w:rsidR="00A93C21" w:rsidRPr="0007347A" w:rsidRDefault="00A93C21" w:rsidP="003808C4">
      <w:pPr>
        <w:spacing w:after="0"/>
        <w:rPr>
          <w:rFonts w:cs="Courier New"/>
          <w:sz w:val="20"/>
          <w:szCs w:val="20"/>
        </w:rPr>
      </w:pPr>
      <w:r w:rsidRPr="0007347A">
        <w:rPr>
          <w:rFonts w:cs="Courier New"/>
          <w:sz w:val="20"/>
          <w:szCs w:val="20"/>
        </w:rPr>
        <w:t>Lenal = lenalidomide</w:t>
      </w:r>
    </w:p>
    <w:p w14:paraId="2207C19A" w14:textId="1C15C5A8" w:rsidR="00060586" w:rsidRPr="0042317B" w:rsidRDefault="00060586" w:rsidP="00060586">
      <w:pPr>
        <w:rPr>
          <w:color w:val="000000" w:themeColor="text1"/>
        </w:rPr>
      </w:pPr>
      <w:r w:rsidRPr="0042317B">
        <w:rPr>
          <w:color w:val="000000" w:themeColor="text1"/>
        </w:rPr>
        <w:lastRenderedPageBreak/>
        <w:t>Figure 1</w:t>
      </w:r>
      <w:r>
        <w:rPr>
          <w:color w:val="000000" w:themeColor="text1"/>
        </w:rPr>
        <w:t>8</w:t>
      </w:r>
      <w:r w:rsidRPr="0042317B">
        <w:rPr>
          <w:color w:val="000000" w:themeColor="text1"/>
        </w:rPr>
        <w:t xml:space="preserve"> presents what was the first line regimen before the administration of the second line.</w:t>
      </w:r>
    </w:p>
    <w:p w14:paraId="0EA0B2C4" w14:textId="50266865" w:rsidR="00A93C21" w:rsidRDefault="006518F1" w:rsidP="003808C4">
      <w:pPr>
        <w:rPr>
          <w:b/>
        </w:rPr>
      </w:pPr>
      <w:r>
        <w:rPr>
          <w:noProof/>
        </w:rPr>
        <w:drawing>
          <wp:inline distT="0" distB="0" distL="0" distR="0" wp14:anchorId="6C7FD443" wp14:editId="4CFE797A">
            <wp:extent cx="5687695" cy="2864508"/>
            <wp:effectExtent l="0" t="0" r="27305" b="12065"/>
            <wp:docPr id="22" name="Chart 22" descr="Figure presenting what was the first line regimen before the administration of the second line." title="Figure 18 Type of second line therapy and the preceding first line"/>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5F6BBDB" w14:textId="42E00001" w:rsidR="00A93C21" w:rsidRPr="009F5CAF" w:rsidRDefault="003060FB" w:rsidP="00487A35">
      <w:pPr>
        <w:pStyle w:val="Figuretitle"/>
      </w:pPr>
      <w:r w:rsidRPr="009F5CAF">
        <w:t>Figure 1</w:t>
      </w:r>
      <w:r w:rsidR="00060586" w:rsidRPr="009F5CAF">
        <w:t>8</w:t>
      </w:r>
      <w:r w:rsidR="009F5CAF">
        <w:t>:</w:t>
      </w:r>
      <w:r w:rsidR="00A93C21" w:rsidRPr="009F5CAF">
        <w:t xml:space="preserve"> Type of second line therapy and the preceding first line</w:t>
      </w:r>
      <w:r w:rsidR="00876B11" w:rsidRPr="009F5CAF">
        <w:t>.</w:t>
      </w:r>
      <w:r w:rsidR="00A93C21" w:rsidRPr="009F5CAF">
        <w:t xml:space="preserve"> </w:t>
      </w:r>
    </w:p>
    <w:p w14:paraId="57216791" w14:textId="66099E04" w:rsidR="00BD4C50" w:rsidRPr="005A587F" w:rsidRDefault="00BD4C50" w:rsidP="003808C4">
      <w:pPr>
        <w:autoSpaceDE w:val="0"/>
        <w:autoSpaceDN w:val="0"/>
        <w:adjustRightInd w:val="0"/>
        <w:spacing w:after="0"/>
        <w:rPr>
          <w:sz w:val="20"/>
          <w:szCs w:val="20"/>
        </w:rPr>
      </w:pPr>
      <w:r>
        <w:rPr>
          <w:sz w:val="20"/>
          <w:szCs w:val="20"/>
        </w:rPr>
        <w:t>Note:</w:t>
      </w:r>
    </w:p>
    <w:p w14:paraId="2591924F" w14:textId="77777777" w:rsidR="00A93C21" w:rsidRPr="005A587F" w:rsidRDefault="00A93C21" w:rsidP="003808C4">
      <w:pPr>
        <w:autoSpaceDE w:val="0"/>
        <w:autoSpaceDN w:val="0"/>
        <w:adjustRightInd w:val="0"/>
        <w:spacing w:after="0"/>
        <w:rPr>
          <w:sz w:val="20"/>
          <w:szCs w:val="20"/>
        </w:rPr>
      </w:pPr>
      <w:r w:rsidRPr="005A587F">
        <w:rPr>
          <w:sz w:val="20"/>
          <w:szCs w:val="20"/>
        </w:rPr>
        <w:t>Legend:</w:t>
      </w:r>
      <w:r w:rsidR="00C47ECC" w:rsidRPr="005A587F">
        <w:rPr>
          <w:sz w:val="20"/>
          <w:szCs w:val="20"/>
        </w:rPr>
        <w:t xml:space="preserve"> </w:t>
      </w:r>
      <w:r w:rsidRPr="005A587F">
        <w:rPr>
          <w:sz w:val="20"/>
          <w:szCs w:val="20"/>
        </w:rPr>
        <w:t>“+” denotes concurrent use of medicines</w:t>
      </w:r>
    </w:p>
    <w:p w14:paraId="5CA69AB1" w14:textId="77777777" w:rsidR="00A93C21" w:rsidRPr="005A587F" w:rsidRDefault="00A93C21" w:rsidP="003808C4">
      <w:pPr>
        <w:spacing w:after="0"/>
        <w:rPr>
          <w:rFonts w:cs="Courier New"/>
          <w:sz w:val="20"/>
          <w:szCs w:val="20"/>
        </w:rPr>
      </w:pPr>
      <w:r w:rsidRPr="005A587F">
        <w:rPr>
          <w:rFonts w:cs="Courier New"/>
          <w:sz w:val="20"/>
          <w:szCs w:val="20"/>
        </w:rPr>
        <w:t>Borte = bortezomib</w:t>
      </w:r>
    </w:p>
    <w:p w14:paraId="7E8968C4" w14:textId="77777777" w:rsidR="00A93C21" w:rsidRPr="005A587F" w:rsidRDefault="00A93C21" w:rsidP="003808C4">
      <w:pPr>
        <w:spacing w:after="0"/>
        <w:rPr>
          <w:rFonts w:cs="Courier New"/>
          <w:sz w:val="20"/>
          <w:szCs w:val="20"/>
        </w:rPr>
      </w:pPr>
      <w:r w:rsidRPr="005A587F">
        <w:rPr>
          <w:rFonts w:cs="Courier New"/>
          <w:sz w:val="20"/>
          <w:szCs w:val="20"/>
        </w:rPr>
        <w:t>Thali = thalidomide</w:t>
      </w:r>
    </w:p>
    <w:p w14:paraId="788519B1" w14:textId="77777777" w:rsidR="00A93C21" w:rsidRPr="005A587F" w:rsidRDefault="00A93C21" w:rsidP="003808C4">
      <w:pPr>
        <w:spacing w:after="0"/>
        <w:rPr>
          <w:rFonts w:cs="Courier New"/>
          <w:sz w:val="20"/>
          <w:szCs w:val="20"/>
        </w:rPr>
      </w:pPr>
      <w:r w:rsidRPr="005A587F">
        <w:rPr>
          <w:rFonts w:cs="Courier New"/>
          <w:sz w:val="20"/>
          <w:szCs w:val="20"/>
        </w:rPr>
        <w:t>Lenal = lenalidomide</w:t>
      </w:r>
    </w:p>
    <w:p w14:paraId="25378A1F" w14:textId="77777777" w:rsidR="00A93C21" w:rsidRPr="005A587F" w:rsidRDefault="00A93C21" w:rsidP="003808C4">
      <w:pPr>
        <w:spacing w:after="0"/>
        <w:rPr>
          <w:rFonts w:cs="Courier New"/>
          <w:sz w:val="20"/>
          <w:szCs w:val="20"/>
        </w:rPr>
      </w:pPr>
      <w:r w:rsidRPr="005A587F">
        <w:rPr>
          <w:rFonts w:cs="Courier New"/>
          <w:sz w:val="20"/>
          <w:szCs w:val="20"/>
        </w:rPr>
        <w:t>Pomal = pomalidomide</w:t>
      </w:r>
    </w:p>
    <w:p w14:paraId="5EBA939D" w14:textId="77777777" w:rsidR="00A93C21" w:rsidRDefault="00A93C21" w:rsidP="003808C4">
      <w:pPr>
        <w:rPr>
          <w:b/>
        </w:rPr>
      </w:pPr>
    </w:p>
    <w:p w14:paraId="0E7BE46F" w14:textId="58B2A29A" w:rsidR="00060586" w:rsidRPr="00EB2B42" w:rsidRDefault="00060586" w:rsidP="00060586">
      <w:pPr>
        <w:rPr>
          <w:color w:val="000000" w:themeColor="text1"/>
        </w:rPr>
      </w:pPr>
      <w:r>
        <w:t xml:space="preserve">Figure 19 shows that only 16% of people received a third line therapy. Lenalidomide </w:t>
      </w:r>
      <w:r w:rsidRPr="00EB2B42">
        <w:rPr>
          <w:color w:val="000000" w:themeColor="text1"/>
        </w:rPr>
        <w:t>accounted for almost half of third line therapy after trialling bortezomib and thalidomide</w:t>
      </w:r>
      <w:r w:rsidR="000238C6">
        <w:rPr>
          <w:color w:val="000000" w:themeColor="text1"/>
        </w:rPr>
        <w:t xml:space="preserve"> (Figure 20)</w:t>
      </w:r>
      <w:r w:rsidRPr="00EB2B42">
        <w:rPr>
          <w:color w:val="000000" w:themeColor="text1"/>
        </w:rPr>
        <w:t xml:space="preserve">. Pomalidomide which is recommended </w:t>
      </w:r>
      <w:r>
        <w:rPr>
          <w:color w:val="000000" w:themeColor="text1"/>
        </w:rPr>
        <w:t>as third line was used in only 1</w:t>
      </w:r>
      <w:r w:rsidRPr="00EB2B42">
        <w:rPr>
          <w:color w:val="000000" w:themeColor="text1"/>
        </w:rPr>
        <w:t>% of people</w:t>
      </w:r>
      <w:r w:rsidR="000238C6">
        <w:rPr>
          <w:color w:val="000000" w:themeColor="text1"/>
        </w:rPr>
        <w:t xml:space="preserve"> (Figure 19) </w:t>
      </w:r>
      <w:r w:rsidRPr="00EB2B42">
        <w:rPr>
          <w:color w:val="000000" w:themeColor="text1"/>
        </w:rPr>
        <w:t xml:space="preserve">mostly after trialling bortezomib and lenalidomide (Figure </w:t>
      </w:r>
      <w:r w:rsidR="000238C6">
        <w:rPr>
          <w:color w:val="000000" w:themeColor="text1"/>
        </w:rPr>
        <w:t>20</w:t>
      </w:r>
      <w:r w:rsidRPr="00EB2B42">
        <w:rPr>
          <w:color w:val="000000" w:themeColor="text1"/>
        </w:rPr>
        <w:t xml:space="preserve">). However, it should be noted, pomalidomide was only available for a short time period during the data analysis. </w:t>
      </w:r>
    </w:p>
    <w:p w14:paraId="41F72CA6" w14:textId="77777777" w:rsidR="00060586" w:rsidRDefault="00060586" w:rsidP="00060586">
      <w:r>
        <w:t>Overall, pomalidomide was used as first or second line therapy in 0.9% of people, and lenalidomide was used as first line therapy in 7% of people, which was not consistent with guideline recommendations.</w:t>
      </w:r>
    </w:p>
    <w:p w14:paraId="4A35D6BD" w14:textId="77777777" w:rsidR="00060586" w:rsidRDefault="00060586" w:rsidP="003808C4">
      <w:pPr>
        <w:rPr>
          <w:b/>
        </w:rPr>
      </w:pPr>
    </w:p>
    <w:p w14:paraId="36BDCB66" w14:textId="36DE5CD9" w:rsidR="00A93C21" w:rsidRDefault="002C4E7C" w:rsidP="003808C4">
      <w:pPr>
        <w:rPr>
          <w:b/>
        </w:rPr>
      </w:pPr>
      <w:r>
        <w:rPr>
          <w:noProof/>
        </w:rPr>
        <w:lastRenderedPageBreak/>
        <w:drawing>
          <wp:inline distT="0" distB="0" distL="0" distR="0" wp14:anchorId="0B9CBC5D" wp14:editId="3499030A">
            <wp:extent cx="5265420" cy="2700068"/>
            <wp:effectExtent l="0" t="0" r="11430" b="24130"/>
            <wp:docPr id="23" name="Chart 23" descr="Figure showing the percent of patients supplied each drug regimen as third line therapy" title="Figure 19 Choice of medicine as third line therapy"/>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2A30C7F8" w14:textId="3AD89A38" w:rsidR="00A93C21" w:rsidRPr="005A587F" w:rsidRDefault="003060FB" w:rsidP="00487A35">
      <w:pPr>
        <w:pStyle w:val="Figuretitle"/>
      </w:pPr>
      <w:r w:rsidRPr="00A51DFD">
        <w:t>Figure 1</w:t>
      </w:r>
      <w:r w:rsidR="000238C6">
        <w:t>9</w:t>
      </w:r>
      <w:r w:rsidR="009F5CAF">
        <w:t>:</w:t>
      </w:r>
      <w:r w:rsidR="00A93C21" w:rsidRPr="00A51DFD">
        <w:t xml:space="preserve"> </w:t>
      </w:r>
      <w:r w:rsidR="00A93C21" w:rsidRPr="005A587F">
        <w:t>Choice of medicine as third line therapy</w:t>
      </w:r>
      <w:r w:rsidR="00876B11" w:rsidRPr="005A587F">
        <w:t>.</w:t>
      </w:r>
    </w:p>
    <w:p w14:paraId="2E3D8261" w14:textId="1BEFB267" w:rsidR="00A51DFD" w:rsidRPr="005A587F" w:rsidRDefault="00A51DFD" w:rsidP="003808C4">
      <w:pPr>
        <w:autoSpaceDE w:val="0"/>
        <w:autoSpaceDN w:val="0"/>
        <w:adjustRightInd w:val="0"/>
        <w:spacing w:after="0"/>
        <w:rPr>
          <w:sz w:val="20"/>
          <w:szCs w:val="20"/>
        </w:rPr>
      </w:pPr>
      <w:r>
        <w:rPr>
          <w:sz w:val="20"/>
          <w:szCs w:val="20"/>
        </w:rPr>
        <w:t>Note:</w:t>
      </w:r>
    </w:p>
    <w:p w14:paraId="2C744C9D" w14:textId="77777777" w:rsidR="00A93C21" w:rsidRPr="005A587F" w:rsidRDefault="00A93C21" w:rsidP="003808C4">
      <w:pPr>
        <w:autoSpaceDE w:val="0"/>
        <w:autoSpaceDN w:val="0"/>
        <w:adjustRightInd w:val="0"/>
        <w:spacing w:after="0"/>
        <w:rPr>
          <w:sz w:val="20"/>
          <w:szCs w:val="20"/>
        </w:rPr>
      </w:pPr>
      <w:r w:rsidRPr="005A587F">
        <w:rPr>
          <w:sz w:val="20"/>
          <w:szCs w:val="20"/>
        </w:rPr>
        <w:t>Legend:</w:t>
      </w:r>
      <w:r w:rsidR="00C47ECC" w:rsidRPr="005A587F">
        <w:rPr>
          <w:sz w:val="20"/>
          <w:szCs w:val="20"/>
        </w:rPr>
        <w:t xml:space="preserve"> </w:t>
      </w:r>
      <w:r w:rsidRPr="005A587F">
        <w:rPr>
          <w:sz w:val="20"/>
          <w:szCs w:val="20"/>
        </w:rPr>
        <w:t xml:space="preserve"> “+” denotes concurrent use of medicines</w:t>
      </w:r>
    </w:p>
    <w:p w14:paraId="04ABDC82" w14:textId="77777777" w:rsidR="00A93C21" w:rsidRPr="005A587F" w:rsidRDefault="00A93C21" w:rsidP="003808C4">
      <w:pPr>
        <w:spacing w:after="0"/>
        <w:rPr>
          <w:rFonts w:cs="Courier New"/>
          <w:sz w:val="20"/>
          <w:szCs w:val="20"/>
        </w:rPr>
      </w:pPr>
      <w:r w:rsidRPr="005A587F">
        <w:rPr>
          <w:rFonts w:cs="Courier New"/>
          <w:sz w:val="20"/>
          <w:szCs w:val="20"/>
        </w:rPr>
        <w:t>Borte = bortezomib</w:t>
      </w:r>
    </w:p>
    <w:p w14:paraId="503726EA" w14:textId="77777777" w:rsidR="00A93C21" w:rsidRPr="005A587F" w:rsidRDefault="00A93C21" w:rsidP="003808C4">
      <w:pPr>
        <w:spacing w:after="0"/>
        <w:rPr>
          <w:rFonts w:cs="Courier New"/>
          <w:sz w:val="20"/>
          <w:szCs w:val="20"/>
        </w:rPr>
      </w:pPr>
      <w:r w:rsidRPr="005A587F">
        <w:rPr>
          <w:rFonts w:cs="Courier New"/>
          <w:sz w:val="20"/>
          <w:szCs w:val="20"/>
        </w:rPr>
        <w:t>Thali = thalidomide</w:t>
      </w:r>
    </w:p>
    <w:p w14:paraId="6EDCC7FB" w14:textId="77777777" w:rsidR="00A93C21" w:rsidRPr="005A587F" w:rsidRDefault="00A93C21" w:rsidP="003808C4">
      <w:pPr>
        <w:spacing w:after="0"/>
        <w:rPr>
          <w:rFonts w:cs="Courier New"/>
          <w:sz w:val="20"/>
          <w:szCs w:val="20"/>
        </w:rPr>
      </w:pPr>
      <w:r w:rsidRPr="005A587F">
        <w:rPr>
          <w:rFonts w:cs="Courier New"/>
          <w:sz w:val="20"/>
          <w:szCs w:val="20"/>
        </w:rPr>
        <w:t>Lenal = lenalidomide</w:t>
      </w:r>
    </w:p>
    <w:p w14:paraId="26F0D462" w14:textId="77777777" w:rsidR="00A93C21" w:rsidRPr="005A587F" w:rsidRDefault="00A93C21" w:rsidP="003808C4">
      <w:pPr>
        <w:spacing w:after="0"/>
        <w:rPr>
          <w:rFonts w:cs="Courier New"/>
          <w:sz w:val="20"/>
          <w:szCs w:val="20"/>
        </w:rPr>
      </w:pPr>
      <w:r w:rsidRPr="005A587F">
        <w:rPr>
          <w:rFonts w:cs="Courier New"/>
          <w:sz w:val="20"/>
          <w:szCs w:val="20"/>
        </w:rPr>
        <w:t>Pomal = pomalidomide</w:t>
      </w:r>
    </w:p>
    <w:p w14:paraId="0010722C" w14:textId="77777777" w:rsidR="00A93C21" w:rsidRDefault="00A93C21" w:rsidP="003808C4">
      <w:pPr>
        <w:spacing w:after="0"/>
        <w:rPr>
          <w:rFonts w:ascii="Courier New" w:hAnsi="Courier New" w:cs="Courier New"/>
          <w:b/>
          <w:sz w:val="20"/>
          <w:szCs w:val="20"/>
        </w:rPr>
      </w:pPr>
    </w:p>
    <w:p w14:paraId="11F8A8CD" w14:textId="2F68562A" w:rsidR="00A93C21" w:rsidRDefault="002C4E7C" w:rsidP="003808C4">
      <w:pPr>
        <w:spacing w:after="0"/>
        <w:rPr>
          <w:rFonts w:ascii="Courier New" w:hAnsi="Courier New" w:cs="Courier New"/>
          <w:b/>
          <w:sz w:val="20"/>
          <w:szCs w:val="20"/>
        </w:rPr>
      </w:pPr>
      <w:r>
        <w:rPr>
          <w:noProof/>
        </w:rPr>
        <w:drawing>
          <wp:inline distT="0" distB="0" distL="0" distR="0" wp14:anchorId="50BE63B2" wp14:editId="1FFAA5C4">
            <wp:extent cx="5687695" cy="3226279"/>
            <wp:effectExtent l="0" t="0" r="27305" b="12700"/>
            <wp:docPr id="24" name="Chart 24" descr="Figure presenting the percent of patients by type of third line therapy and preceding regimens." title="Figure 20 Type of third line therapy and preceding regimens"/>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0B707766" w14:textId="5A0CEB7A" w:rsidR="00A93C21" w:rsidRPr="003C568C" w:rsidRDefault="003060FB" w:rsidP="00487A35">
      <w:pPr>
        <w:pStyle w:val="Figuretitle"/>
      </w:pPr>
      <w:r w:rsidRPr="003C568C">
        <w:t xml:space="preserve">Figure </w:t>
      </w:r>
      <w:r w:rsidR="000238C6">
        <w:t>20</w:t>
      </w:r>
      <w:r w:rsidR="009F5CAF">
        <w:t>:</w:t>
      </w:r>
      <w:r w:rsidR="00A93C21" w:rsidRPr="003C568C">
        <w:t xml:space="preserve"> </w:t>
      </w:r>
      <w:r w:rsidR="00A93C21" w:rsidRPr="00C32096">
        <w:t xml:space="preserve">Type of third line therapy and the preceding regimens </w:t>
      </w:r>
    </w:p>
    <w:p w14:paraId="21ABDB00" w14:textId="0A86CA7B" w:rsidR="003C568C" w:rsidRPr="00C32096" w:rsidRDefault="003C568C" w:rsidP="003808C4">
      <w:pPr>
        <w:autoSpaceDE w:val="0"/>
        <w:autoSpaceDN w:val="0"/>
        <w:adjustRightInd w:val="0"/>
        <w:spacing w:after="0"/>
        <w:rPr>
          <w:sz w:val="20"/>
          <w:szCs w:val="20"/>
        </w:rPr>
      </w:pPr>
      <w:r w:rsidRPr="00C32096">
        <w:rPr>
          <w:sz w:val="20"/>
          <w:szCs w:val="20"/>
        </w:rPr>
        <w:t>Note:</w:t>
      </w:r>
    </w:p>
    <w:p w14:paraId="74A14AA7" w14:textId="77777777" w:rsidR="00A93C21" w:rsidRPr="00C32096" w:rsidRDefault="00A93C21" w:rsidP="003808C4">
      <w:pPr>
        <w:autoSpaceDE w:val="0"/>
        <w:autoSpaceDN w:val="0"/>
        <w:adjustRightInd w:val="0"/>
        <w:spacing w:after="0"/>
        <w:rPr>
          <w:sz w:val="20"/>
          <w:szCs w:val="20"/>
        </w:rPr>
      </w:pPr>
      <w:r w:rsidRPr="00C32096">
        <w:rPr>
          <w:sz w:val="20"/>
          <w:szCs w:val="20"/>
        </w:rPr>
        <w:t>Legend:</w:t>
      </w:r>
      <w:r w:rsidR="00C47ECC" w:rsidRPr="00C32096">
        <w:rPr>
          <w:sz w:val="20"/>
          <w:szCs w:val="20"/>
        </w:rPr>
        <w:t xml:space="preserve"> </w:t>
      </w:r>
      <w:r w:rsidRPr="00C32096">
        <w:rPr>
          <w:sz w:val="20"/>
          <w:szCs w:val="20"/>
        </w:rPr>
        <w:t xml:space="preserve"> “+” denotes concurrent use of medicines</w:t>
      </w:r>
    </w:p>
    <w:p w14:paraId="6AB9E511" w14:textId="77777777" w:rsidR="00A93C21" w:rsidRPr="00C32096" w:rsidRDefault="00A93C21" w:rsidP="003808C4">
      <w:pPr>
        <w:spacing w:after="0"/>
        <w:rPr>
          <w:rFonts w:cs="Courier New"/>
          <w:sz w:val="20"/>
          <w:szCs w:val="20"/>
        </w:rPr>
      </w:pPr>
      <w:r w:rsidRPr="00C32096">
        <w:rPr>
          <w:rFonts w:cs="Courier New"/>
          <w:sz w:val="20"/>
          <w:szCs w:val="20"/>
        </w:rPr>
        <w:t>Borte = bortezomib</w:t>
      </w:r>
    </w:p>
    <w:p w14:paraId="7895A34D" w14:textId="77777777" w:rsidR="00A93C21" w:rsidRPr="00C32096" w:rsidRDefault="00A93C21" w:rsidP="003808C4">
      <w:pPr>
        <w:spacing w:after="0"/>
        <w:rPr>
          <w:rFonts w:cs="Courier New"/>
          <w:sz w:val="20"/>
          <w:szCs w:val="20"/>
        </w:rPr>
      </w:pPr>
      <w:r w:rsidRPr="00C32096">
        <w:rPr>
          <w:rFonts w:cs="Courier New"/>
          <w:sz w:val="20"/>
          <w:szCs w:val="20"/>
        </w:rPr>
        <w:t>Thali = thalidomide</w:t>
      </w:r>
    </w:p>
    <w:p w14:paraId="1FA6B0EB" w14:textId="77777777" w:rsidR="00A93C21" w:rsidRPr="00C32096" w:rsidRDefault="00A93C21" w:rsidP="003808C4">
      <w:pPr>
        <w:spacing w:after="0"/>
        <w:rPr>
          <w:rFonts w:cs="Courier New"/>
          <w:sz w:val="20"/>
          <w:szCs w:val="20"/>
        </w:rPr>
      </w:pPr>
      <w:r w:rsidRPr="00C32096">
        <w:rPr>
          <w:rFonts w:cs="Courier New"/>
          <w:sz w:val="20"/>
          <w:szCs w:val="20"/>
        </w:rPr>
        <w:t>Lenal = lenalidomide</w:t>
      </w:r>
    </w:p>
    <w:p w14:paraId="58DDE93B" w14:textId="77777777" w:rsidR="00A93C21" w:rsidRPr="00C32096" w:rsidRDefault="00A93C21" w:rsidP="003808C4">
      <w:pPr>
        <w:spacing w:after="0"/>
        <w:rPr>
          <w:rFonts w:cs="Courier New"/>
          <w:sz w:val="20"/>
          <w:szCs w:val="20"/>
        </w:rPr>
      </w:pPr>
      <w:r w:rsidRPr="00C32096">
        <w:rPr>
          <w:rFonts w:cs="Courier New"/>
          <w:sz w:val="20"/>
          <w:szCs w:val="20"/>
        </w:rPr>
        <w:t>Pomal = pomalidomide</w:t>
      </w:r>
    </w:p>
    <w:p w14:paraId="61396695" w14:textId="77777777" w:rsidR="00A10BF2" w:rsidRPr="007256B4" w:rsidRDefault="00A10BF2" w:rsidP="00655542">
      <w:pPr>
        <w:pStyle w:val="Heading2"/>
      </w:pPr>
      <w:r w:rsidRPr="007256B4">
        <w:lastRenderedPageBreak/>
        <w:t>Analysis of expenditure</w:t>
      </w:r>
    </w:p>
    <w:p w14:paraId="0AC871DE" w14:textId="369B341C" w:rsidR="00F03F0E" w:rsidRPr="008D6DE4" w:rsidRDefault="008D6DE4" w:rsidP="005D4A98">
      <w:r>
        <w:t xml:space="preserve">Table </w:t>
      </w:r>
      <w:r w:rsidR="000238C6">
        <w:t>7</w:t>
      </w:r>
      <w:r>
        <w:t xml:space="preserve"> </w:t>
      </w:r>
      <w:r w:rsidR="008D16B6">
        <w:t>presents</w:t>
      </w:r>
      <w:r w:rsidR="000F4CE3">
        <w:t xml:space="preserve"> the </w:t>
      </w:r>
      <w:r w:rsidR="00BA0BFD">
        <w:t>benefits paid for</w:t>
      </w:r>
      <w:r w:rsidR="000F4CE3">
        <w:t xml:space="preserve"> </w:t>
      </w:r>
      <w:r w:rsidR="00BA0BFD">
        <w:t>thalidomide, bortezomib, lenalidomide and pomalidomide</w:t>
      </w:r>
      <w:r w:rsidR="00F520DD">
        <w:t xml:space="preserve"> between 2014 and 2016</w:t>
      </w:r>
      <w:r w:rsidR="000F4CE3">
        <w:t>.</w:t>
      </w:r>
    </w:p>
    <w:p w14:paraId="6ED44A75" w14:textId="35BCCF7F" w:rsidR="00A10BF2" w:rsidRPr="008D6DE4" w:rsidRDefault="005D4A98" w:rsidP="008D6DE4">
      <w:pPr>
        <w:rPr>
          <w:b/>
        </w:rPr>
      </w:pPr>
      <w:r>
        <w:rPr>
          <w:b/>
        </w:rPr>
        <w:t xml:space="preserve">Table </w:t>
      </w:r>
      <w:r w:rsidR="000238C6">
        <w:rPr>
          <w:b/>
        </w:rPr>
        <w:t>7</w:t>
      </w:r>
      <w:r w:rsidR="00F03F0E">
        <w:rPr>
          <w:b/>
        </w:rPr>
        <w:t>:</w:t>
      </w:r>
      <w:r>
        <w:rPr>
          <w:b/>
        </w:rPr>
        <w:t xml:space="preserve"> </w:t>
      </w:r>
      <w:r w:rsidR="00BA0BFD">
        <w:rPr>
          <w:b/>
        </w:rPr>
        <w:t xml:space="preserve">Expenditure on thalidomide, bortezomib, lenalidomide and pomalidomide </w:t>
      </w:r>
      <w:r w:rsidR="000F4CE3">
        <w:rPr>
          <w:b/>
        </w:rPr>
        <w:t>by calendar year and by drug</w:t>
      </w:r>
    </w:p>
    <w:tbl>
      <w:tblPr>
        <w:tblW w:w="7892" w:type="dxa"/>
        <w:tblInd w:w="93" w:type="dxa"/>
        <w:tblLook w:val="04A0" w:firstRow="1" w:lastRow="0" w:firstColumn="1" w:lastColumn="0" w:noHBand="0" w:noVBand="1"/>
        <w:tblCaption w:val="Table 7 Expenditure on multiple myeloma medicines"/>
        <w:tblDescription w:val="Table presenting the PBS expenditure on multiple myeloma medicines for all drugs and by drugs for 2014, 2015 and 2016"/>
      </w:tblPr>
      <w:tblGrid>
        <w:gridCol w:w="3040"/>
        <w:gridCol w:w="1603"/>
        <w:gridCol w:w="1520"/>
        <w:gridCol w:w="1729"/>
      </w:tblGrid>
      <w:tr w:rsidR="00B54D26" w:rsidRPr="00B54D26" w14:paraId="4D322C9B" w14:textId="77777777" w:rsidTr="009F5CAF">
        <w:trPr>
          <w:trHeight w:val="300"/>
        </w:trPr>
        <w:tc>
          <w:tcPr>
            <w:tcW w:w="3040" w:type="dxa"/>
            <w:tcBorders>
              <w:top w:val="nil"/>
              <w:left w:val="nil"/>
              <w:bottom w:val="nil"/>
              <w:right w:val="nil"/>
            </w:tcBorders>
            <w:shd w:val="clear" w:color="auto" w:fill="auto"/>
            <w:noWrap/>
            <w:vAlign w:val="bottom"/>
            <w:hideMark/>
          </w:tcPr>
          <w:p w14:paraId="4FCAD087" w14:textId="77777777" w:rsidR="00B54D26" w:rsidRPr="00B54D26" w:rsidRDefault="00B54D26" w:rsidP="00B54D26">
            <w:pPr>
              <w:spacing w:after="0"/>
              <w:rPr>
                <w:rFonts w:ascii="Calibri" w:eastAsia="Times New Roman" w:hAnsi="Calibri" w:cs="Times New Roman"/>
                <w:color w:val="000000"/>
                <w:sz w:val="20"/>
                <w:szCs w:val="20"/>
              </w:rPr>
            </w:pPr>
          </w:p>
        </w:tc>
        <w:tc>
          <w:tcPr>
            <w:tcW w:w="1603" w:type="dxa"/>
            <w:tcBorders>
              <w:top w:val="single" w:sz="4" w:space="0" w:color="auto"/>
              <w:left w:val="single" w:sz="4" w:space="0" w:color="auto"/>
              <w:bottom w:val="nil"/>
              <w:right w:val="single" w:sz="4" w:space="0" w:color="auto"/>
            </w:tcBorders>
            <w:shd w:val="clear" w:color="auto" w:fill="BFBFBF" w:themeFill="background1" w:themeFillShade="BF"/>
            <w:noWrap/>
            <w:vAlign w:val="bottom"/>
            <w:hideMark/>
          </w:tcPr>
          <w:p w14:paraId="32AEA808" w14:textId="77777777" w:rsidR="00B54D26" w:rsidRPr="00B54D26" w:rsidRDefault="00B54D26" w:rsidP="00B54D26">
            <w:pPr>
              <w:spacing w:after="0"/>
              <w:jc w:val="center"/>
              <w:rPr>
                <w:rFonts w:ascii="Calibri" w:eastAsia="Times New Roman" w:hAnsi="Calibri" w:cs="Times New Roman"/>
                <w:b/>
                <w:bCs/>
                <w:color w:val="000000"/>
                <w:sz w:val="20"/>
                <w:szCs w:val="20"/>
              </w:rPr>
            </w:pPr>
            <w:r w:rsidRPr="00B54D26">
              <w:rPr>
                <w:rFonts w:ascii="Calibri" w:eastAsia="Times New Roman" w:hAnsi="Calibri" w:cs="Times New Roman"/>
                <w:b/>
                <w:bCs/>
                <w:color w:val="000000"/>
                <w:sz w:val="20"/>
                <w:szCs w:val="20"/>
              </w:rPr>
              <w:t>2014</w:t>
            </w:r>
          </w:p>
        </w:tc>
        <w:tc>
          <w:tcPr>
            <w:tcW w:w="1520" w:type="dxa"/>
            <w:tcBorders>
              <w:top w:val="single" w:sz="4" w:space="0" w:color="auto"/>
              <w:left w:val="nil"/>
              <w:bottom w:val="nil"/>
              <w:right w:val="single" w:sz="4" w:space="0" w:color="auto"/>
            </w:tcBorders>
            <w:shd w:val="clear" w:color="auto" w:fill="BFBFBF" w:themeFill="background1" w:themeFillShade="BF"/>
            <w:noWrap/>
            <w:vAlign w:val="bottom"/>
            <w:hideMark/>
          </w:tcPr>
          <w:p w14:paraId="7170FE57" w14:textId="77777777" w:rsidR="00B54D26" w:rsidRPr="00B54D26" w:rsidRDefault="00B54D26" w:rsidP="00B54D26">
            <w:pPr>
              <w:spacing w:after="0"/>
              <w:jc w:val="center"/>
              <w:rPr>
                <w:rFonts w:ascii="Calibri" w:eastAsia="Times New Roman" w:hAnsi="Calibri" w:cs="Times New Roman"/>
                <w:b/>
                <w:bCs/>
                <w:color w:val="000000"/>
                <w:sz w:val="20"/>
                <w:szCs w:val="20"/>
              </w:rPr>
            </w:pPr>
            <w:r w:rsidRPr="00B54D26">
              <w:rPr>
                <w:rFonts w:ascii="Calibri" w:eastAsia="Times New Roman" w:hAnsi="Calibri" w:cs="Times New Roman"/>
                <w:b/>
                <w:bCs/>
                <w:color w:val="000000"/>
                <w:sz w:val="20"/>
                <w:szCs w:val="20"/>
              </w:rPr>
              <w:t>2015</w:t>
            </w:r>
          </w:p>
        </w:tc>
        <w:tc>
          <w:tcPr>
            <w:tcW w:w="1729" w:type="dxa"/>
            <w:tcBorders>
              <w:top w:val="single" w:sz="4" w:space="0" w:color="auto"/>
              <w:left w:val="nil"/>
              <w:bottom w:val="nil"/>
              <w:right w:val="single" w:sz="4" w:space="0" w:color="auto"/>
            </w:tcBorders>
            <w:shd w:val="clear" w:color="auto" w:fill="BFBFBF" w:themeFill="background1" w:themeFillShade="BF"/>
            <w:noWrap/>
            <w:vAlign w:val="bottom"/>
            <w:hideMark/>
          </w:tcPr>
          <w:p w14:paraId="16DA3BBB" w14:textId="77777777" w:rsidR="00B54D26" w:rsidRPr="00B54D26" w:rsidRDefault="00B54D26" w:rsidP="00B54D26">
            <w:pPr>
              <w:spacing w:after="0"/>
              <w:jc w:val="center"/>
              <w:rPr>
                <w:rFonts w:ascii="Calibri" w:eastAsia="Times New Roman" w:hAnsi="Calibri" w:cs="Times New Roman"/>
                <w:b/>
                <w:bCs/>
                <w:color w:val="000000"/>
                <w:sz w:val="20"/>
                <w:szCs w:val="20"/>
              </w:rPr>
            </w:pPr>
            <w:r w:rsidRPr="00B54D26">
              <w:rPr>
                <w:rFonts w:ascii="Calibri" w:eastAsia="Times New Roman" w:hAnsi="Calibri" w:cs="Times New Roman"/>
                <w:b/>
                <w:bCs/>
                <w:color w:val="000000"/>
                <w:sz w:val="20"/>
                <w:szCs w:val="20"/>
              </w:rPr>
              <w:t>2016</w:t>
            </w:r>
          </w:p>
        </w:tc>
      </w:tr>
      <w:tr w:rsidR="00B54D26" w:rsidRPr="00B54D26" w14:paraId="21351D0D" w14:textId="77777777" w:rsidTr="00B54D26">
        <w:trPr>
          <w:trHeight w:val="300"/>
        </w:trPr>
        <w:tc>
          <w:tcPr>
            <w:tcW w:w="3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E60E94" w14:textId="77777777" w:rsidR="00B54D26" w:rsidRPr="00B54D26" w:rsidRDefault="00B54D26" w:rsidP="00B54D26">
            <w:pPr>
              <w:spacing w:after="0"/>
              <w:rPr>
                <w:rFonts w:ascii="Calibri" w:eastAsia="Times New Roman" w:hAnsi="Calibri" w:cs="Times New Roman"/>
                <w:sz w:val="20"/>
                <w:szCs w:val="20"/>
              </w:rPr>
            </w:pPr>
            <w:r w:rsidRPr="00B54D26">
              <w:rPr>
                <w:rFonts w:ascii="Calibri" w:eastAsia="Times New Roman" w:hAnsi="Calibri" w:cs="Times New Roman"/>
                <w:sz w:val="20"/>
                <w:szCs w:val="20"/>
              </w:rPr>
              <w:t>Total expenditure on all drugs</w:t>
            </w:r>
          </w:p>
        </w:tc>
        <w:tc>
          <w:tcPr>
            <w:tcW w:w="1603" w:type="dxa"/>
            <w:tcBorders>
              <w:top w:val="single" w:sz="4" w:space="0" w:color="auto"/>
              <w:left w:val="nil"/>
              <w:bottom w:val="single" w:sz="4" w:space="0" w:color="auto"/>
              <w:right w:val="single" w:sz="4" w:space="0" w:color="auto"/>
            </w:tcBorders>
            <w:shd w:val="clear" w:color="auto" w:fill="auto"/>
            <w:noWrap/>
            <w:vAlign w:val="bottom"/>
            <w:hideMark/>
          </w:tcPr>
          <w:p w14:paraId="4CC9F631" w14:textId="04CFCFCA" w:rsidR="00B54D26" w:rsidRPr="00B54D26" w:rsidRDefault="00B54D26" w:rsidP="008D6DE4">
            <w:pPr>
              <w:spacing w:after="0"/>
              <w:jc w:val="center"/>
              <w:rPr>
                <w:rFonts w:ascii="Calibri" w:eastAsia="Times New Roman" w:hAnsi="Calibri" w:cs="Times New Roman"/>
                <w:sz w:val="20"/>
                <w:szCs w:val="20"/>
              </w:rPr>
            </w:pPr>
            <w:r>
              <w:rPr>
                <w:rFonts w:ascii="Calibri" w:eastAsia="Times New Roman" w:hAnsi="Calibri" w:cs="Times New Roman"/>
                <w:sz w:val="20"/>
                <w:szCs w:val="20"/>
              </w:rPr>
              <w:t>$</w:t>
            </w:r>
            <w:r w:rsidRPr="00B54D26">
              <w:rPr>
                <w:rFonts w:ascii="Calibri" w:eastAsia="Times New Roman" w:hAnsi="Calibri" w:cs="Times New Roman"/>
                <w:sz w:val="20"/>
                <w:szCs w:val="20"/>
              </w:rPr>
              <w:t>131,652,463</w:t>
            </w:r>
          </w:p>
        </w:tc>
        <w:tc>
          <w:tcPr>
            <w:tcW w:w="1520" w:type="dxa"/>
            <w:tcBorders>
              <w:top w:val="single" w:sz="4" w:space="0" w:color="auto"/>
              <w:left w:val="nil"/>
              <w:bottom w:val="single" w:sz="4" w:space="0" w:color="auto"/>
              <w:right w:val="single" w:sz="4" w:space="0" w:color="auto"/>
            </w:tcBorders>
            <w:shd w:val="clear" w:color="auto" w:fill="auto"/>
            <w:noWrap/>
            <w:vAlign w:val="bottom"/>
            <w:hideMark/>
          </w:tcPr>
          <w:p w14:paraId="7AF69901" w14:textId="33632BA3" w:rsidR="00B54D26" w:rsidRPr="00B54D26" w:rsidRDefault="00B54D26" w:rsidP="008D6DE4">
            <w:pPr>
              <w:spacing w:after="0"/>
              <w:jc w:val="center"/>
              <w:rPr>
                <w:rFonts w:ascii="Calibri" w:eastAsia="Times New Roman" w:hAnsi="Calibri" w:cs="Times New Roman"/>
                <w:sz w:val="20"/>
                <w:szCs w:val="20"/>
              </w:rPr>
            </w:pPr>
            <w:r>
              <w:rPr>
                <w:rFonts w:ascii="Calibri" w:eastAsia="Times New Roman" w:hAnsi="Calibri" w:cs="Times New Roman"/>
                <w:sz w:val="20"/>
                <w:szCs w:val="20"/>
              </w:rPr>
              <w:t>$</w:t>
            </w:r>
            <w:r w:rsidRPr="00B54D26">
              <w:rPr>
                <w:rFonts w:ascii="Calibri" w:eastAsia="Times New Roman" w:hAnsi="Calibri" w:cs="Times New Roman"/>
                <w:sz w:val="20"/>
                <w:szCs w:val="20"/>
              </w:rPr>
              <w:t>151,730,622</w:t>
            </w:r>
          </w:p>
        </w:tc>
        <w:tc>
          <w:tcPr>
            <w:tcW w:w="1729" w:type="dxa"/>
            <w:tcBorders>
              <w:top w:val="single" w:sz="4" w:space="0" w:color="auto"/>
              <w:left w:val="nil"/>
              <w:bottom w:val="single" w:sz="4" w:space="0" w:color="auto"/>
              <w:right w:val="single" w:sz="4" w:space="0" w:color="auto"/>
            </w:tcBorders>
            <w:shd w:val="clear" w:color="auto" w:fill="auto"/>
            <w:noWrap/>
            <w:vAlign w:val="bottom"/>
            <w:hideMark/>
          </w:tcPr>
          <w:p w14:paraId="6158A815" w14:textId="7E8DC8FA" w:rsidR="00B54D26" w:rsidRPr="00B54D26" w:rsidRDefault="00B54D26" w:rsidP="008D6DE4">
            <w:pPr>
              <w:spacing w:after="0"/>
              <w:jc w:val="center"/>
              <w:rPr>
                <w:rFonts w:ascii="Calibri" w:eastAsia="Times New Roman" w:hAnsi="Calibri" w:cs="Times New Roman"/>
                <w:sz w:val="20"/>
                <w:szCs w:val="20"/>
              </w:rPr>
            </w:pPr>
            <w:r>
              <w:rPr>
                <w:rFonts w:ascii="Calibri" w:eastAsia="Times New Roman" w:hAnsi="Calibri" w:cs="Times New Roman"/>
                <w:sz w:val="20"/>
                <w:szCs w:val="20"/>
              </w:rPr>
              <w:t>$</w:t>
            </w:r>
            <w:r w:rsidRPr="00B54D26">
              <w:rPr>
                <w:rFonts w:ascii="Calibri" w:eastAsia="Times New Roman" w:hAnsi="Calibri" w:cs="Times New Roman"/>
                <w:sz w:val="20"/>
                <w:szCs w:val="20"/>
              </w:rPr>
              <w:t>178,573,413</w:t>
            </w:r>
          </w:p>
        </w:tc>
      </w:tr>
      <w:tr w:rsidR="00B54D26" w:rsidRPr="00B54D26" w14:paraId="08BA229B" w14:textId="77777777" w:rsidTr="00B54D26">
        <w:trPr>
          <w:trHeight w:val="300"/>
        </w:trPr>
        <w:tc>
          <w:tcPr>
            <w:tcW w:w="7892"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DA83306" w14:textId="77777777" w:rsidR="00B54D26" w:rsidRPr="00B54D26" w:rsidRDefault="00B54D26" w:rsidP="00B54D26">
            <w:pPr>
              <w:spacing w:after="0"/>
              <w:rPr>
                <w:rFonts w:ascii="Calibri" w:eastAsia="Times New Roman" w:hAnsi="Calibri" w:cs="Times New Roman"/>
                <w:sz w:val="20"/>
                <w:szCs w:val="20"/>
              </w:rPr>
            </w:pPr>
            <w:r w:rsidRPr="00B54D26">
              <w:rPr>
                <w:rFonts w:ascii="Calibri" w:eastAsia="Times New Roman" w:hAnsi="Calibri" w:cs="Times New Roman"/>
                <w:sz w:val="20"/>
                <w:szCs w:val="20"/>
              </w:rPr>
              <w:t>Expenditure by drug:</w:t>
            </w:r>
          </w:p>
        </w:tc>
      </w:tr>
      <w:tr w:rsidR="00B54D26" w:rsidRPr="00B54D26" w14:paraId="563A5C1A" w14:textId="77777777" w:rsidTr="00B54D26">
        <w:trPr>
          <w:trHeight w:val="300"/>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14:paraId="67CE5B57" w14:textId="77777777" w:rsidR="00B54D26" w:rsidRPr="00B54D26" w:rsidRDefault="00B54D26" w:rsidP="00B54D26">
            <w:pPr>
              <w:spacing w:after="0"/>
              <w:rPr>
                <w:rFonts w:ascii="Calibri" w:eastAsia="Times New Roman" w:hAnsi="Calibri" w:cs="Times New Roman"/>
                <w:sz w:val="20"/>
                <w:szCs w:val="20"/>
              </w:rPr>
            </w:pPr>
            <w:r w:rsidRPr="00B54D26">
              <w:rPr>
                <w:rFonts w:ascii="Calibri" w:eastAsia="Times New Roman" w:hAnsi="Calibri" w:cs="Times New Roman"/>
                <w:sz w:val="20"/>
                <w:szCs w:val="20"/>
              </w:rPr>
              <w:t>BORTEZOMIB</w:t>
            </w:r>
          </w:p>
        </w:tc>
        <w:tc>
          <w:tcPr>
            <w:tcW w:w="1603" w:type="dxa"/>
            <w:tcBorders>
              <w:top w:val="nil"/>
              <w:left w:val="nil"/>
              <w:bottom w:val="single" w:sz="4" w:space="0" w:color="auto"/>
              <w:right w:val="single" w:sz="4" w:space="0" w:color="auto"/>
            </w:tcBorders>
            <w:shd w:val="clear" w:color="auto" w:fill="auto"/>
            <w:noWrap/>
            <w:vAlign w:val="bottom"/>
            <w:hideMark/>
          </w:tcPr>
          <w:p w14:paraId="7292F9EF" w14:textId="0D8F9F3F" w:rsidR="00B54D26" w:rsidRPr="00B54D26" w:rsidRDefault="00B54D26" w:rsidP="008D6DE4">
            <w:pPr>
              <w:spacing w:after="0"/>
              <w:jc w:val="center"/>
              <w:rPr>
                <w:rFonts w:ascii="Calibri" w:eastAsia="Times New Roman" w:hAnsi="Calibri" w:cs="Times New Roman"/>
                <w:sz w:val="20"/>
                <w:szCs w:val="20"/>
              </w:rPr>
            </w:pPr>
            <w:r>
              <w:rPr>
                <w:rFonts w:ascii="Calibri" w:eastAsia="Times New Roman" w:hAnsi="Calibri" w:cs="Times New Roman"/>
                <w:sz w:val="20"/>
                <w:szCs w:val="20"/>
              </w:rPr>
              <w:t>$</w:t>
            </w:r>
            <w:r w:rsidRPr="00B54D26">
              <w:rPr>
                <w:rFonts w:ascii="Calibri" w:eastAsia="Times New Roman" w:hAnsi="Calibri" w:cs="Times New Roman"/>
                <w:sz w:val="20"/>
                <w:szCs w:val="20"/>
              </w:rPr>
              <w:t>57,407,538</w:t>
            </w:r>
          </w:p>
        </w:tc>
        <w:tc>
          <w:tcPr>
            <w:tcW w:w="1520" w:type="dxa"/>
            <w:tcBorders>
              <w:top w:val="nil"/>
              <w:left w:val="nil"/>
              <w:bottom w:val="single" w:sz="4" w:space="0" w:color="auto"/>
              <w:right w:val="single" w:sz="4" w:space="0" w:color="auto"/>
            </w:tcBorders>
            <w:shd w:val="clear" w:color="auto" w:fill="auto"/>
            <w:noWrap/>
            <w:vAlign w:val="bottom"/>
            <w:hideMark/>
          </w:tcPr>
          <w:p w14:paraId="0B8B4428" w14:textId="59DCDE42" w:rsidR="00B54D26" w:rsidRPr="00B54D26" w:rsidRDefault="00B54D26" w:rsidP="008D6DE4">
            <w:pPr>
              <w:spacing w:after="0"/>
              <w:jc w:val="center"/>
              <w:rPr>
                <w:rFonts w:ascii="Calibri" w:eastAsia="Times New Roman" w:hAnsi="Calibri" w:cs="Times New Roman"/>
                <w:sz w:val="20"/>
                <w:szCs w:val="20"/>
              </w:rPr>
            </w:pPr>
            <w:r>
              <w:rPr>
                <w:rFonts w:ascii="Calibri" w:eastAsia="Times New Roman" w:hAnsi="Calibri" w:cs="Times New Roman"/>
                <w:sz w:val="20"/>
                <w:szCs w:val="20"/>
              </w:rPr>
              <w:t>$</w:t>
            </w:r>
            <w:r w:rsidRPr="00B54D26">
              <w:rPr>
                <w:rFonts w:ascii="Calibri" w:eastAsia="Times New Roman" w:hAnsi="Calibri" w:cs="Times New Roman"/>
                <w:sz w:val="20"/>
                <w:szCs w:val="20"/>
              </w:rPr>
              <w:t>65,109,862</w:t>
            </w:r>
          </w:p>
        </w:tc>
        <w:tc>
          <w:tcPr>
            <w:tcW w:w="1729" w:type="dxa"/>
            <w:tcBorders>
              <w:top w:val="nil"/>
              <w:left w:val="nil"/>
              <w:bottom w:val="single" w:sz="4" w:space="0" w:color="auto"/>
              <w:right w:val="single" w:sz="4" w:space="0" w:color="auto"/>
            </w:tcBorders>
            <w:shd w:val="clear" w:color="auto" w:fill="auto"/>
            <w:noWrap/>
            <w:vAlign w:val="bottom"/>
            <w:hideMark/>
          </w:tcPr>
          <w:p w14:paraId="78C26F72" w14:textId="09476C2C" w:rsidR="00B54D26" w:rsidRPr="00B54D26" w:rsidRDefault="00B54D26" w:rsidP="008D6DE4">
            <w:pPr>
              <w:spacing w:after="0"/>
              <w:jc w:val="center"/>
              <w:rPr>
                <w:rFonts w:ascii="Calibri" w:eastAsia="Times New Roman" w:hAnsi="Calibri" w:cs="Times New Roman"/>
                <w:sz w:val="20"/>
                <w:szCs w:val="20"/>
              </w:rPr>
            </w:pPr>
            <w:r>
              <w:rPr>
                <w:rFonts w:ascii="Calibri" w:eastAsia="Times New Roman" w:hAnsi="Calibri" w:cs="Times New Roman"/>
                <w:sz w:val="20"/>
                <w:szCs w:val="20"/>
              </w:rPr>
              <w:t>$</w:t>
            </w:r>
            <w:r w:rsidRPr="00B54D26">
              <w:rPr>
                <w:rFonts w:ascii="Calibri" w:eastAsia="Times New Roman" w:hAnsi="Calibri" w:cs="Times New Roman"/>
                <w:sz w:val="20"/>
                <w:szCs w:val="20"/>
              </w:rPr>
              <w:t>64,877,227</w:t>
            </w:r>
          </w:p>
        </w:tc>
      </w:tr>
      <w:tr w:rsidR="00B54D26" w:rsidRPr="00B54D26" w14:paraId="14F131E8" w14:textId="77777777" w:rsidTr="00B54D26">
        <w:trPr>
          <w:trHeight w:val="300"/>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14:paraId="17EC3CAC" w14:textId="77777777" w:rsidR="00B54D26" w:rsidRPr="00B54D26" w:rsidRDefault="00B54D26" w:rsidP="00B54D26">
            <w:pPr>
              <w:spacing w:after="0"/>
              <w:rPr>
                <w:rFonts w:ascii="Calibri" w:eastAsia="Times New Roman" w:hAnsi="Calibri" w:cs="Times New Roman"/>
                <w:sz w:val="20"/>
                <w:szCs w:val="20"/>
              </w:rPr>
            </w:pPr>
            <w:r w:rsidRPr="00B54D26">
              <w:rPr>
                <w:rFonts w:ascii="Calibri" w:eastAsia="Times New Roman" w:hAnsi="Calibri" w:cs="Times New Roman"/>
                <w:sz w:val="20"/>
                <w:szCs w:val="20"/>
              </w:rPr>
              <w:t>LENALIDOMIDE</w:t>
            </w:r>
          </w:p>
        </w:tc>
        <w:tc>
          <w:tcPr>
            <w:tcW w:w="1603" w:type="dxa"/>
            <w:tcBorders>
              <w:top w:val="nil"/>
              <w:left w:val="nil"/>
              <w:bottom w:val="single" w:sz="4" w:space="0" w:color="auto"/>
              <w:right w:val="single" w:sz="4" w:space="0" w:color="auto"/>
            </w:tcBorders>
            <w:shd w:val="clear" w:color="auto" w:fill="auto"/>
            <w:noWrap/>
            <w:vAlign w:val="bottom"/>
            <w:hideMark/>
          </w:tcPr>
          <w:p w14:paraId="5CE04330" w14:textId="140D9C38" w:rsidR="00B54D26" w:rsidRPr="00B54D26" w:rsidRDefault="00B54D26" w:rsidP="008D6DE4">
            <w:pPr>
              <w:spacing w:after="0"/>
              <w:jc w:val="center"/>
              <w:rPr>
                <w:rFonts w:ascii="Calibri" w:eastAsia="Times New Roman" w:hAnsi="Calibri" w:cs="Times New Roman"/>
                <w:sz w:val="20"/>
                <w:szCs w:val="20"/>
              </w:rPr>
            </w:pPr>
            <w:r>
              <w:rPr>
                <w:rFonts w:ascii="Calibri" w:eastAsia="Times New Roman" w:hAnsi="Calibri" w:cs="Times New Roman"/>
                <w:sz w:val="20"/>
                <w:szCs w:val="20"/>
              </w:rPr>
              <w:t>$</w:t>
            </w:r>
            <w:r w:rsidRPr="00B54D26">
              <w:rPr>
                <w:rFonts w:ascii="Calibri" w:eastAsia="Times New Roman" w:hAnsi="Calibri" w:cs="Times New Roman"/>
                <w:sz w:val="20"/>
                <w:szCs w:val="20"/>
              </w:rPr>
              <w:t>65,638,112</w:t>
            </w:r>
          </w:p>
        </w:tc>
        <w:tc>
          <w:tcPr>
            <w:tcW w:w="1520" w:type="dxa"/>
            <w:tcBorders>
              <w:top w:val="nil"/>
              <w:left w:val="nil"/>
              <w:bottom w:val="single" w:sz="4" w:space="0" w:color="auto"/>
              <w:right w:val="single" w:sz="4" w:space="0" w:color="auto"/>
            </w:tcBorders>
            <w:shd w:val="clear" w:color="auto" w:fill="auto"/>
            <w:noWrap/>
            <w:vAlign w:val="bottom"/>
            <w:hideMark/>
          </w:tcPr>
          <w:p w14:paraId="227E64D4" w14:textId="692EC7B7" w:rsidR="00B54D26" w:rsidRPr="00B54D26" w:rsidRDefault="00B54D26" w:rsidP="008D6DE4">
            <w:pPr>
              <w:spacing w:after="0"/>
              <w:jc w:val="center"/>
              <w:rPr>
                <w:rFonts w:ascii="Calibri" w:eastAsia="Times New Roman" w:hAnsi="Calibri" w:cs="Times New Roman"/>
                <w:sz w:val="20"/>
                <w:szCs w:val="20"/>
              </w:rPr>
            </w:pPr>
            <w:r>
              <w:rPr>
                <w:rFonts w:ascii="Calibri" w:eastAsia="Times New Roman" w:hAnsi="Calibri" w:cs="Times New Roman"/>
                <w:sz w:val="20"/>
                <w:szCs w:val="20"/>
              </w:rPr>
              <w:t>$</w:t>
            </w:r>
            <w:r w:rsidRPr="00B54D26">
              <w:rPr>
                <w:rFonts w:ascii="Calibri" w:eastAsia="Times New Roman" w:hAnsi="Calibri" w:cs="Times New Roman"/>
                <w:sz w:val="20"/>
                <w:szCs w:val="20"/>
              </w:rPr>
              <w:t>73,270,764</w:t>
            </w:r>
          </w:p>
        </w:tc>
        <w:tc>
          <w:tcPr>
            <w:tcW w:w="1729" w:type="dxa"/>
            <w:tcBorders>
              <w:top w:val="nil"/>
              <w:left w:val="nil"/>
              <w:bottom w:val="single" w:sz="4" w:space="0" w:color="auto"/>
              <w:right w:val="single" w:sz="4" w:space="0" w:color="auto"/>
            </w:tcBorders>
            <w:shd w:val="clear" w:color="auto" w:fill="auto"/>
            <w:noWrap/>
            <w:vAlign w:val="bottom"/>
            <w:hideMark/>
          </w:tcPr>
          <w:p w14:paraId="65EECB11" w14:textId="42B09A3C" w:rsidR="00B54D26" w:rsidRPr="00B54D26" w:rsidRDefault="00B54D26" w:rsidP="008D6DE4">
            <w:pPr>
              <w:spacing w:after="0"/>
              <w:jc w:val="center"/>
              <w:rPr>
                <w:rFonts w:ascii="Calibri" w:eastAsia="Times New Roman" w:hAnsi="Calibri" w:cs="Times New Roman"/>
                <w:sz w:val="20"/>
                <w:szCs w:val="20"/>
              </w:rPr>
            </w:pPr>
            <w:r>
              <w:rPr>
                <w:rFonts w:ascii="Calibri" w:eastAsia="Times New Roman" w:hAnsi="Calibri" w:cs="Times New Roman"/>
                <w:sz w:val="20"/>
                <w:szCs w:val="20"/>
              </w:rPr>
              <w:t>$</w:t>
            </w:r>
            <w:r w:rsidRPr="00B54D26">
              <w:rPr>
                <w:rFonts w:ascii="Calibri" w:eastAsia="Times New Roman" w:hAnsi="Calibri" w:cs="Times New Roman"/>
                <w:sz w:val="20"/>
                <w:szCs w:val="20"/>
              </w:rPr>
              <w:t>85,753,503</w:t>
            </w:r>
          </w:p>
        </w:tc>
      </w:tr>
      <w:tr w:rsidR="00B54D26" w:rsidRPr="00B54D26" w14:paraId="29371D9E" w14:textId="77777777" w:rsidTr="00B54D26">
        <w:trPr>
          <w:trHeight w:val="300"/>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14:paraId="041445E3" w14:textId="77777777" w:rsidR="00B54D26" w:rsidRPr="00B54D26" w:rsidRDefault="00B54D26" w:rsidP="00B54D26">
            <w:pPr>
              <w:spacing w:after="0"/>
              <w:rPr>
                <w:rFonts w:ascii="Calibri" w:eastAsia="Times New Roman" w:hAnsi="Calibri" w:cs="Times New Roman"/>
                <w:sz w:val="20"/>
                <w:szCs w:val="20"/>
              </w:rPr>
            </w:pPr>
            <w:r w:rsidRPr="00B54D26">
              <w:rPr>
                <w:rFonts w:ascii="Calibri" w:eastAsia="Times New Roman" w:hAnsi="Calibri" w:cs="Times New Roman"/>
                <w:sz w:val="20"/>
                <w:szCs w:val="20"/>
              </w:rPr>
              <w:t>POMALIDOMIDE</w:t>
            </w:r>
          </w:p>
        </w:tc>
        <w:tc>
          <w:tcPr>
            <w:tcW w:w="1603" w:type="dxa"/>
            <w:tcBorders>
              <w:top w:val="nil"/>
              <w:left w:val="nil"/>
              <w:bottom w:val="single" w:sz="4" w:space="0" w:color="auto"/>
              <w:right w:val="single" w:sz="4" w:space="0" w:color="auto"/>
            </w:tcBorders>
            <w:shd w:val="clear" w:color="auto" w:fill="auto"/>
            <w:noWrap/>
            <w:vAlign w:val="bottom"/>
            <w:hideMark/>
          </w:tcPr>
          <w:p w14:paraId="18C9B636" w14:textId="288B92E8" w:rsidR="00B54D26" w:rsidRPr="00B54D26" w:rsidRDefault="008D6DE4" w:rsidP="008D6DE4">
            <w:pPr>
              <w:spacing w:after="0"/>
              <w:jc w:val="center"/>
              <w:rPr>
                <w:rFonts w:ascii="Calibri" w:eastAsia="Times New Roman" w:hAnsi="Calibri" w:cs="Times New Roman"/>
                <w:sz w:val="20"/>
                <w:szCs w:val="20"/>
              </w:rPr>
            </w:pPr>
            <w:r>
              <w:rPr>
                <w:rFonts w:ascii="Calibri" w:eastAsia="Times New Roman" w:hAnsi="Calibri" w:cs="Times New Roman"/>
                <w:sz w:val="20"/>
                <w:szCs w:val="20"/>
              </w:rPr>
              <w:t>-</w:t>
            </w:r>
          </w:p>
        </w:tc>
        <w:tc>
          <w:tcPr>
            <w:tcW w:w="1520" w:type="dxa"/>
            <w:tcBorders>
              <w:top w:val="nil"/>
              <w:left w:val="nil"/>
              <w:bottom w:val="single" w:sz="4" w:space="0" w:color="auto"/>
              <w:right w:val="single" w:sz="4" w:space="0" w:color="auto"/>
            </w:tcBorders>
            <w:shd w:val="clear" w:color="auto" w:fill="auto"/>
            <w:noWrap/>
            <w:vAlign w:val="bottom"/>
            <w:hideMark/>
          </w:tcPr>
          <w:p w14:paraId="0D5FF78F" w14:textId="5EBCDD0D" w:rsidR="00B54D26" w:rsidRPr="00B54D26" w:rsidRDefault="00B54D26" w:rsidP="008D6DE4">
            <w:pPr>
              <w:spacing w:after="0"/>
              <w:jc w:val="center"/>
              <w:rPr>
                <w:rFonts w:ascii="Calibri" w:eastAsia="Times New Roman" w:hAnsi="Calibri" w:cs="Times New Roman"/>
                <w:sz w:val="20"/>
                <w:szCs w:val="20"/>
              </w:rPr>
            </w:pPr>
            <w:r>
              <w:rPr>
                <w:rFonts w:ascii="Calibri" w:eastAsia="Times New Roman" w:hAnsi="Calibri" w:cs="Times New Roman"/>
                <w:sz w:val="20"/>
                <w:szCs w:val="20"/>
              </w:rPr>
              <w:t>$5,586,725</w:t>
            </w:r>
          </w:p>
        </w:tc>
        <w:tc>
          <w:tcPr>
            <w:tcW w:w="1729" w:type="dxa"/>
            <w:tcBorders>
              <w:top w:val="nil"/>
              <w:left w:val="nil"/>
              <w:bottom w:val="single" w:sz="4" w:space="0" w:color="auto"/>
              <w:right w:val="single" w:sz="4" w:space="0" w:color="auto"/>
            </w:tcBorders>
            <w:shd w:val="clear" w:color="auto" w:fill="auto"/>
            <w:noWrap/>
            <w:vAlign w:val="bottom"/>
            <w:hideMark/>
          </w:tcPr>
          <w:p w14:paraId="35A8D66F" w14:textId="0C19D913" w:rsidR="00B54D26" w:rsidRPr="00B54D26" w:rsidRDefault="00B54D26" w:rsidP="008D6DE4">
            <w:pPr>
              <w:spacing w:after="0"/>
              <w:jc w:val="center"/>
              <w:rPr>
                <w:rFonts w:ascii="Calibri" w:eastAsia="Times New Roman" w:hAnsi="Calibri" w:cs="Times New Roman"/>
                <w:sz w:val="20"/>
                <w:szCs w:val="20"/>
              </w:rPr>
            </w:pPr>
            <w:r>
              <w:rPr>
                <w:rFonts w:ascii="Calibri" w:eastAsia="Times New Roman" w:hAnsi="Calibri" w:cs="Times New Roman"/>
                <w:sz w:val="20"/>
                <w:szCs w:val="20"/>
              </w:rPr>
              <w:t>$</w:t>
            </w:r>
            <w:r w:rsidRPr="00B54D26">
              <w:rPr>
                <w:rFonts w:ascii="Calibri" w:eastAsia="Times New Roman" w:hAnsi="Calibri" w:cs="Times New Roman"/>
                <w:sz w:val="20"/>
                <w:szCs w:val="20"/>
              </w:rPr>
              <w:t>20,930,922</w:t>
            </w:r>
          </w:p>
        </w:tc>
      </w:tr>
      <w:tr w:rsidR="00B54D26" w:rsidRPr="00B54D26" w14:paraId="068E128A" w14:textId="77777777" w:rsidTr="00B54D26">
        <w:trPr>
          <w:trHeight w:val="300"/>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14:paraId="42780034" w14:textId="77777777" w:rsidR="00B54D26" w:rsidRPr="00B54D26" w:rsidRDefault="00B54D26" w:rsidP="00B54D26">
            <w:pPr>
              <w:spacing w:after="0"/>
              <w:rPr>
                <w:rFonts w:ascii="Calibri" w:eastAsia="Times New Roman" w:hAnsi="Calibri" w:cs="Times New Roman"/>
                <w:sz w:val="20"/>
                <w:szCs w:val="20"/>
              </w:rPr>
            </w:pPr>
            <w:r w:rsidRPr="00B54D26">
              <w:rPr>
                <w:rFonts w:ascii="Calibri" w:eastAsia="Times New Roman" w:hAnsi="Calibri" w:cs="Times New Roman"/>
                <w:sz w:val="20"/>
                <w:szCs w:val="20"/>
              </w:rPr>
              <w:t>THALIDOMIDE</w:t>
            </w:r>
          </w:p>
        </w:tc>
        <w:tc>
          <w:tcPr>
            <w:tcW w:w="1603" w:type="dxa"/>
            <w:tcBorders>
              <w:top w:val="nil"/>
              <w:left w:val="nil"/>
              <w:bottom w:val="single" w:sz="4" w:space="0" w:color="auto"/>
              <w:right w:val="single" w:sz="4" w:space="0" w:color="auto"/>
            </w:tcBorders>
            <w:shd w:val="clear" w:color="auto" w:fill="auto"/>
            <w:noWrap/>
            <w:vAlign w:val="bottom"/>
            <w:hideMark/>
          </w:tcPr>
          <w:p w14:paraId="10ACA183" w14:textId="56A9693F" w:rsidR="00B54D26" w:rsidRPr="00B54D26" w:rsidRDefault="00B54D26" w:rsidP="008D6DE4">
            <w:pPr>
              <w:spacing w:after="0"/>
              <w:jc w:val="center"/>
              <w:rPr>
                <w:rFonts w:ascii="Calibri" w:eastAsia="Times New Roman" w:hAnsi="Calibri" w:cs="Times New Roman"/>
                <w:sz w:val="20"/>
                <w:szCs w:val="20"/>
              </w:rPr>
            </w:pPr>
            <w:r>
              <w:rPr>
                <w:rFonts w:ascii="Calibri" w:eastAsia="Times New Roman" w:hAnsi="Calibri" w:cs="Times New Roman"/>
                <w:sz w:val="20"/>
                <w:szCs w:val="20"/>
              </w:rPr>
              <w:t>$</w:t>
            </w:r>
            <w:r w:rsidRPr="00B54D26">
              <w:rPr>
                <w:rFonts w:ascii="Calibri" w:eastAsia="Times New Roman" w:hAnsi="Calibri" w:cs="Times New Roman"/>
                <w:sz w:val="20"/>
                <w:szCs w:val="20"/>
              </w:rPr>
              <w:t>8,606,814</w:t>
            </w:r>
          </w:p>
        </w:tc>
        <w:tc>
          <w:tcPr>
            <w:tcW w:w="1520" w:type="dxa"/>
            <w:tcBorders>
              <w:top w:val="nil"/>
              <w:left w:val="nil"/>
              <w:bottom w:val="single" w:sz="4" w:space="0" w:color="auto"/>
              <w:right w:val="single" w:sz="4" w:space="0" w:color="auto"/>
            </w:tcBorders>
            <w:shd w:val="clear" w:color="auto" w:fill="auto"/>
            <w:noWrap/>
            <w:vAlign w:val="bottom"/>
            <w:hideMark/>
          </w:tcPr>
          <w:p w14:paraId="49BCD12B" w14:textId="3C376A55" w:rsidR="00B54D26" w:rsidRPr="00B54D26" w:rsidRDefault="00B54D26" w:rsidP="008D6DE4">
            <w:pPr>
              <w:spacing w:after="0"/>
              <w:jc w:val="center"/>
              <w:rPr>
                <w:rFonts w:ascii="Calibri" w:eastAsia="Times New Roman" w:hAnsi="Calibri" w:cs="Times New Roman"/>
                <w:sz w:val="20"/>
                <w:szCs w:val="20"/>
              </w:rPr>
            </w:pPr>
            <w:r>
              <w:rPr>
                <w:rFonts w:ascii="Calibri" w:eastAsia="Times New Roman" w:hAnsi="Calibri" w:cs="Times New Roman"/>
                <w:sz w:val="20"/>
                <w:szCs w:val="20"/>
              </w:rPr>
              <w:t>$</w:t>
            </w:r>
            <w:r w:rsidRPr="00B54D26">
              <w:rPr>
                <w:rFonts w:ascii="Calibri" w:eastAsia="Times New Roman" w:hAnsi="Calibri" w:cs="Times New Roman"/>
                <w:sz w:val="20"/>
                <w:szCs w:val="20"/>
              </w:rPr>
              <w:t>7,763,271</w:t>
            </w:r>
          </w:p>
        </w:tc>
        <w:tc>
          <w:tcPr>
            <w:tcW w:w="1729" w:type="dxa"/>
            <w:tcBorders>
              <w:top w:val="nil"/>
              <w:left w:val="nil"/>
              <w:bottom w:val="single" w:sz="4" w:space="0" w:color="auto"/>
              <w:right w:val="single" w:sz="4" w:space="0" w:color="auto"/>
            </w:tcBorders>
            <w:shd w:val="clear" w:color="auto" w:fill="auto"/>
            <w:noWrap/>
            <w:vAlign w:val="bottom"/>
            <w:hideMark/>
          </w:tcPr>
          <w:p w14:paraId="6BB12966" w14:textId="34F70D8E" w:rsidR="00B54D26" w:rsidRPr="00B54D26" w:rsidRDefault="00B54D26" w:rsidP="008D6DE4">
            <w:pPr>
              <w:spacing w:after="0"/>
              <w:jc w:val="center"/>
              <w:rPr>
                <w:rFonts w:ascii="Calibri" w:eastAsia="Times New Roman" w:hAnsi="Calibri" w:cs="Times New Roman"/>
                <w:sz w:val="20"/>
                <w:szCs w:val="20"/>
              </w:rPr>
            </w:pPr>
            <w:r>
              <w:rPr>
                <w:rFonts w:ascii="Calibri" w:eastAsia="Times New Roman" w:hAnsi="Calibri" w:cs="Times New Roman"/>
                <w:sz w:val="20"/>
                <w:szCs w:val="20"/>
              </w:rPr>
              <w:t>$</w:t>
            </w:r>
            <w:r w:rsidRPr="00B54D26">
              <w:rPr>
                <w:rFonts w:ascii="Calibri" w:eastAsia="Times New Roman" w:hAnsi="Calibri" w:cs="Times New Roman"/>
                <w:sz w:val="20"/>
                <w:szCs w:val="20"/>
              </w:rPr>
              <w:t>7,011,761</w:t>
            </w:r>
          </w:p>
        </w:tc>
      </w:tr>
    </w:tbl>
    <w:p w14:paraId="0FE9BEBE" w14:textId="3F772905" w:rsidR="00B54D26" w:rsidRDefault="008D16B6" w:rsidP="006158E8">
      <w:pPr>
        <w:spacing w:after="0"/>
        <w:rPr>
          <w:sz w:val="20"/>
          <w:szCs w:val="20"/>
        </w:rPr>
      </w:pPr>
      <w:r w:rsidRPr="008D16B6">
        <w:rPr>
          <w:sz w:val="20"/>
          <w:szCs w:val="20"/>
        </w:rPr>
        <w:t>Source: DHS prescriptions database. Figures are based on the date of supply.</w:t>
      </w:r>
    </w:p>
    <w:p w14:paraId="103A35ED" w14:textId="5BDFA654" w:rsidR="006158E8" w:rsidRPr="00014A61" w:rsidRDefault="006158E8" w:rsidP="006158E8">
      <w:pPr>
        <w:spacing w:after="0"/>
        <w:rPr>
          <w:sz w:val="20"/>
          <w:szCs w:val="20"/>
        </w:rPr>
      </w:pPr>
      <w:r>
        <w:rPr>
          <w:sz w:val="20"/>
          <w:szCs w:val="20"/>
        </w:rPr>
        <w:t xml:space="preserve">Note: The figures presented </w:t>
      </w:r>
      <w:r w:rsidR="00307495">
        <w:rPr>
          <w:sz w:val="20"/>
          <w:szCs w:val="20"/>
        </w:rPr>
        <w:t xml:space="preserve">here are </w:t>
      </w:r>
      <w:r>
        <w:rPr>
          <w:sz w:val="20"/>
          <w:szCs w:val="20"/>
        </w:rPr>
        <w:t xml:space="preserve">based on the published list prices. Special pricing arrangements apply for some listings. As such, the actual government expenditure on these medicines may be less than shown. </w:t>
      </w:r>
    </w:p>
    <w:p w14:paraId="204E0143" w14:textId="5FBFF6C9" w:rsidR="00736041" w:rsidRDefault="00D151EB" w:rsidP="00655542">
      <w:pPr>
        <w:pStyle w:val="Heading2"/>
      </w:pPr>
      <w:r>
        <w:t xml:space="preserve">Analysis </w:t>
      </w:r>
      <w:r w:rsidR="00C0076F" w:rsidRPr="005E22C2">
        <w:t xml:space="preserve">of </w:t>
      </w:r>
      <w:r w:rsidR="0063631C">
        <w:t>a</w:t>
      </w:r>
      <w:r w:rsidR="00C0076F" w:rsidRPr="005E22C2">
        <w:t xml:space="preserve">ctual versus </w:t>
      </w:r>
      <w:r w:rsidR="0063631C">
        <w:t>p</w:t>
      </w:r>
      <w:r w:rsidR="00C0076F" w:rsidRPr="005E22C2">
        <w:t xml:space="preserve">redicted </w:t>
      </w:r>
      <w:r w:rsidR="0063631C">
        <w:t>u</w:t>
      </w:r>
      <w:r w:rsidR="00C0076F" w:rsidRPr="005E22C2">
        <w:t>tilisation</w:t>
      </w:r>
      <w:r w:rsidR="00D70646">
        <w:t xml:space="preserve"> for pomalidomide</w:t>
      </w:r>
    </w:p>
    <w:p w14:paraId="0D61A800" w14:textId="77777777" w:rsidR="00C92891" w:rsidRDefault="00DE34F0" w:rsidP="00DE34F0">
      <w:r>
        <w:t>The predicted</w:t>
      </w:r>
      <w:r w:rsidR="00846592">
        <w:t xml:space="preserve"> versus</w:t>
      </w:r>
      <w:r>
        <w:t xml:space="preserve"> actual use of pomalidomide is presented in Table </w:t>
      </w:r>
      <w:r w:rsidR="000238C6">
        <w:t>8</w:t>
      </w:r>
      <w:r>
        <w:t xml:space="preserve">. </w:t>
      </w:r>
    </w:p>
    <w:p w14:paraId="4253DC64" w14:textId="263AC611" w:rsidR="00C92891" w:rsidRPr="00C92891" w:rsidRDefault="00C92891" w:rsidP="00DE34F0">
      <w:pPr>
        <w:rPr>
          <w:b/>
          <w:u w:val="single"/>
        </w:rPr>
      </w:pPr>
      <w:r w:rsidRPr="00964DFF">
        <w:rPr>
          <w:b/>
          <w:u w:val="single"/>
        </w:rPr>
        <w:t>Committee-in-confidence</w:t>
      </w:r>
    </w:p>
    <w:p w14:paraId="2F7902CE" w14:textId="1B87A6D1" w:rsidR="00DE34F0" w:rsidRDefault="00001C9A" w:rsidP="00DE34F0">
      <w:r>
        <w:t>T</w:t>
      </w:r>
      <w:r w:rsidR="00DE34F0">
        <w:t>he predicted and actual figures are presented as year to date to June 2017.</w:t>
      </w:r>
    </w:p>
    <w:p w14:paraId="47167422" w14:textId="029CF438" w:rsidR="007B7F31" w:rsidRPr="007B7F31" w:rsidRDefault="007B7F31" w:rsidP="007B7F31">
      <w:pPr>
        <w:spacing w:after="0"/>
        <w:rPr>
          <w:highlight w:val="black"/>
        </w:rPr>
      </w:pPr>
      <w:r w:rsidRPr="007B7F31">
        <w:rPr>
          <w:highlight w:val="black"/>
        </w:rPr>
        <w:t>Xxxxxxxxxxxxxxxxxxxxxxxxxxxxxxxxxxxxxxxxxxxxxxxxxxxxxxxxxxxxxxxxxxxxxxxxxxxxxxxxxxxx</w:t>
      </w:r>
    </w:p>
    <w:p w14:paraId="437222A1" w14:textId="3841B7F5" w:rsidR="007B7F31" w:rsidRPr="007B7F31" w:rsidRDefault="007B7F31" w:rsidP="007B7F31">
      <w:pPr>
        <w:spacing w:after="0"/>
        <w:rPr>
          <w:highlight w:val="black"/>
        </w:rPr>
      </w:pPr>
      <w:r w:rsidRPr="007B7F31">
        <w:rPr>
          <w:highlight w:val="black"/>
        </w:rPr>
        <w:t>Xxxxxxxxxxxxxxxxxxxxxxxxxxxxxxxxxxxxxxxxxxxxxxxxxxxxxxxxxxxxxxxxxxxxxxxxxxxxxxxxxxxxx</w:t>
      </w:r>
    </w:p>
    <w:p w14:paraId="5A51CAF4" w14:textId="4C3B101D" w:rsidR="007B7F31" w:rsidRDefault="007B7F31" w:rsidP="007B7F31">
      <w:pPr>
        <w:spacing w:after="0"/>
      </w:pPr>
      <w:r w:rsidRPr="007B7F31">
        <w:rPr>
          <w:highlight w:val="black"/>
        </w:rPr>
        <w:t>xxxxxxxxxxxxxxxxxxxxxxxxxxxxxxxxxxxxxxxxxxxxxxxxxxxxxxxxxxxxxxxxxxxxxxxxxx</w:t>
      </w:r>
    </w:p>
    <w:p w14:paraId="506D74B3" w14:textId="591BCBE4" w:rsidR="00DE34F0" w:rsidRPr="003238FC" w:rsidRDefault="00DE34F0" w:rsidP="00487A35">
      <w:pPr>
        <w:pStyle w:val="Tabletitle"/>
      </w:pPr>
      <w:r>
        <w:t xml:space="preserve">Table </w:t>
      </w:r>
      <w:r w:rsidR="000238C6">
        <w:t>8</w:t>
      </w:r>
      <w:r w:rsidR="001264C3">
        <w:t>:</w:t>
      </w:r>
      <w:r>
        <w:t xml:space="preserve"> Predicted vs. actual utilisation for pomalidomide</w:t>
      </w:r>
    </w:p>
    <w:tbl>
      <w:tblPr>
        <w:tblStyle w:val="TableGrid"/>
        <w:tblW w:w="0" w:type="auto"/>
        <w:tblLook w:val="04A0" w:firstRow="1" w:lastRow="0" w:firstColumn="1" w:lastColumn="0" w:noHBand="0" w:noVBand="1"/>
        <w:tblCaption w:val="Table 8 Predicted versus actual utilisation for pomalidomide"/>
        <w:tblDescription w:val="Table presenting actual versus estimated figures for the use of pomalidomide for the number of treated patients and drug costs."/>
      </w:tblPr>
      <w:tblGrid>
        <w:gridCol w:w="4219"/>
        <w:gridCol w:w="2268"/>
        <w:gridCol w:w="2410"/>
      </w:tblGrid>
      <w:tr w:rsidR="00DE34F0" w14:paraId="5EC10F4F" w14:textId="77777777" w:rsidTr="001522BE">
        <w:trPr>
          <w:tblHeader/>
        </w:trPr>
        <w:tc>
          <w:tcPr>
            <w:tcW w:w="4219" w:type="dxa"/>
            <w:tcBorders>
              <w:top w:val="nil"/>
              <w:left w:val="nil"/>
            </w:tcBorders>
          </w:tcPr>
          <w:p w14:paraId="1222C508" w14:textId="77777777" w:rsidR="00DE34F0" w:rsidRPr="00D66A3D" w:rsidRDefault="00DE34F0" w:rsidP="00571578">
            <w:pPr>
              <w:rPr>
                <w:sz w:val="20"/>
                <w:szCs w:val="20"/>
              </w:rPr>
            </w:pPr>
          </w:p>
        </w:tc>
        <w:tc>
          <w:tcPr>
            <w:tcW w:w="2268" w:type="dxa"/>
            <w:shd w:val="clear" w:color="auto" w:fill="BFBFBF" w:themeFill="background1" w:themeFillShade="BF"/>
          </w:tcPr>
          <w:p w14:paraId="5AED7AC1" w14:textId="77777777" w:rsidR="00DE34F0" w:rsidRDefault="00DE34F0" w:rsidP="00571578">
            <w:pPr>
              <w:jc w:val="center"/>
              <w:rPr>
                <w:b/>
                <w:sz w:val="20"/>
                <w:szCs w:val="20"/>
              </w:rPr>
            </w:pPr>
            <w:r w:rsidRPr="00D66A3D">
              <w:rPr>
                <w:b/>
                <w:sz w:val="20"/>
                <w:szCs w:val="20"/>
              </w:rPr>
              <w:t>Year 1</w:t>
            </w:r>
          </w:p>
          <w:p w14:paraId="638B1674" w14:textId="77777777" w:rsidR="00DE34F0" w:rsidRPr="00D66A3D" w:rsidRDefault="00DE34F0" w:rsidP="00571578">
            <w:pPr>
              <w:jc w:val="center"/>
              <w:rPr>
                <w:b/>
                <w:sz w:val="20"/>
                <w:szCs w:val="20"/>
              </w:rPr>
            </w:pPr>
            <w:r>
              <w:rPr>
                <w:b/>
                <w:sz w:val="20"/>
                <w:szCs w:val="20"/>
              </w:rPr>
              <w:t>Aug2015-Jul2016</w:t>
            </w:r>
          </w:p>
        </w:tc>
        <w:tc>
          <w:tcPr>
            <w:tcW w:w="2410" w:type="dxa"/>
            <w:shd w:val="clear" w:color="auto" w:fill="BFBFBF" w:themeFill="background1" w:themeFillShade="BF"/>
          </w:tcPr>
          <w:p w14:paraId="69E93FE6" w14:textId="77777777" w:rsidR="00DE34F0" w:rsidRDefault="00DE34F0" w:rsidP="00571578">
            <w:pPr>
              <w:jc w:val="center"/>
              <w:rPr>
                <w:b/>
                <w:sz w:val="20"/>
                <w:szCs w:val="20"/>
              </w:rPr>
            </w:pPr>
            <w:r w:rsidRPr="00D66A3D">
              <w:rPr>
                <w:b/>
                <w:sz w:val="20"/>
                <w:szCs w:val="20"/>
              </w:rPr>
              <w:t>Year 2</w:t>
            </w:r>
          </w:p>
          <w:p w14:paraId="344539A4" w14:textId="77777777" w:rsidR="00DE34F0" w:rsidRPr="00C91A4B" w:rsidRDefault="00DE34F0" w:rsidP="00571578">
            <w:pPr>
              <w:jc w:val="center"/>
              <w:rPr>
                <w:b/>
                <w:sz w:val="20"/>
                <w:szCs w:val="20"/>
                <w:vertAlign w:val="superscript"/>
              </w:rPr>
            </w:pPr>
            <w:r>
              <w:rPr>
                <w:b/>
                <w:sz w:val="20"/>
                <w:szCs w:val="20"/>
              </w:rPr>
              <w:t>Aug2016-Jun2017 YTD</w:t>
            </w:r>
            <w:r>
              <w:rPr>
                <w:b/>
                <w:sz w:val="20"/>
                <w:szCs w:val="20"/>
                <w:vertAlign w:val="superscript"/>
              </w:rPr>
              <w:t>2</w:t>
            </w:r>
          </w:p>
        </w:tc>
      </w:tr>
      <w:tr w:rsidR="00DE34F0" w14:paraId="4E6F2EDF" w14:textId="77777777" w:rsidTr="00571578">
        <w:tc>
          <w:tcPr>
            <w:tcW w:w="4219" w:type="dxa"/>
          </w:tcPr>
          <w:p w14:paraId="2F753586" w14:textId="77777777" w:rsidR="00DE34F0" w:rsidRPr="00D66A3D" w:rsidRDefault="00DE34F0" w:rsidP="00571578">
            <w:pPr>
              <w:rPr>
                <w:b/>
                <w:sz w:val="20"/>
                <w:szCs w:val="20"/>
              </w:rPr>
            </w:pPr>
            <w:r w:rsidRPr="00D66A3D">
              <w:rPr>
                <w:b/>
                <w:sz w:val="20"/>
                <w:szCs w:val="20"/>
              </w:rPr>
              <w:t>Eligible population</w:t>
            </w:r>
            <w:r>
              <w:rPr>
                <w:b/>
                <w:sz w:val="20"/>
                <w:szCs w:val="20"/>
              </w:rPr>
              <w:t xml:space="preserve"> (number of patients)</w:t>
            </w:r>
            <w:r w:rsidRPr="00D66A3D">
              <w:rPr>
                <w:b/>
                <w:sz w:val="20"/>
                <w:szCs w:val="20"/>
              </w:rPr>
              <w:t>:</w:t>
            </w:r>
          </w:p>
          <w:p w14:paraId="3E9317C4" w14:textId="77777777" w:rsidR="00DE34F0" w:rsidRPr="00D66A3D" w:rsidRDefault="00DE34F0" w:rsidP="00571578">
            <w:pPr>
              <w:rPr>
                <w:sz w:val="20"/>
                <w:szCs w:val="20"/>
              </w:rPr>
            </w:pPr>
            <w:r w:rsidRPr="00D66A3D">
              <w:rPr>
                <w:sz w:val="20"/>
                <w:szCs w:val="20"/>
              </w:rPr>
              <w:t>- Predicted</w:t>
            </w:r>
            <w:r>
              <w:rPr>
                <w:sz w:val="20"/>
                <w:szCs w:val="20"/>
              </w:rPr>
              <w:t xml:space="preserve"> (n)</w:t>
            </w:r>
          </w:p>
          <w:p w14:paraId="2C039BFC" w14:textId="77777777" w:rsidR="00DE34F0" w:rsidRPr="004B5F3D" w:rsidRDefault="00DE34F0" w:rsidP="00571578">
            <w:pPr>
              <w:rPr>
                <w:sz w:val="20"/>
                <w:szCs w:val="20"/>
                <w:vertAlign w:val="superscript"/>
              </w:rPr>
            </w:pPr>
            <w:r w:rsidRPr="00D66A3D">
              <w:rPr>
                <w:sz w:val="20"/>
                <w:szCs w:val="20"/>
              </w:rPr>
              <w:t>- Actual</w:t>
            </w:r>
            <w:r>
              <w:rPr>
                <w:sz w:val="20"/>
                <w:szCs w:val="20"/>
              </w:rPr>
              <w:t xml:space="preserve"> (n)</w:t>
            </w:r>
            <w:r>
              <w:rPr>
                <w:sz w:val="20"/>
                <w:szCs w:val="20"/>
                <w:vertAlign w:val="superscript"/>
              </w:rPr>
              <w:t>1</w:t>
            </w:r>
          </w:p>
          <w:p w14:paraId="2183EDF6" w14:textId="79773852" w:rsidR="00DE34F0" w:rsidRPr="00D66A3D" w:rsidRDefault="00DE34F0" w:rsidP="006F611B">
            <w:pPr>
              <w:rPr>
                <w:sz w:val="20"/>
                <w:szCs w:val="20"/>
              </w:rPr>
            </w:pPr>
            <w:r w:rsidRPr="00D66A3D">
              <w:rPr>
                <w:sz w:val="20"/>
                <w:szCs w:val="20"/>
              </w:rPr>
              <w:t xml:space="preserve">- </w:t>
            </w:r>
            <w:r w:rsidR="006F611B">
              <w:rPr>
                <w:sz w:val="20"/>
                <w:szCs w:val="20"/>
              </w:rPr>
              <w:t>A</w:t>
            </w:r>
            <w:r w:rsidRPr="00D66A3D">
              <w:rPr>
                <w:sz w:val="20"/>
                <w:szCs w:val="20"/>
              </w:rPr>
              <w:t>ctual</w:t>
            </w:r>
            <w:r>
              <w:rPr>
                <w:sz w:val="20"/>
                <w:szCs w:val="20"/>
              </w:rPr>
              <w:t xml:space="preserve"> </w:t>
            </w:r>
            <w:r w:rsidR="006F611B">
              <w:rPr>
                <w:sz w:val="20"/>
                <w:szCs w:val="20"/>
              </w:rPr>
              <w:t xml:space="preserve">vs. predicted </w:t>
            </w:r>
            <w:r>
              <w:rPr>
                <w:sz w:val="20"/>
                <w:szCs w:val="20"/>
              </w:rPr>
              <w:t>(n, %)</w:t>
            </w:r>
          </w:p>
        </w:tc>
        <w:tc>
          <w:tcPr>
            <w:tcW w:w="2268" w:type="dxa"/>
          </w:tcPr>
          <w:p w14:paraId="5D4CC0EB" w14:textId="77777777" w:rsidR="00DE34F0" w:rsidRDefault="00DE34F0" w:rsidP="00571578">
            <w:pPr>
              <w:jc w:val="center"/>
              <w:rPr>
                <w:sz w:val="20"/>
                <w:szCs w:val="20"/>
              </w:rPr>
            </w:pPr>
          </w:p>
          <w:p w14:paraId="6491ED4E" w14:textId="57C7FFC7" w:rsidR="00DE34F0" w:rsidRDefault="007B7F31" w:rsidP="00571578">
            <w:pPr>
              <w:jc w:val="center"/>
              <w:rPr>
                <w:sz w:val="20"/>
                <w:szCs w:val="20"/>
              </w:rPr>
            </w:pPr>
            <w:r w:rsidRPr="007B7F31">
              <w:rPr>
                <w:sz w:val="20"/>
                <w:szCs w:val="20"/>
                <w:highlight w:val="black"/>
              </w:rPr>
              <w:t>xxxxx</w:t>
            </w:r>
          </w:p>
          <w:p w14:paraId="4D49C5CB" w14:textId="77777777" w:rsidR="00DE34F0" w:rsidRDefault="00DE34F0" w:rsidP="00571578">
            <w:pPr>
              <w:jc w:val="center"/>
              <w:rPr>
                <w:sz w:val="20"/>
                <w:szCs w:val="20"/>
              </w:rPr>
            </w:pPr>
            <w:r>
              <w:rPr>
                <w:sz w:val="20"/>
                <w:szCs w:val="20"/>
              </w:rPr>
              <w:t>1,378</w:t>
            </w:r>
          </w:p>
          <w:p w14:paraId="2235CB46" w14:textId="757D289E" w:rsidR="00DE34F0" w:rsidRPr="00D66A3D" w:rsidRDefault="007B7F31" w:rsidP="00571578">
            <w:pPr>
              <w:jc w:val="center"/>
              <w:rPr>
                <w:sz w:val="20"/>
                <w:szCs w:val="20"/>
              </w:rPr>
            </w:pPr>
            <w:r w:rsidRPr="007B7F31">
              <w:rPr>
                <w:sz w:val="20"/>
                <w:szCs w:val="20"/>
                <w:highlight w:val="black"/>
              </w:rPr>
              <w:t>xxxxxxx</w:t>
            </w:r>
          </w:p>
        </w:tc>
        <w:tc>
          <w:tcPr>
            <w:tcW w:w="2410" w:type="dxa"/>
          </w:tcPr>
          <w:p w14:paraId="04C3FDB2" w14:textId="77777777" w:rsidR="00DE34F0" w:rsidRDefault="00DE34F0" w:rsidP="00571578">
            <w:pPr>
              <w:jc w:val="center"/>
              <w:rPr>
                <w:sz w:val="20"/>
                <w:szCs w:val="20"/>
              </w:rPr>
            </w:pPr>
          </w:p>
          <w:p w14:paraId="6DE85128" w14:textId="1E47C17E" w:rsidR="00DE34F0" w:rsidRDefault="007B7F31" w:rsidP="00571578">
            <w:pPr>
              <w:jc w:val="center"/>
              <w:rPr>
                <w:sz w:val="20"/>
                <w:szCs w:val="20"/>
              </w:rPr>
            </w:pPr>
            <w:r w:rsidRPr="007B7F31">
              <w:rPr>
                <w:sz w:val="20"/>
                <w:szCs w:val="20"/>
                <w:highlight w:val="black"/>
              </w:rPr>
              <w:t>xxxxx</w:t>
            </w:r>
          </w:p>
          <w:p w14:paraId="047E4DEB" w14:textId="77777777" w:rsidR="00DE34F0" w:rsidRDefault="00DE34F0" w:rsidP="00571578">
            <w:pPr>
              <w:jc w:val="center"/>
              <w:rPr>
                <w:sz w:val="20"/>
                <w:szCs w:val="20"/>
              </w:rPr>
            </w:pPr>
            <w:r>
              <w:rPr>
                <w:sz w:val="20"/>
                <w:szCs w:val="20"/>
              </w:rPr>
              <w:t>1,607 (YTD)</w:t>
            </w:r>
          </w:p>
          <w:p w14:paraId="7C7FD083" w14:textId="3E76CEF9" w:rsidR="00DE34F0" w:rsidRPr="00D66A3D" w:rsidRDefault="00DE34F0" w:rsidP="00571578">
            <w:pPr>
              <w:jc w:val="center"/>
              <w:rPr>
                <w:sz w:val="20"/>
                <w:szCs w:val="20"/>
              </w:rPr>
            </w:pPr>
          </w:p>
        </w:tc>
      </w:tr>
      <w:tr w:rsidR="00DE34F0" w14:paraId="034CA22B" w14:textId="77777777" w:rsidTr="00571578">
        <w:tc>
          <w:tcPr>
            <w:tcW w:w="4219" w:type="dxa"/>
          </w:tcPr>
          <w:p w14:paraId="1A65EF77" w14:textId="77777777" w:rsidR="00DE34F0" w:rsidRPr="00D66A3D" w:rsidRDefault="00DE34F0" w:rsidP="00571578">
            <w:pPr>
              <w:rPr>
                <w:b/>
                <w:sz w:val="20"/>
                <w:szCs w:val="20"/>
              </w:rPr>
            </w:pPr>
            <w:r w:rsidRPr="00D66A3D">
              <w:rPr>
                <w:b/>
                <w:sz w:val="20"/>
                <w:szCs w:val="20"/>
              </w:rPr>
              <w:t>Number of patients treated with pomalidomide:</w:t>
            </w:r>
          </w:p>
          <w:p w14:paraId="53A06286" w14:textId="77777777" w:rsidR="00DE34F0" w:rsidRPr="00D66A3D" w:rsidRDefault="00DE34F0" w:rsidP="00571578">
            <w:pPr>
              <w:rPr>
                <w:sz w:val="20"/>
                <w:szCs w:val="20"/>
              </w:rPr>
            </w:pPr>
            <w:r w:rsidRPr="00D66A3D">
              <w:rPr>
                <w:sz w:val="20"/>
                <w:szCs w:val="20"/>
              </w:rPr>
              <w:t>- Predicted</w:t>
            </w:r>
            <w:r>
              <w:rPr>
                <w:sz w:val="20"/>
                <w:szCs w:val="20"/>
              </w:rPr>
              <w:t xml:space="preserve"> (n)</w:t>
            </w:r>
          </w:p>
          <w:p w14:paraId="4AF094A8" w14:textId="77777777" w:rsidR="00DE34F0" w:rsidRDefault="00DE34F0" w:rsidP="00571578">
            <w:pPr>
              <w:rPr>
                <w:sz w:val="20"/>
                <w:szCs w:val="20"/>
              </w:rPr>
            </w:pPr>
            <w:r w:rsidRPr="00D66A3D">
              <w:rPr>
                <w:sz w:val="20"/>
                <w:szCs w:val="20"/>
              </w:rPr>
              <w:t>- Actual</w:t>
            </w:r>
            <w:r>
              <w:rPr>
                <w:sz w:val="20"/>
                <w:szCs w:val="20"/>
              </w:rPr>
              <w:t xml:space="preserve"> (n)</w:t>
            </w:r>
          </w:p>
          <w:p w14:paraId="0A83D30B" w14:textId="2FE93DCA" w:rsidR="00DE34F0" w:rsidRPr="00D66A3D" w:rsidRDefault="00DE34F0" w:rsidP="00571578">
            <w:pPr>
              <w:rPr>
                <w:sz w:val="20"/>
                <w:szCs w:val="20"/>
              </w:rPr>
            </w:pPr>
            <w:r w:rsidRPr="00D66A3D">
              <w:rPr>
                <w:sz w:val="20"/>
                <w:szCs w:val="20"/>
              </w:rPr>
              <w:t xml:space="preserve">- </w:t>
            </w:r>
            <w:r w:rsidR="006F611B">
              <w:rPr>
                <w:sz w:val="20"/>
                <w:szCs w:val="20"/>
              </w:rPr>
              <w:t>A</w:t>
            </w:r>
            <w:r w:rsidR="006F611B" w:rsidRPr="00D66A3D">
              <w:rPr>
                <w:sz w:val="20"/>
                <w:szCs w:val="20"/>
              </w:rPr>
              <w:t>ctual</w:t>
            </w:r>
            <w:r w:rsidR="006F611B">
              <w:rPr>
                <w:sz w:val="20"/>
                <w:szCs w:val="20"/>
              </w:rPr>
              <w:t xml:space="preserve"> vs. predicted</w:t>
            </w:r>
            <w:r w:rsidR="006F611B" w:rsidRPr="00D66A3D" w:rsidDel="006F611B">
              <w:rPr>
                <w:sz w:val="20"/>
                <w:szCs w:val="20"/>
              </w:rPr>
              <w:t xml:space="preserve"> </w:t>
            </w:r>
            <w:r>
              <w:rPr>
                <w:sz w:val="20"/>
                <w:szCs w:val="20"/>
              </w:rPr>
              <w:t>(n, %)</w:t>
            </w:r>
          </w:p>
        </w:tc>
        <w:tc>
          <w:tcPr>
            <w:tcW w:w="2268" w:type="dxa"/>
          </w:tcPr>
          <w:p w14:paraId="7E43F095" w14:textId="77777777" w:rsidR="00DE34F0" w:rsidRDefault="00DE34F0" w:rsidP="00571578">
            <w:pPr>
              <w:jc w:val="center"/>
              <w:rPr>
                <w:sz w:val="20"/>
                <w:szCs w:val="20"/>
              </w:rPr>
            </w:pPr>
          </w:p>
          <w:p w14:paraId="0F718F0D" w14:textId="77777777" w:rsidR="00DE34F0" w:rsidRDefault="00DE34F0" w:rsidP="00571578">
            <w:pPr>
              <w:jc w:val="center"/>
              <w:rPr>
                <w:sz w:val="20"/>
                <w:szCs w:val="20"/>
              </w:rPr>
            </w:pPr>
          </w:p>
          <w:p w14:paraId="1289900F" w14:textId="489627A3" w:rsidR="00DE34F0" w:rsidRDefault="007B7F31" w:rsidP="00571578">
            <w:pPr>
              <w:jc w:val="center"/>
              <w:rPr>
                <w:sz w:val="20"/>
                <w:szCs w:val="20"/>
              </w:rPr>
            </w:pPr>
            <w:r w:rsidRPr="007B7F31">
              <w:rPr>
                <w:sz w:val="20"/>
                <w:szCs w:val="20"/>
                <w:highlight w:val="black"/>
              </w:rPr>
              <w:t>xxxx</w:t>
            </w:r>
          </w:p>
          <w:p w14:paraId="42685AFA" w14:textId="77777777" w:rsidR="00DE34F0" w:rsidRDefault="00DE34F0" w:rsidP="00571578">
            <w:pPr>
              <w:jc w:val="center"/>
              <w:rPr>
                <w:sz w:val="20"/>
                <w:szCs w:val="20"/>
              </w:rPr>
            </w:pPr>
            <w:r>
              <w:rPr>
                <w:sz w:val="20"/>
                <w:szCs w:val="20"/>
              </w:rPr>
              <w:t>365</w:t>
            </w:r>
          </w:p>
          <w:p w14:paraId="38770642" w14:textId="0BF357BD" w:rsidR="00DE34F0" w:rsidRPr="00D66A3D" w:rsidRDefault="007B7F31" w:rsidP="00571578">
            <w:pPr>
              <w:jc w:val="center"/>
              <w:rPr>
                <w:sz w:val="20"/>
                <w:szCs w:val="20"/>
              </w:rPr>
            </w:pPr>
            <w:r w:rsidRPr="007B7F31">
              <w:rPr>
                <w:sz w:val="20"/>
                <w:szCs w:val="20"/>
                <w:highlight w:val="black"/>
              </w:rPr>
              <w:t>xxxxx</w:t>
            </w:r>
          </w:p>
        </w:tc>
        <w:tc>
          <w:tcPr>
            <w:tcW w:w="2410" w:type="dxa"/>
          </w:tcPr>
          <w:p w14:paraId="4937D8DC" w14:textId="77777777" w:rsidR="00DE34F0" w:rsidRDefault="00DE34F0" w:rsidP="00571578">
            <w:pPr>
              <w:jc w:val="center"/>
              <w:rPr>
                <w:sz w:val="20"/>
                <w:szCs w:val="20"/>
              </w:rPr>
            </w:pPr>
          </w:p>
          <w:p w14:paraId="7E874350" w14:textId="77777777" w:rsidR="00DE34F0" w:rsidRDefault="00DE34F0" w:rsidP="00571578">
            <w:pPr>
              <w:jc w:val="center"/>
              <w:rPr>
                <w:sz w:val="20"/>
                <w:szCs w:val="20"/>
              </w:rPr>
            </w:pPr>
          </w:p>
          <w:p w14:paraId="262E5AA3" w14:textId="4A9F0A25" w:rsidR="00DE34F0" w:rsidRDefault="007B7F31" w:rsidP="00571578">
            <w:pPr>
              <w:jc w:val="center"/>
              <w:rPr>
                <w:sz w:val="20"/>
                <w:szCs w:val="20"/>
              </w:rPr>
            </w:pPr>
            <w:r w:rsidRPr="007B7F31">
              <w:rPr>
                <w:sz w:val="20"/>
                <w:szCs w:val="20"/>
                <w:highlight w:val="black"/>
              </w:rPr>
              <w:t>xxxxxx</w:t>
            </w:r>
          </w:p>
          <w:p w14:paraId="5B57DB62" w14:textId="77777777" w:rsidR="00DE34F0" w:rsidRDefault="00DE34F0" w:rsidP="00571578">
            <w:pPr>
              <w:jc w:val="center"/>
              <w:rPr>
                <w:sz w:val="20"/>
                <w:szCs w:val="20"/>
              </w:rPr>
            </w:pPr>
            <w:r>
              <w:rPr>
                <w:sz w:val="20"/>
                <w:szCs w:val="20"/>
              </w:rPr>
              <w:t>429 (YTD)</w:t>
            </w:r>
          </w:p>
          <w:p w14:paraId="548812F8" w14:textId="6EEEF042" w:rsidR="00DE34F0" w:rsidRPr="00D66A3D" w:rsidRDefault="00DE34F0" w:rsidP="00571578">
            <w:pPr>
              <w:jc w:val="center"/>
              <w:rPr>
                <w:sz w:val="20"/>
                <w:szCs w:val="20"/>
              </w:rPr>
            </w:pPr>
          </w:p>
        </w:tc>
      </w:tr>
      <w:tr w:rsidR="00DE34F0" w14:paraId="5C916819" w14:textId="77777777" w:rsidTr="00571578">
        <w:tc>
          <w:tcPr>
            <w:tcW w:w="4219" w:type="dxa"/>
          </w:tcPr>
          <w:p w14:paraId="2DF5F894" w14:textId="77777777" w:rsidR="00DE34F0" w:rsidRPr="00D66A3D" w:rsidRDefault="00DE34F0" w:rsidP="00571578">
            <w:pPr>
              <w:rPr>
                <w:b/>
                <w:sz w:val="20"/>
                <w:szCs w:val="20"/>
              </w:rPr>
            </w:pPr>
            <w:r w:rsidRPr="00D66A3D">
              <w:rPr>
                <w:b/>
                <w:sz w:val="20"/>
                <w:szCs w:val="20"/>
              </w:rPr>
              <w:t>Total cost of pomalidomide</w:t>
            </w:r>
            <w:r>
              <w:rPr>
                <w:b/>
                <w:sz w:val="20"/>
                <w:szCs w:val="20"/>
                <w:vertAlign w:val="superscript"/>
              </w:rPr>
              <w:t>3</w:t>
            </w:r>
            <w:r w:rsidRPr="00D66A3D">
              <w:rPr>
                <w:b/>
                <w:sz w:val="20"/>
                <w:szCs w:val="20"/>
              </w:rPr>
              <w:t>:</w:t>
            </w:r>
          </w:p>
          <w:p w14:paraId="504E1F02" w14:textId="77777777" w:rsidR="00DE34F0" w:rsidRPr="00D66A3D" w:rsidRDefault="00DE34F0" w:rsidP="00571578">
            <w:pPr>
              <w:rPr>
                <w:sz w:val="20"/>
                <w:szCs w:val="20"/>
              </w:rPr>
            </w:pPr>
            <w:r w:rsidRPr="00D66A3D">
              <w:rPr>
                <w:sz w:val="20"/>
                <w:szCs w:val="20"/>
              </w:rPr>
              <w:t>- Predicted</w:t>
            </w:r>
            <w:r>
              <w:rPr>
                <w:sz w:val="20"/>
                <w:szCs w:val="20"/>
              </w:rPr>
              <w:t xml:space="preserve"> (n)</w:t>
            </w:r>
          </w:p>
          <w:p w14:paraId="60086704" w14:textId="77777777" w:rsidR="00DE34F0" w:rsidRPr="00D66A3D" w:rsidRDefault="00DE34F0" w:rsidP="00571578">
            <w:pPr>
              <w:rPr>
                <w:sz w:val="20"/>
                <w:szCs w:val="20"/>
              </w:rPr>
            </w:pPr>
            <w:r w:rsidRPr="00D66A3D">
              <w:rPr>
                <w:sz w:val="20"/>
                <w:szCs w:val="20"/>
              </w:rPr>
              <w:t>- Actual</w:t>
            </w:r>
            <w:r>
              <w:rPr>
                <w:sz w:val="20"/>
                <w:szCs w:val="20"/>
              </w:rPr>
              <w:t xml:space="preserve"> (n)</w:t>
            </w:r>
          </w:p>
          <w:p w14:paraId="3D64F5BF" w14:textId="44DAB652" w:rsidR="00DE34F0" w:rsidRPr="00D66A3D" w:rsidRDefault="00DE34F0" w:rsidP="00571578">
            <w:pPr>
              <w:rPr>
                <w:sz w:val="20"/>
                <w:szCs w:val="20"/>
              </w:rPr>
            </w:pPr>
            <w:r w:rsidRPr="00D66A3D">
              <w:rPr>
                <w:sz w:val="20"/>
                <w:szCs w:val="20"/>
              </w:rPr>
              <w:t xml:space="preserve">- </w:t>
            </w:r>
            <w:r w:rsidR="006F611B">
              <w:rPr>
                <w:sz w:val="20"/>
                <w:szCs w:val="20"/>
              </w:rPr>
              <w:t>A</w:t>
            </w:r>
            <w:r w:rsidR="006F611B" w:rsidRPr="00D66A3D">
              <w:rPr>
                <w:sz w:val="20"/>
                <w:szCs w:val="20"/>
              </w:rPr>
              <w:t>ctual</w:t>
            </w:r>
            <w:r w:rsidR="006F611B">
              <w:rPr>
                <w:sz w:val="20"/>
                <w:szCs w:val="20"/>
              </w:rPr>
              <w:t xml:space="preserve"> vs. predicted</w:t>
            </w:r>
            <w:r w:rsidR="006F611B" w:rsidRPr="00D66A3D" w:rsidDel="006F611B">
              <w:rPr>
                <w:sz w:val="20"/>
                <w:szCs w:val="20"/>
              </w:rPr>
              <w:t xml:space="preserve"> </w:t>
            </w:r>
            <w:r>
              <w:rPr>
                <w:sz w:val="20"/>
                <w:szCs w:val="20"/>
              </w:rPr>
              <w:t>(n, %)</w:t>
            </w:r>
          </w:p>
        </w:tc>
        <w:tc>
          <w:tcPr>
            <w:tcW w:w="2268" w:type="dxa"/>
          </w:tcPr>
          <w:p w14:paraId="65346C70" w14:textId="77777777" w:rsidR="00DE34F0" w:rsidRDefault="00DE34F0" w:rsidP="00571578">
            <w:pPr>
              <w:jc w:val="center"/>
              <w:rPr>
                <w:sz w:val="20"/>
                <w:szCs w:val="20"/>
              </w:rPr>
            </w:pPr>
          </w:p>
          <w:p w14:paraId="2730EC8A" w14:textId="723D469F" w:rsidR="00DE34F0" w:rsidRPr="004A1037" w:rsidRDefault="007B7F31" w:rsidP="00571578">
            <w:pPr>
              <w:jc w:val="center"/>
              <w:rPr>
                <w:sz w:val="20"/>
                <w:szCs w:val="20"/>
              </w:rPr>
            </w:pPr>
            <w:r w:rsidRPr="007B7F31">
              <w:rPr>
                <w:sz w:val="20"/>
                <w:szCs w:val="20"/>
                <w:highlight w:val="black"/>
              </w:rPr>
              <w:t>xxxxxxx</w:t>
            </w:r>
          </w:p>
          <w:p w14:paraId="1AEF3A89" w14:textId="77777777" w:rsidR="00DE34F0" w:rsidRPr="003B5AD4" w:rsidRDefault="00DE34F0" w:rsidP="00571578">
            <w:pPr>
              <w:jc w:val="center"/>
              <w:rPr>
                <w:sz w:val="20"/>
                <w:szCs w:val="20"/>
              </w:rPr>
            </w:pPr>
            <w:r>
              <w:rPr>
                <w:sz w:val="20"/>
                <w:szCs w:val="20"/>
              </w:rPr>
              <w:t>$16,372,766</w:t>
            </w:r>
          </w:p>
          <w:p w14:paraId="66A5496C" w14:textId="15AEC980" w:rsidR="00DE34F0" w:rsidRPr="00D66A3D" w:rsidRDefault="007B7F31" w:rsidP="00571578">
            <w:pPr>
              <w:jc w:val="center"/>
              <w:rPr>
                <w:sz w:val="20"/>
                <w:szCs w:val="20"/>
              </w:rPr>
            </w:pPr>
            <w:r w:rsidRPr="007B7F31">
              <w:rPr>
                <w:sz w:val="20"/>
                <w:szCs w:val="20"/>
                <w:highlight w:val="black"/>
              </w:rPr>
              <w:t>xxxxxxx</w:t>
            </w:r>
          </w:p>
        </w:tc>
        <w:tc>
          <w:tcPr>
            <w:tcW w:w="2410" w:type="dxa"/>
          </w:tcPr>
          <w:p w14:paraId="6DFEA227" w14:textId="77777777" w:rsidR="00DE34F0" w:rsidRDefault="00DE34F0" w:rsidP="00571578">
            <w:pPr>
              <w:jc w:val="center"/>
              <w:rPr>
                <w:sz w:val="20"/>
                <w:szCs w:val="20"/>
              </w:rPr>
            </w:pPr>
          </w:p>
          <w:p w14:paraId="52550495" w14:textId="7DF2C3B6" w:rsidR="007B7F31" w:rsidRDefault="007B7F31" w:rsidP="00571578">
            <w:pPr>
              <w:jc w:val="center"/>
              <w:rPr>
                <w:sz w:val="20"/>
                <w:szCs w:val="20"/>
              </w:rPr>
            </w:pPr>
            <w:r w:rsidRPr="007B7F31">
              <w:rPr>
                <w:sz w:val="20"/>
                <w:szCs w:val="20"/>
                <w:highlight w:val="black"/>
              </w:rPr>
              <w:t>Xxxxxxxx</w:t>
            </w:r>
          </w:p>
          <w:p w14:paraId="7279FB7D" w14:textId="77777777" w:rsidR="00DE34F0" w:rsidRPr="00D70126" w:rsidRDefault="00DE34F0" w:rsidP="00571578">
            <w:pPr>
              <w:jc w:val="center"/>
              <w:rPr>
                <w:sz w:val="20"/>
                <w:szCs w:val="20"/>
              </w:rPr>
            </w:pPr>
            <w:r w:rsidRPr="003B5AD4">
              <w:rPr>
                <w:sz w:val="20"/>
                <w:szCs w:val="20"/>
              </w:rPr>
              <w:t>$22,596,805</w:t>
            </w:r>
            <w:r>
              <w:rPr>
                <w:sz w:val="20"/>
                <w:szCs w:val="20"/>
              </w:rPr>
              <w:t xml:space="preserve"> (YTD)</w:t>
            </w:r>
          </w:p>
          <w:p w14:paraId="4CB1D050" w14:textId="5F8410F5" w:rsidR="00DE34F0" w:rsidRPr="00D66A3D" w:rsidRDefault="00DE34F0" w:rsidP="00571578">
            <w:pPr>
              <w:jc w:val="center"/>
              <w:rPr>
                <w:sz w:val="20"/>
                <w:szCs w:val="20"/>
              </w:rPr>
            </w:pPr>
          </w:p>
        </w:tc>
      </w:tr>
    </w:tbl>
    <w:p w14:paraId="51537B85" w14:textId="229DB9DF" w:rsidR="00DE34F0" w:rsidRPr="00517D91" w:rsidRDefault="00DE34F0" w:rsidP="00DE34F0">
      <w:pPr>
        <w:spacing w:after="0"/>
        <w:rPr>
          <w:sz w:val="20"/>
          <w:szCs w:val="20"/>
        </w:rPr>
      </w:pPr>
      <w:r w:rsidRPr="00517D91">
        <w:rPr>
          <w:sz w:val="20"/>
          <w:szCs w:val="20"/>
        </w:rPr>
        <w:t>Note:</w:t>
      </w:r>
    </w:p>
    <w:p w14:paraId="0AB68180" w14:textId="05933C82" w:rsidR="00DE34F0" w:rsidRPr="005D4598" w:rsidRDefault="00DE34F0" w:rsidP="00DE34F0">
      <w:pPr>
        <w:spacing w:after="0"/>
        <w:rPr>
          <w:sz w:val="20"/>
          <w:szCs w:val="20"/>
        </w:rPr>
      </w:pPr>
      <w:r w:rsidRPr="005D4598">
        <w:rPr>
          <w:sz w:val="20"/>
          <w:szCs w:val="20"/>
        </w:rPr>
        <w:t xml:space="preserve">The figures </w:t>
      </w:r>
      <w:r w:rsidR="00A55163">
        <w:rPr>
          <w:sz w:val="20"/>
          <w:szCs w:val="20"/>
        </w:rPr>
        <w:t>are based on the date of supply</w:t>
      </w:r>
      <w:r w:rsidRPr="005D4598">
        <w:rPr>
          <w:sz w:val="20"/>
          <w:szCs w:val="20"/>
        </w:rPr>
        <w:t xml:space="preserve">. </w:t>
      </w:r>
      <w:r w:rsidR="00A55163" w:rsidRPr="00A55163">
        <w:rPr>
          <w:sz w:val="20"/>
          <w:szCs w:val="20"/>
          <w:highlight w:val="black"/>
        </w:rPr>
        <w:t>Xxxxxxxxxxxxxxxxxxxxxxxxxxxxxxxxx</w:t>
      </w:r>
      <w:r w:rsidR="00A55163">
        <w:rPr>
          <w:sz w:val="20"/>
          <w:szCs w:val="20"/>
        </w:rPr>
        <w:t xml:space="preserve"> </w:t>
      </w:r>
      <w:r w:rsidRPr="005D4598">
        <w:rPr>
          <w:sz w:val="20"/>
          <w:szCs w:val="20"/>
        </w:rPr>
        <w:t>A special pricing arrangement applies to this medicine and its a</w:t>
      </w:r>
      <w:r w:rsidR="0072141B">
        <w:rPr>
          <w:sz w:val="20"/>
          <w:szCs w:val="20"/>
        </w:rPr>
        <w:t>ctual cost to the Commonwealth may differ</w:t>
      </w:r>
      <w:r w:rsidRPr="005D4598">
        <w:rPr>
          <w:sz w:val="20"/>
          <w:szCs w:val="20"/>
        </w:rPr>
        <w:t>.</w:t>
      </w:r>
    </w:p>
    <w:p w14:paraId="1692B95C" w14:textId="77777777" w:rsidR="00DE34F0" w:rsidRPr="005D4598" w:rsidRDefault="00DE34F0" w:rsidP="00DE34F0">
      <w:pPr>
        <w:spacing w:after="0"/>
        <w:rPr>
          <w:sz w:val="20"/>
          <w:szCs w:val="20"/>
        </w:rPr>
      </w:pPr>
      <w:r w:rsidRPr="005D4598">
        <w:rPr>
          <w:sz w:val="20"/>
          <w:szCs w:val="20"/>
          <w:vertAlign w:val="superscript"/>
        </w:rPr>
        <w:lastRenderedPageBreak/>
        <w:t>1</w:t>
      </w:r>
      <w:r w:rsidRPr="005D4598">
        <w:rPr>
          <w:sz w:val="20"/>
          <w:szCs w:val="20"/>
        </w:rPr>
        <w:t xml:space="preserve"> Patients who received a supply of bortezomib and lenalidomide (as per the restriction criteria for pomalidomide).</w:t>
      </w:r>
    </w:p>
    <w:p w14:paraId="15DDB832" w14:textId="77777777" w:rsidR="00DE34F0" w:rsidRPr="005D4598" w:rsidRDefault="00DE34F0" w:rsidP="00DE34F0">
      <w:pPr>
        <w:spacing w:after="0"/>
        <w:rPr>
          <w:sz w:val="20"/>
          <w:szCs w:val="20"/>
        </w:rPr>
      </w:pPr>
      <w:r w:rsidRPr="005D4598">
        <w:rPr>
          <w:sz w:val="20"/>
          <w:szCs w:val="20"/>
          <w:vertAlign w:val="superscript"/>
        </w:rPr>
        <w:t>2</w:t>
      </w:r>
      <w:r w:rsidRPr="005D4598">
        <w:rPr>
          <w:sz w:val="20"/>
          <w:szCs w:val="20"/>
        </w:rPr>
        <w:t xml:space="preserve"> Year 2 presents year to date predicted and actual figures as a complete data for a full year to July 2017 was not available at the time of the analysis.</w:t>
      </w:r>
    </w:p>
    <w:p w14:paraId="75F00B5C" w14:textId="77777777" w:rsidR="00DE34F0" w:rsidRPr="005D4598" w:rsidRDefault="00DE34F0" w:rsidP="00DE34F0">
      <w:pPr>
        <w:spacing w:after="0"/>
        <w:rPr>
          <w:sz w:val="20"/>
          <w:szCs w:val="20"/>
        </w:rPr>
      </w:pPr>
      <w:r w:rsidRPr="006F343A">
        <w:rPr>
          <w:sz w:val="20"/>
          <w:szCs w:val="20"/>
          <w:vertAlign w:val="superscript"/>
        </w:rPr>
        <w:t>3</w:t>
      </w:r>
      <w:r w:rsidRPr="005D4598">
        <w:rPr>
          <w:sz w:val="20"/>
          <w:szCs w:val="20"/>
        </w:rPr>
        <w:t xml:space="preserve"> Excluding patient co-payments.</w:t>
      </w:r>
    </w:p>
    <w:p w14:paraId="14F0C747" w14:textId="77777777" w:rsidR="00DE34F0" w:rsidRPr="007A3A8B" w:rsidRDefault="00DE34F0" w:rsidP="00DE34F0">
      <w:pPr>
        <w:spacing w:after="0"/>
      </w:pPr>
    </w:p>
    <w:p w14:paraId="2B74A8D0" w14:textId="172E31B1" w:rsidR="009513F7" w:rsidRPr="009513F7" w:rsidRDefault="009513F7" w:rsidP="00DE34F0">
      <w:pPr>
        <w:spacing w:after="0"/>
        <w:rPr>
          <w:highlight w:val="black"/>
        </w:rPr>
      </w:pPr>
      <w:r w:rsidRPr="009513F7">
        <w:rPr>
          <w:highlight w:val="black"/>
        </w:rPr>
        <w:t>Xxxxxxxxxxxxxxxxxxxxxxxxxxxxxxxxxxxxxxxxxxxxxxxxxxxxxxxxxxxxxxxxxxxxxxxxxxxxxxxxxxxx</w:t>
      </w:r>
    </w:p>
    <w:p w14:paraId="357CF9D9" w14:textId="7FD9C2EC" w:rsidR="009513F7" w:rsidRPr="009513F7" w:rsidRDefault="009513F7" w:rsidP="00DE34F0">
      <w:pPr>
        <w:spacing w:after="0"/>
        <w:rPr>
          <w:highlight w:val="black"/>
        </w:rPr>
      </w:pPr>
      <w:r w:rsidRPr="009513F7">
        <w:rPr>
          <w:highlight w:val="black"/>
        </w:rPr>
        <w:t>Xxxxxxxxxxxxxxxxxxxxxxxxxxxxxxxxxxxxxxxxxxxxxxxxxxxxxxxxxxxxxxxxxxxxxxxxxxxxxx</w:t>
      </w:r>
    </w:p>
    <w:p w14:paraId="62351D7A" w14:textId="5F6ED06E" w:rsidR="009513F7" w:rsidRPr="009513F7" w:rsidRDefault="009513F7" w:rsidP="00DE34F0">
      <w:pPr>
        <w:spacing w:after="0"/>
        <w:rPr>
          <w:highlight w:val="black"/>
        </w:rPr>
      </w:pPr>
      <w:r w:rsidRPr="009513F7">
        <w:rPr>
          <w:highlight w:val="black"/>
        </w:rPr>
        <w:t>Xxxxxxxxxxxxxxxxxxxxxxxxxxxxxxxxxxxxxxxxxxxxxxxxxxxxxxxxxxxxxxxxxxxxxxxxxxxxxxxxx</w:t>
      </w:r>
    </w:p>
    <w:p w14:paraId="6017D0F7" w14:textId="3AD6223F" w:rsidR="009513F7" w:rsidRPr="009513F7" w:rsidRDefault="009513F7" w:rsidP="00DE34F0">
      <w:pPr>
        <w:spacing w:after="0"/>
        <w:rPr>
          <w:highlight w:val="black"/>
        </w:rPr>
      </w:pPr>
      <w:r w:rsidRPr="009513F7">
        <w:rPr>
          <w:highlight w:val="black"/>
        </w:rPr>
        <w:t>Xxxxxxxxxxxxxxxxxxxxxxxxxxxxxxxxxxxxxxxxxxxxxxxxxxxxxxxxxxxxxxxxxxxxxxxxxxxxxxxxx</w:t>
      </w:r>
    </w:p>
    <w:p w14:paraId="393EEC52" w14:textId="32D70E89" w:rsidR="009513F7" w:rsidRPr="009513F7" w:rsidRDefault="009513F7" w:rsidP="00DE34F0">
      <w:pPr>
        <w:spacing w:after="0"/>
        <w:rPr>
          <w:highlight w:val="black"/>
        </w:rPr>
      </w:pPr>
      <w:r w:rsidRPr="009513F7">
        <w:rPr>
          <w:highlight w:val="black"/>
        </w:rPr>
        <w:t>Xxxxxxxxxxxxxxxxxxxxxxxxxxxxxxxxxxxxxxxxxxxxxxxxxxxxxxxxxxxxxxxxxxxxxxxxxxxxxxxxxxx</w:t>
      </w:r>
    </w:p>
    <w:p w14:paraId="43EC972A" w14:textId="0B6623CA" w:rsidR="009513F7" w:rsidRPr="009513F7" w:rsidRDefault="009513F7" w:rsidP="00DE34F0">
      <w:pPr>
        <w:spacing w:after="0"/>
        <w:rPr>
          <w:highlight w:val="black"/>
        </w:rPr>
      </w:pPr>
      <w:r w:rsidRPr="009513F7">
        <w:rPr>
          <w:highlight w:val="black"/>
        </w:rPr>
        <w:t>Xxxxxxxxxxxxxxxxxxxxxxxxxxxxxxxxxxxxxxxxxxxxxxxxxxxxxxxxxxxxxxxxxxxxxxxxxxxxxxxxxx</w:t>
      </w:r>
    </w:p>
    <w:p w14:paraId="7F555AD5" w14:textId="5E58BEBB" w:rsidR="009513F7" w:rsidRPr="009513F7" w:rsidRDefault="009513F7" w:rsidP="00DE34F0">
      <w:pPr>
        <w:spacing w:after="0"/>
        <w:rPr>
          <w:highlight w:val="black"/>
        </w:rPr>
      </w:pPr>
      <w:r w:rsidRPr="009513F7">
        <w:rPr>
          <w:highlight w:val="black"/>
        </w:rPr>
        <w:t>Xxxxxxxxxxxxxxxxxxxxxxxxxxxxxxxxxxxxxxxxxxxxxxxxxxxxxxxxxxxxxxxxxxxxxxxxxxxxxxxxx</w:t>
      </w:r>
    </w:p>
    <w:p w14:paraId="6877AB5C" w14:textId="6D59F710" w:rsidR="009513F7" w:rsidRPr="009513F7" w:rsidRDefault="009513F7" w:rsidP="00DE34F0">
      <w:pPr>
        <w:spacing w:after="0"/>
        <w:rPr>
          <w:highlight w:val="black"/>
        </w:rPr>
      </w:pPr>
      <w:r w:rsidRPr="009513F7">
        <w:rPr>
          <w:highlight w:val="black"/>
        </w:rPr>
        <w:t>Xxxxxxxxxxxxxxxxxxxxxxxxxxxxxxxxxxxxxxxxxxxxxxxxxxxxxxxxxxxxxxxxxxxxxxxxxxxxxxxxxx</w:t>
      </w:r>
    </w:p>
    <w:p w14:paraId="0D99EB2C" w14:textId="2F6821EA" w:rsidR="009513F7" w:rsidRPr="007A3A8B" w:rsidRDefault="009513F7" w:rsidP="00DE34F0">
      <w:pPr>
        <w:spacing w:after="0"/>
      </w:pPr>
      <w:r w:rsidRPr="009513F7">
        <w:rPr>
          <w:highlight w:val="black"/>
        </w:rPr>
        <w:t>xxxxxxxxxxxxxxxxxxxxxxxxxxxxxxxxxxxxxxxxxx</w:t>
      </w:r>
    </w:p>
    <w:p w14:paraId="196FA057" w14:textId="77777777" w:rsidR="00DE34F0" w:rsidRDefault="00DE34F0" w:rsidP="00DE34F0">
      <w:pPr>
        <w:spacing w:after="0"/>
      </w:pPr>
    </w:p>
    <w:p w14:paraId="37CD3692" w14:textId="0158E1F4" w:rsidR="00C92891" w:rsidRPr="00C92891" w:rsidRDefault="00C92891" w:rsidP="00DE34F0">
      <w:pPr>
        <w:spacing w:after="0"/>
        <w:rPr>
          <w:b/>
          <w:u w:val="single"/>
        </w:rPr>
      </w:pPr>
      <w:r w:rsidRPr="00964DFF">
        <w:rPr>
          <w:b/>
          <w:u w:val="single"/>
        </w:rPr>
        <w:t>End committee-in-confidence</w:t>
      </w:r>
    </w:p>
    <w:p w14:paraId="08C2CFB5" w14:textId="77777777" w:rsidR="00591512" w:rsidRDefault="00AB3733" w:rsidP="00655542">
      <w:pPr>
        <w:pStyle w:val="Heading1"/>
      </w:pPr>
      <w:r>
        <w:t>D</w:t>
      </w:r>
      <w:r w:rsidR="007346C7" w:rsidRPr="005E22C2">
        <w:t>iscussion</w:t>
      </w:r>
    </w:p>
    <w:p w14:paraId="34A71A03" w14:textId="37BDE3EF" w:rsidR="00D845DE" w:rsidRDefault="00D845DE" w:rsidP="003808C4">
      <w:r w:rsidRPr="00FF6C1A">
        <w:t>A total of 1</w:t>
      </w:r>
      <w:r w:rsidR="00D31D36" w:rsidRPr="00FF6C1A">
        <w:t>,</w:t>
      </w:r>
      <w:r w:rsidRPr="00FF6C1A">
        <w:t>8</w:t>
      </w:r>
      <w:r w:rsidR="00BB45F3" w:rsidRPr="00FF6C1A">
        <w:t>26</w:t>
      </w:r>
      <w:r w:rsidRPr="00FF6C1A">
        <w:t xml:space="preserve"> (eight in 100,000) Australians initiated therapy with </w:t>
      </w:r>
      <w:r w:rsidR="003D5AC6" w:rsidRPr="00FF6C1A">
        <w:t xml:space="preserve">medicine for </w:t>
      </w:r>
      <w:r w:rsidRPr="00FF6C1A">
        <w:t>multiple</w:t>
      </w:r>
      <w:r>
        <w:t xml:space="preserve"> myeloma in 2016</w:t>
      </w:r>
      <w:r w:rsidR="00456DA9">
        <w:t xml:space="preserve">, which is similar to AIHW </w:t>
      </w:r>
      <w:r w:rsidR="004B57C3">
        <w:t>(201</w:t>
      </w:r>
      <w:r w:rsidR="000B0DBD">
        <w:t>3</w:t>
      </w:r>
      <w:r w:rsidR="004B57C3">
        <w:t xml:space="preserve">) </w:t>
      </w:r>
      <w:r w:rsidR="00456DA9">
        <w:t>estimates of incidence for the disease</w:t>
      </w:r>
      <w:r>
        <w:t xml:space="preserve">. The median age of </w:t>
      </w:r>
      <w:r w:rsidR="00C97BC2">
        <w:t xml:space="preserve">those </w:t>
      </w:r>
      <w:r>
        <w:t>initiators w</w:t>
      </w:r>
      <w:r w:rsidR="00C97BC2">
        <w:t>as</w:t>
      </w:r>
      <w:r>
        <w:t xml:space="preserve"> </w:t>
      </w:r>
      <w:r w:rsidR="00C97BC2">
        <w:t>70 years</w:t>
      </w:r>
      <w:r>
        <w:t xml:space="preserve">, similar to the median age observed over the past three decades </w:t>
      </w:r>
      <w:r w:rsidR="00FE7436" w:rsidRPr="00FE7436">
        <w:rPr>
          <w:vertAlign w:val="superscript"/>
        </w:rPr>
        <w:fldChar w:fldCharType="begin"/>
      </w:r>
      <w:r w:rsidR="00FE7436" w:rsidRPr="00FE7436">
        <w:rPr>
          <w:vertAlign w:val="superscript"/>
        </w:rPr>
        <w:instrText xml:space="preserve"> ADDIN EN.CITE &lt;EndNote&gt;&lt;Cite&gt;&lt;Author&gt;Turesson&lt;/Author&gt;&lt;Year&gt;2010&lt;/Year&gt;&lt;RecNum&gt;2&lt;/RecNum&gt;&lt;DisplayText&gt;(3)&lt;/DisplayText&gt;&lt;record&gt;&lt;rec-number&gt;2&lt;/rec-number&gt;&lt;foreign-keys&gt;&lt;key app="EN" db-id="9pwwa5dw1da2wceswza5fd0awxt2tax0vvz5"&gt;2&lt;/key&gt;&lt;/foreign-keys&gt;&lt;ref-type name="Journal Article"&gt;17&lt;/ref-type&gt;&lt;contributors&gt;&lt;authors&gt;&lt;author&gt;Turesson, I.&lt;/author&gt;&lt;author&gt;Velez, R.&lt;/author&gt;&lt;author&gt;Kristinsson, S. Y.&lt;/author&gt;&lt;author&gt;Landgren, O.&lt;/author&gt;&lt;/authors&gt;&lt;/contributors&gt;&lt;auth-address&gt;Malmo Univ Hosp, Dept Med, Sect Hematol, S-20502 Malmo, Sweden&amp;#xD;Wake Forest Univ, Bowman Gray Sch Med, Dept Internal Med, Winston Salem, NC 27103 USA&amp;#xD;Karolinska Univ Hosp &amp;amp; Inst, Dept Med, Div Hematol, Stockholm, Sweden&amp;#xD;NCI, Ctr Canc Res, Med Oncol Branch, NIH, Bethesda, MD 20892 USA&lt;/auth-address&gt;&lt;titles&gt;&lt;title&gt;Patterns of Multiple Myeloma During the Past 5 Decades: Stable Incidence Rates for All Age Groups in the Population but Rapidly Changing Age Distribution in the Clinic&lt;/title&gt;&lt;secondary-title&gt;Mayo Clinic Proceedings&lt;/secondary-title&gt;&lt;alt-title&gt;Mayo Clin Proc&lt;/alt-title&gt;&lt;/titles&gt;&lt;periodical&gt;&lt;full-title&gt;Mayo Clinic Proceedings&lt;/full-title&gt;&lt;abbr-1&gt;Mayo Clin Proc&lt;/abbr-1&gt;&lt;/periodical&gt;&lt;alt-periodical&gt;&lt;full-title&gt;Mayo Clinic Proceedings&lt;/full-title&gt;&lt;abbr-1&gt;Mayo Clin Proc&lt;/abbr-1&gt;&lt;/alt-periodical&gt;&lt;pages&gt;225-230&lt;/pages&gt;&lt;volume&gt;85&lt;/volume&gt;&lt;number&gt;3&lt;/number&gt;&lt;keywords&gt;&lt;keyword&gt;united-states&lt;/keyword&gt;&lt;keyword&gt;cancer incidence&lt;/keyword&gt;&lt;keyword&gt;olmsted county&lt;/keyword&gt;&lt;keyword&gt;mortality trends&lt;/keyword&gt;&lt;keyword&gt;minnesota&lt;/keyword&gt;&lt;keyword&gt;sweden&lt;/keyword&gt;&lt;keyword&gt;survival&lt;/keyword&gt;&lt;keyword&gt;whites&lt;/keyword&gt;&lt;/keywords&gt;&lt;dates&gt;&lt;year&gt;2010&lt;/year&gt;&lt;pub-dates&gt;&lt;date&gt;Mar&lt;/date&gt;&lt;/pub-dates&gt;&lt;/dates&gt;&lt;isbn&gt;0025-6196&lt;/isbn&gt;&lt;accession-num&gt;ISI:000275807500004&lt;/accession-num&gt;&lt;urls&gt;&lt;related-urls&gt;&lt;url&gt;&amp;lt;Go to ISI&amp;gt;://000275807500004&lt;/url&gt;&lt;/related-urls&gt;&lt;/urls&gt;&lt;electronic-resource-num&gt;10.4065/mcp.2009.0426&lt;/electronic-resource-num&gt;&lt;language&gt;English&lt;/language&gt;&lt;/record&gt;&lt;/Cite&gt;&lt;/EndNote&gt;</w:instrText>
      </w:r>
      <w:r w:rsidR="00FE7436" w:rsidRPr="00FE7436">
        <w:rPr>
          <w:vertAlign w:val="superscript"/>
        </w:rPr>
        <w:fldChar w:fldCharType="separate"/>
      </w:r>
      <w:r w:rsidR="00FE7436" w:rsidRPr="00FE7436">
        <w:rPr>
          <w:noProof/>
          <w:vertAlign w:val="superscript"/>
        </w:rPr>
        <w:t>(</w:t>
      </w:r>
      <w:hyperlink w:anchor="_ENREF_3" w:tooltip="Turesson, 2010 #2" w:history="1">
        <w:r w:rsidR="00FE7436" w:rsidRPr="00FE7436">
          <w:rPr>
            <w:noProof/>
            <w:vertAlign w:val="superscript"/>
          </w:rPr>
          <w:t>3</w:t>
        </w:r>
      </w:hyperlink>
      <w:r w:rsidR="00FE7436" w:rsidRPr="00FE7436">
        <w:rPr>
          <w:noProof/>
          <w:vertAlign w:val="superscript"/>
        </w:rPr>
        <w:t>)</w:t>
      </w:r>
      <w:r w:rsidR="00FE7436" w:rsidRPr="00FE7436">
        <w:rPr>
          <w:vertAlign w:val="superscript"/>
        </w:rPr>
        <w:fldChar w:fldCharType="end"/>
      </w:r>
      <w:r w:rsidR="00C22AE5">
        <w:t xml:space="preserve"> .</w:t>
      </w:r>
    </w:p>
    <w:p w14:paraId="1699408D" w14:textId="77777777" w:rsidR="000B0DBD" w:rsidRDefault="00D845DE" w:rsidP="003808C4">
      <w:pPr>
        <w:rPr>
          <w:color w:val="000000" w:themeColor="text1"/>
        </w:rPr>
      </w:pPr>
      <w:r>
        <w:t>According to the Australian guideline</w:t>
      </w:r>
      <w:r w:rsidR="00D3408F">
        <w:t>s</w:t>
      </w:r>
      <w:r>
        <w:t xml:space="preserve"> </w:t>
      </w:r>
      <w:r w:rsidRPr="009222F3">
        <w:rPr>
          <w:vertAlign w:val="superscript"/>
        </w:rPr>
        <w:fldChar w:fldCharType="begin"/>
      </w:r>
      <w:r w:rsidR="00F216FA">
        <w:rPr>
          <w:vertAlign w:val="superscript"/>
        </w:rPr>
        <w:instrText xml:space="preserve"> ADDIN EN.CITE &lt;EndNote&gt;&lt;Cite&gt;&lt;RecNum&gt;8&lt;/RecNum&gt;&lt;DisplayText&gt;(1)&lt;/DisplayText&gt;&lt;record&gt;&lt;rec-number&gt;8&lt;/rec-number&gt;&lt;foreign-keys&gt;&lt;key app="EN" db-id="9pwwa5dw1da2wceswza5fd0awxt2tax0vvz5"&gt;8&lt;/key&gt;&lt;/foreign-keys&gt;&lt;ref-type name="Journal Article"&gt;17&lt;/ref-type&gt;&lt;contributors&gt;&lt;/contributors&gt;&lt;titles&gt;&lt;title&gt;Medical Scientific Advisory Group to the Myeloma Foundation of Australia, Clinical practice guideline multiple myeloma. 2017. http://myeloma.org.au/wp-content/uploads/sites/2/2017/05/MSAG-Clinical-Practice-Guideline-Myeloma-V4-March-2017.pdf&lt;/title&gt;&lt;/titles&gt;&lt;dates&gt;&lt;/dates&gt;&lt;urls&gt;&lt;/urls&gt;&lt;/record&gt;&lt;/Cite&gt;&lt;/EndNote&gt;</w:instrText>
      </w:r>
      <w:r w:rsidRPr="009222F3">
        <w:rPr>
          <w:vertAlign w:val="superscript"/>
        </w:rPr>
        <w:fldChar w:fldCharType="separate"/>
      </w:r>
      <w:r w:rsidR="009E6A92">
        <w:rPr>
          <w:noProof/>
          <w:vertAlign w:val="superscript"/>
        </w:rPr>
        <w:t>(</w:t>
      </w:r>
      <w:hyperlink w:anchor="_ENREF_1" w:tooltip=",  #8" w:history="1">
        <w:r w:rsidR="00FE7436">
          <w:rPr>
            <w:noProof/>
            <w:vertAlign w:val="superscript"/>
          </w:rPr>
          <w:t>1</w:t>
        </w:r>
      </w:hyperlink>
      <w:r w:rsidR="009E6A92">
        <w:rPr>
          <w:noProof/>
          <w:vertAlign w:val="superscript"/>
        </w:rPr>
        <w:t>)</w:t>
      </w:r>
      <w:r w:rsidRPr="009222F3">
        <w:rPr>
          <w:vertAlign w:val="superscript"/>
        </w:rPr>
        <w:fldChar w:fldCharType="end"/>
      </w:r>
      <w:r>
        <w:rPr>
          <w:vertAlign w:val="superscript"/>
        </w:rPr>
        <w:t xml:space="preserve"> </w:t>
      </w:r>
      <w:r>
        <w:t xml:space="preserve">, both thalidomide and bortezomib are indicated for multiple myeloma as first, second or third line therapy. </w:t>
      </w:r>
      <w:r w:rsidRPr="001F4A3E">
        <w:rPr>
          <w:color w:val="000000" w:themeColor="text1"/>
        </w:rPr>
        <w:t xml:space="preserve">The medicine utilisation analysis showed that bortezomib was the </w:t>
      </w:r>
      <w:r w:rsidR="003D5AC6" w:rsidRPr="001F4A3E">
        <w:rPr>
          <w:color w:val="000000" w:themeColor="text1"/>
        </w:rPr>
        <w:t xml:space="preserve">medicine </w:t>
      </w:r>
      <w:r w:rsidRPr="001F4A3E">
        <w:rPr>
          <w:color w:val="000000" w:themeColor="text1"/>
        </w:rPr>
        <w:t xml:space="preserve">most commonly initiated </w:t>
      </w:r>
      <w:r w:rsidR="003D5AC6" w:rsidRPr="001F4A3E">
        <w:rPr>
          <w:color w:val="000000" w:themeColor="text1"/>
        </w:rPr>
        <w:t xml:space="preserve">as </w:t>
      </w:r>
      <w:r w:rsidRPr="001F4A3E">
        <w:rPr>
          <w:color w:val="000000" w:themeColor="text1"/>
        </w:rPr>
        <w:t xml:space="preserve">first line therapy followed by thalidomide, while thalidomide was the most common second line therapy. Both medicines were rarely used for the first time as the </w:t>
      </w:r>
      <w:r w:rsidR="003D5AC6" w:rsidRPr="001F4A3E">
        <w:rPr>
          <w:color w:val="000000" w:themeColor="text1"/>
        </w:rPr>
        <w:t>third</w:t>
      </w:r>
      <w:r w:rsidRPr="001F4A3E">
        <w:rPr>
          <w:color w:val="000000" w:themeColor="text1"/>
        </w:rPr>
        <w:t xml:space="preserve"> line therapy. Use of bortezomib and thalidomide </w:t>
      </w:r>
      <w:r w:rsidR="003D5AC6" w:rsidRPr="001F4A3E">
        <w:rPr>
          <w:color w:val="000000" w:themeColor="text1"/>
        </w:rPr>
        <w:t>was</w:t>
      </w:r>
      <w:r w:rsidRPr="001F4A3E">
        <w:rPr>
          <w:color w:val="000000" w:themeColor="text1"/>
        </w:rPr>
        <w:t xml:space="preserve"> consistent with the guideline recommendations</w:t>
      </w:r>
      <w:r w:rsidR="003D5AC6" w:rsidRPr="001F4A3E">
        <w:rPr>
          <w:color w:val="000000" w:themeColor="text1"/>
        </w:rPr>
        <w:t xml:space="preserve">. </w:t>
      </w:r>
    </w:p>
    <w:p w14:paraId="0ADE1E38" w14:textId="60BB3D7E" w:rsidR="000B0DBD" w:rsidRDefault="003D5AC6" w:rsidP="003808C4">
      <w:pPr>
        <w:rPr>
          <w:color w:val="000000" w:themeColor="text1"/>
        </w:rPr>
      </w:pPr>
      <w:r w:rsidRPr="001F4A3E">
        <w:rPr>
          <w:color w:val="000000" w:themeColor="text1"/>
        </w:rPr>
        <w:t xml:space="preserve">Lenalidomide </w:t>
      </w:r>
      <w:r w:rsidR="005516C6">
        <w:rPr>
          <w:color w:val="000000" w:themeColor="text1"/>
        </w:rPr>
        <w:t xml:space="preserve">was </w:t>
      </w:r>
      <w:r w:rsidRPr="001F4A3E">
        <w:rPr>
          <w:color w:val="000000" w:themeColor="text1"/>
        </w:rPr>
        <w:t xml:space="preserve">indicated as </w:t>
      </w:r>
      <w:r w:rsidR="00D845DE" w:rsidRPr="001F4A3E">
        <w:rPr>
          <w:color w:val="000000" w:themeColor="text1"/>
        </w:rPr>
        <w:t xml:space="preserve">second line </w:t>
      </w:r>
      <w:r w:rsidR="001F4A3E" w:rsidRPr="001F4A3E">
        <w:rPr>
          <w:color w:val="000000" w:themeColor="text1"/>
        </w:rPr>
        <w:t xml:space="preserve">and subsequent </w:t>
      </w:r>
      <w:r w:rsidR="00D845DE" w:rsidRPr="001F4A3E">
        <w:rPr>
          <w:color w:val="000000" w:themeColor="text1"/>
        </w:rPr>
        <w:t>therapy</w:t>
      </w:r>
      <w:r w:rsidR="001F4A3E" w:rsidRPr="001F4A3E">
        <w:rPr>
          <w:color w:val="000000" w:themeColor="text1"/>
        </w:rPr>
        <w:t xml:space="preserve"> during </w:t>
      </w:r>
      <w:r w:rsidR="005516C6">
        <w:rPr>
          <w:color w:val="000000" w:themeColor="text1"/>
        </w:rPr>
        <w:t>the</w:t>
      </w:r>
      <w:r w:rsidR="005516C6" w:rsidRPr="001F4A3E">
        <w:rPr>
          <w:color w:val="000000" w:themeColor="text1"/>
        </w:rPr>
        <w:t xml:space="preserve"> </w:t>
      </w:r>
      <w:r w:rsidR="001F4A3E" w:rsidRPr="001F4A3E">
        <w:rPr>
          <w:color w:val="000000" w:themeColor="text1"/>
        </w:rPr>
        <w:t>study period</w:t>
      </w:r>
      <w:r w:rsidR="00D845DE" w:rsidRPr="001F4A3E">
        <w:rPr>
          <w:color w:val="000000" w:themeColor="text1"/>
        </w:rPr>
        <w:t>.</w:t>
      </w:r>
      <w:r w:rsidR="005516C6">
        <w:rPr>
          <w:color w:val="000000" w:themeColor="text1"/>
        </w:rPr>
        <w:t xml:space="preserve"> Lenalidomide was </w:t>
      </w:r>
      <w:r w:rsidR="000B0DBD">
        <w:rPr>
          <w:color w:val="000000" w:themeColor="text1"/>
        </w:rPr>
        <w:t xml:space="preserve">subsequently </w:t>
      </w:r>
      <w:r w:rsidR="005516C6">
        <w:rPr>
          <w:color w:val="000000" w:themeColor="text1"/>
        </w:rPr>
        <w:t>recommended as a first line therapy in the Australian guideline</w:t>
      </w:r>
      <w:r w:rsidR="009546E6">
        <w:rPr>
          <w:color w:val="000000" w:themeColor="text1"/>
        </w:rPr>
        <w:t>s</w:t>
      </w:r>
      <w:r w:rsidR="005516C6">
        <w:rPr>
          <w:color w:val="000000" w:themeColor="text1"/>
          <w:vertAlign w:val="superscript"/>
        </w:rPr>
        <w:t>(1)</w:t>
      </w:r>
      <w:r w:rsidR="005516C6">
        <w:rPr>
          <w:color w:val="000000" w:themeColor="text1"/>
        </w:rPr>
        <w:t xml:space="preserve"> and listed on the PBS for first line therapy in January 2017.</w:t>
      </w:r>
      <w:r w:rsidR="00D845DE" w:rsidRPr="001F4A3E">
        <w:rPr>
          <w:color w:val="000000" w:themeColor="text1"/>
        </w:rPr>
        <w:t xml:space="preserve"> </w:t>
      </w:r>
      <w:r w:rsidR="000B0DBD" w:rsidRPr="00195032">
        <w:rPr>
          <w:rFonts w:cstheme="minorHAnsi"/>
        </w:rPr>
        <w:t xml:space="preserve">The use </w:t>
      </w:r>
      <w:r w:rsidR="000B0DBD">
        <w:rPr>
          <w:rFonts w:cstheme="minorHAnsi"/>
        </w:rPr>
        <w:t xml:space="preserve">of lenalidomide </w:t>
      </w:r>
      <w:r w:rsidR="000B0DBD" w:rsidRPr="00195032">
        <w:rPr>
          <w:rFonts w:cstheme="minorHAnsi"/>
        </w:rPr>
        <w:t xml:space="preserve">outside the recommendations </w:t>
      </w:r>
      <w:r w:rsidR="000B0DBD">
        <w:rPr>
          <w:rFonts w:cstheme="minorHAnsi"/>
        </w:rPr>
        <w:t xml:space="preserve">during the study period </w:t>
      </w:r>
      <w:r w:rsidR="000B0DBD" w:rsidRPr="00195032">
        <w:rPr>
          <w:rFonts w:cstheme="minorHAnsi"/>
        </w:rPr>
        <w:t xml:space="preserve">was </w:t>
      </w:r>
      <w:r w:rsidR="000B0DBD">
        <w:rPr>
          <w:rFonts w:cstheme="minorHAnsi"/>
        </w:rPr>
        <w:t xml:space="preserve">as first line therapy. The </w:t>
      </w:r>
      <w:r w:rsidR="000B0DBD" w:rsidRPr="001F4A3E">
        <w:rPr>
          <w:color w:val="000000" w:themeColor="text1"/>
        </w:rPr>
        <w:t xml:space="preserve">analysis showed that lenalidomide accounted for </w:t>
      </w:r>
      <w:r w:rsidR="000B0DBD">
        <w:rPr>
          <w:color w:val="000000" w:themeColor="text1"/>
        </w:rPr>
        <w:t>6</w:t>
      </w:r>
      <w:r w:rsidR="000B0DBD" w:rsidRPr="001F4A3E">
        <w:rPr>
          <w:color w:val="000000" w:themeColor="text1"/>
        </w:rPr>
        <w:t>% of first line medicine use</w:t>
      </w:r>
      <w:r w:rsidR="000B0DBD">
        <w:rPr>
          <w:color w:val="000000" w:themeColor="text1"/>
        </w:rPr>
        <w:t xml:space="preserve"> when assessed across the 2014 to 2016 cohort, and up to 12% of first line use when assessed in the 2014 cohort alone</w:t>
      </w:r>
      <w:r w:rsidR="000B0DBD" w:rsidRPr="001F4A3E">
        <w:rPr>
          <w:color w:val="000000" w:themeColor="text1"/>
        </w:rPr>
        <w:t>.</w:t>
      </w:r>
    </w:p>
    <w:p w14:paraId="099DB4F8" w14:textId="425C059F" w:rsidR="00D845DE" w:rsidRPr="001F4A3E" w:rsidRDefault="00D845DE" w:rsidP="003808C4">
      <w:pPr>
        <w:rPr>
          <w:color w:val="000000" w:themeColor="text1"/>
        </w:rPr>
      </w:pPr>
      <w:r w:rsidRPr="001F4A3E">
        <w:rPr>
          <w:color w:val="000000" w:themeColor="text1"/>
        </w:rPr>
        <w:t xml:space="preserve">Pomalidomide is only indicated as third line therapy in patients who have experienced treatment failure with bortezomib and lenalidomide. Use of pomalidomide </w:t>
      </w:r>
      <w:r w:rsidR="000B0DBD">
        <w:rPr>
          <w:color w:val="000000" w:themeColor="text1"/>
        </w:rPr>
        <w:t xml:space="preserve">was </w:t>
      </w:r>
      <w:r w:rsidR="00456DA9">
        <w:rPr>
          <w:color w:val="000000" w:themeColor="text1"/>
        </w:rPr>
        <w:t xml:space="preserve">generally </w:t>
      </w:r>
      <w:r w:rsidRPr="001F4A3E">
        <w:rPr>
          <w:color w:val="000000" w:themeColor="text1"/>
        </w:rPr>
        <w:t>consistent with the guideline recommendation</w:t>
      </w:r>
      <w:r w:rsidR="003D5AC6" w:rsidRPr="001F4A3E">
        <w:rPr>
          <w:color w:val="000000" w:themeColor="text1"/>
        </w:rPr>
        <w:t>,</w:t>
      </w:r>
      <w:r w:rsidRPr="001F4A3E">
        <w:rPr>
          <w:color w:val="000000" w:themeColor="text1"/>
        </w:rPr>
        <w:t xml:space="preserve"> </w:t>
      </w:r>
      <w:r w:rsidR="00014EC0" w:rsidRPr="001F4A3E">
        <w:rPr>
          <w:color w:val="000000" w:themeColor="text1"/>
        </w:rPr>
        <w:t>with only</w:t>
      </w:r>
      <w:r w:rsidRPr="001F4A3E">
        <w:rPr>
          <w:color w:val="000000" w:themeColor="text1"/>
        </w:rPr>
        <w:t xml:space="preserve"> 1% of </w:t>
      </w:r>
      <w:r w:rsidR="00A70EEA" w:rsidRPr="001F4A3E">
        <w:rPr>
          <w:color w:val="000000" w:themeColor="text1"/>
        </w:rPr>
        <w:t>patients’</w:t>
      </w:r>
      <w:r w:rsidRPr="001F4A3E">
        <w:rPr>
          <w:color w:val="000000" w:themeColor="text1"/>
        </w:rPr>
        <w:t xml:space="preserve"> dispensed pomalidomide as either first or second line therapy.</w:t>
      </w:r>
    </w:p>
    <w:p w14:paraId="2974EAB6" w14:textId="5F967510" w:rsidR="007660C4" w:rsidRDefault="00E10849" w:rsidP="003808C4">
      <w:r>
        <w:t>The analy</w:t>
      </w:r>
      <w:r w:rsidR="00BB45F3">
        <w:t xml:space="preserve">sis showed that approximately </w:t>
      </w:r>
      <w:r w:rsidR="00244CD5">
        <w:t>61</w:t>
      </w:r>
      <w:r>
        <w:t xml:space="preserve">% of patients were treated with </w:t>
      </w:r>
      <w:r w:rsidR="003D5AC6">
        <w:t xml:space="preserve">one </w:t>
      </w:r>
      <w:r>
        <w:t xml:space="preserve">therapy only, with </w:t>
      </w:r>
      <w:r w:rsidR="007331F8">
        <w:t>two-thirds</w:t>
      </w:r>
      <w:r>
        <w:t xml:space="preserve"> receiving therapy with bortezomib only, a quarter with thalidomide </w:t>
      </w:r>
      <w:r>
        <w:lastRenderedPageBreak/>
        <w:t xml:space="preserve">only, and the </w:t>
      </w:r>
      <w:r w:rsidR="009D6054">
        <w:t>rest</w:t>
      </w:r>
      <w:r>
        <w:t xml:space="preserve"> with lenalidomide only.</w:t>
      </w:r>
      <w:r w:rsidR="00201F26">
        <w:t xml:space="preserve"> The remaining</w:t>
      </w:r>
      <w:r w:rsidR="00BB45F3">
        <w:t xml:space="preserve"> </w:t>
      </w:r>
      <w:r w:rsidR="00244CD5">
        <w:t>39</w:t>
      </w:r>
      <w:r>
        <w:t xml:space="preserve">% of patients were treated with </w:t>
      </w:r>
      <w:r w:rsidR="000B0DBD">
        <w:t xml:space="preserve">sequential </w:t>
      </w:r>
      <w:r w:rsidR="009D6054">
        <w:t>regimens</w:t>
      </w:r>
      <w:r>
        <w:t xml:space="preserve"> involving more than one medicine, ‘bortezomib and then thalidomide’ </w:t>
      </w:r>
      <w:r w:rsidR="009D6054">
        <w:t>being</w:t>
      </w:r>
      <w:r>
        <w:t xml:space="preserve"> the most common pathway.</w:t>
      </w:r>
      <w:r w:rsidR="00C47ECC">
        <w:t xml:space="preserve"> </w:t>
      </w:r>
      <w:r w:rsidR="000B0DBD">
        <w:t xml:space="preserve">Coadministration </w:t>
      </w:r>
      <w:r w:rsidR="007660C4">
        <w:t>rather than sequential use of</w:t>
      </w:r>
      <w:r w:rsidR="000B0DBD">
        <w:t xml:space="preserve"> therapies was rare</w:t>
      </w:r>
      <w:r w:rsidR="007660C4">
        <w:t xml:space="preserve"> (less than 1%)</w:t>
      </w:r>
      <w:r w:rsidR="000B0DBD">
        <w:t xml:space="preserve">. </w:t>
      </w:r>
    </w:p>
    <w:p w14:paraId="02343356" w14:textId="055D190B" w:rsidR="00D845DE" w:rsidRDefault="00D845DE" w:rsidP="003808C4">
      <w:r>
        <w:t>About a third of patients do not respond to f</w:t>
      </w:r>
      <w:r w:rsidR="00656D0D">
        <w:t>irst</w:t>
      </w:r>
      <w:r>
        <w:t xml:space="preserve">-line therapy, and relapse occurs eventually in nearly all patients with an initial response </w:t>
      </w:r>
      <w:r w:rsidRPr="009222F3">
        <w:rPr>
          <w:vertAlign w:val="superscript"/>
        </w:rPr>
        <w:fldChar w:fldCharType="begin"/>
      </w:r>
      <w:r w:rsidR="00F216FA">
        <w:rPr>
          <w:vertAlign w:val="superscript"/>
        </w:rPr>
        <w:instrText xml:space="preserve"> ADDIN EN.CITE &lt;EndNote&gt;&lt;Cite&gt;&lt;RecNum&gt;8&lt;/RecNum&gt;&lt;DisplayText&gt;(1)&lt;/DisplayText&gt;&lt;record&gt;&lt;rec-number&gt;8&lt;/rec-number&gt;&lt;foreign-keys&gt;&lt;key app="EN" db-id="9pwwa5dw1da2wceswza5fd0awxt2tax0vvz5"&gt;8&lt;/key&gt;&lt;/foreign-keys&gt;&lt;ref-type name="Journal Article"&gt;17&lt;/ref-type&gt;&lt;contributors&gt;&lt;/contributors&gt;&lt;titles&gt;&lt;title&gt;Medical Scientific Advisory Group to the Myeloma Foundation of Australia, Clinical practice guideline multiple myeloma. 2017. http://myeloma.org.au/wp-content/uploads/sites/2/2017/05/MSAG-Clinical-Practice-Guideline-Myeloma-V4-March-2017.pdf&lt;/title&gt;&lt;/titles&gt;&lt;dates&gt;&lt;/dates&gt;&lt;urls&gt;&lt;/urls&gt;&lt;/record&gt;&lt;/Cite&gt;&lt;/EndNote&gt;</w:instrText>
      </w:r>
      <w:r w:rsidRPr="009222F3">
        <w:rPr>
          <w:vertAlign w:val="superscript"/>
        </w:rPr>
        <w:fldChar w:fldCharType="separate"/>
      </w:r>
      <w:r w:rsidR="009E6A92">
        <w:rPr>
          <w:noProof/>
          <w:vertAlign w:val="superscript"/>
        </w:rPr>
        <w:t>(</w:t>
      </w:r>
      <w:hyperlink w:anchor="_ENREF_1" w:tooltip=",  #8" w:history="1">
        <w:r w:rsidR="00FE7436">
          <w:rPr>
            <w:noProof/>
            <w:vertAlign w:val="superscript"/>
          </w:rPr>
          <w:t>1</w:t>
        </w:r>
      </w:hyperlink>
      <w:r w:rsidR="009E6A92">
        <w:rPr>
          <w:noProof/>
          <w:vertAlign w:val="superscript"/>
        </w:rPr>
        <w:t>)</w:t>
      </w:r>
      <w:r w:rsidRPr="009222F3">
        <w:rPr>
          <w:vertAlign w:val="superscript"/>
        </w:rPr>
        <w:fldChar w:fldCharType="end"/>
      </w:r>
      <w:r>
        <w:t>.</w:t>
      </w:r>
      <w:r w:rsidR="00656D0D">
        <w:t xml:space="preserve"> </w:t>
      </w:r>
      <w:r>
        <w:t xml:space="preserve">Following the first-line therapy, subsequent management is dependent upon </w:t>
      </w:r>
      <w:r w:rsidR="007A624D">
        <w:t xml:space="preserve">the </w:t>
      </w:r>
      <w:r>
        <w:t xml:space="preserve">choice of previous therapy, duration of response and </w:t>
      </w:r>
      <w:r w:rsidR="007A624D">
        <w:t xml:space="preserve">the </w:t>
      </w:r>
      <w:r>
        <w:t>physical status of patients</w:t>
      </w:r>
      <w:r w:rsidRPr="009222F3">
        <w:rPr>
          <w:vertAlign w:val="superscript"/>
        </w:rPr>
        <w:fldChar w:fldCharType="begin"/>
      </w:r>
      <w:r w:rsidR="00F216FA">
        <w:rPr>
          <w:vertAlign w:val="superscript"/>
        </w:rPr>
        <w:instrText xml:space="preserve"> ADDIN EN.CITE &lt;EndNote&gt;&lt;Cite&gt;&lt;RecNum&gt;8&lt;/RecNum&gt;&lt;DisplayText&gt;(1)&lt;/DisplayText&gt;&lt;record&gt;&lt;rec-number&gt;8&lt;/rec-number&gt;&lt;foreign-keys&gt;&lt;key app="EN" db-id="9pwwa5dw1da2wceswza5fd0awxt2tax0vvz5"&gt;8&lt;/key&gt;&lt;/foreign-keys&gt;&lt;ref-type name="Journal Article"&gt;17&lt;/ref-type&gt;&lt;contributors&gt;&lt;/contributors&gt;&lt;titles&gt;&lt;title&gt;Medical Scientific Advisory Group to the Myeloma Foundation of Australia, Clinical practice guideline multiple myeloma. 2017. http://myeloma.org.au/wp-content/uploads/sites/2/2017/05/MSAG-Clinical-Practice-Guideline-Myeloma-V4-March-2017.pdf&lt;/title&gt;&lt;/titles&gt;&lt;dates&gt;&lt;/dates&gt;&lt;urls&gt;&lt;/urls&gt;&lt;/record&gt;&lt;/Cite&gt;&lt;/EndNote&gt;</w:instrText>
      </w:r>
      <w:r w:rsidRPr="009222F3">
        <w:rPr>
          <w:vertAlign w:val="superscript"/>
        </w:rPr>
        <w:fldChar w:fldCharType="separate"/>
      </w:r>
      <w:r w:rsidR="009E6A92">
        <w:rPr>
          <w:noProof/>
          <w:vertAlign w:val="superscript"/>
        </w:rPr>
        <w:t>(</w:t>
      </w:r>
      <w:hyperlink w:anchor="_ENREF_1" w:tooltip=",  #8" w:history="1">
        <w:r w:rsidR="00FE7436">
          <w:rPr>
            <w:noProof/>
            <w:vertAlign w:val="superscript"/>
          </w:rPr>
          <w:t>1</w:t>
        </w:r>
      </w:hyperlink>
      <w:r w:rsidR="009E6A92">
        <w:rPr>
          <w:noProof/>
          <w:vertAlign w:val="superscript"/>
        </w:rPr>
        <w:t>)</w:t>
      </w:r>
      <w:r w:rsidRPr="009222F3">
        <w:rPr>
          <w:vertAlign w:val="superscript"/>
        </w:rPr>
        <w:fldChar w:fldCharType="end"/>
      </w:r>
      <w:r>
        <w:t xml:space="preserve">. </w:t>
      </w:r>
      <w:r w:rsidR="00201F26">
        <w:t>Patients who did not respond to the first-line therapy</w:t>
      </w:r>
      <w:r w:rsidR="007A624D">
        <w:t>,</w:t>
      </w:r>
      <w:r w:rsidR="00201F26">
        <w:t xml:space="preserve"> or had a relapse</w:t>
      </w:r>
      <w:r w:rsidR="007A624D">
        <w:t>,</w:t>
      </w:r>
      <w:r w:rsidR="00201F26">
        <w:t xml:space="preserve"> would</w:t>
      </w:r>
      <w:r w:rsidR="0034246D">
        <w:t xml:space="preserve"> have</w:t>
      </w:r>
      <w:r w:rsidR="00201F26">
        <w:t xml:space="preserve"> account</w:t>
      </w:r>
      <w:r w:rsidR="0034246D">
        <w:t>ed</w:t>
      </w:r>
      <w:r w:rsidR="00201F26">
        <w:t xml:space="preserve"> for t</w:t>
      </w:r>
      <w:r>
        <w:t>he vast number of different clinical pathway</w:t>
      </w:r>
      <w:r w:rsidR="000B0DBD">
        <w:t>s of multiple myeloma treatment</w:t>
      </w:r>
      <w:r>
        <w:t xml:space="preserve">. </w:t>
      </w:r>
      <w:r w:rsidR="00456DA9">
        <w:t xml:space="preserve"> It should be noted, however, that the analysis was limited to two years of follow up.  The analysis showed that the majority of patients were still alive at the end of follow-up, thus the time period for assessing subsequent therapies may have been insufficient. </w:t>
      </w:r>
    </w:p>
    <w:p w14:paraId="057BF9F8" w14:textId="240CED05" w:rsidR="00254C44" w:rsidRPr="00254C44" w:rsidRDefault="000B0DBD" w:rsidP="00254C44">
      <w:pPr>
        <w:pStyle w:val="CommentText"/>
        <w:rPr>
          <w:rFonts w:cstheme="minorHAnsi"/>
          <w:sz w:val="24"/>
          <w:szCs w:val="24"/>
        </w:rPr>
      </w:pPr>
      <w:r w:rsidRPr="000B0DBD">
        <w:rPr>
          <w:rFonts w:cstheme="minorHAnsi"/>
          <w:sz w:val="24"/>
          <w:szCs w:val="24"/>
        </w:rPr>
        <w:t xml:space="preserve">For persons who initiated therapy in 2014, the median duration of the first episode on bortezomib for stem cell transplant was 3 months; it was 3.5 months for other bortezomib; it was 5 months for thalidomide and 9.5 months for lenalidomide.  </w:t>
      </w:r>
      <w:r w:rsidRPr="0032729D">
        <w:rPr>
          <w:rFonts w:cstheme="minorHAnsi"/>
          <w:sz w:val="24"/>
          <w:szCs w:val="24"/>
        </w:rPr>
        <w:t xml:space="preserve">Variations in the time to discontinuation by the type of medicine initiated should be interpreted cautiously.  </w:t>
      </w:r>
      <w:r w:rsidRPr="00DE37F8">
        <w:rPr>
          <w:rFonts w:cstheme="minorHAnsi"/>
          <w:sz w:val="24"/>
          <w:szCs w:val="24"/>
        </w:rPr>
        <w:t xml:space="preserve">The PBS restrictions for </w:t>
      </w:r>
      <w:r>
        <w:rPr>
          <w:rFonts w:cstheme="minorHAnsi"/>
          <w:sz w:val="24"/>
          <w:szCs w:val="24"/>
        </w:rPr>
        <w:t>b</w:t>
      </w:r>
      <w:r w:rsidRPr="00DE37F8">
        <w:rPr>
          <w:rFonts w:cstheme="minorHAnsi"/>
          <w:sz w:val="24"/>
          <w:szCs w:val="24"/>
        </w:rPr>
        <w:t xml:space="preserve">ortezomib stem cell only allows for 4 treatment cycles. The other </w:t>
      </w:r>
      <w:r>
        <w:rPr>
          <w:rFonts w:cstheme="minorHAnsi"/>
          <w:sz w:val="24"/>
          <w:szCs w:val="24"/>
        </w:rPr>
        <w:t>first</w:t>
      </w:r>
      <w:r w:rsidRPr="00DE37F8">
        <w:rPr>
          <w:rFonts w:cstheme="minorHAnsi"/>
          <w:sz w:val="24"/>
          <w:szCs w:val="24"/>
        </w:rPr>
        <w:t xml:space="preserve"> line bortezomib restrictions allow for more cycles. The use of bortezomib in patients indicated for stem cell transplant </w:t>
      </w:r>
      <w:r w:rsidR="00B97237">
        <w:rPr>
          <w:rFonts w:cstheme="minorHAnsi"/>
          <w:sz w:val="24"/>
          <w:szCs w:val="24"/>
        </w:rPr>
        <w:t>may have been longer than 4 cycles</w:t>
      </w:r>
      <w:r w:rsidRPr="00DE37F8">
        <w:rPr>
          <w:rFonts w:cstheme="minorHAnsi"/>
          <w:sz w:val="24"/>
          <w:szCs w:val="24"/>
        </w:rPr>
        <w:t xml:space="preserve">, however, it cannot be determined from the data whether it is being used incorrectly, or whether there may be some mixing of items and some use includes patients with multiple myeloma not indicated for stem cell transplant. </w:t>
      </w:r>
      <w:r>
        <w:rPr>
          <w:rFonts w:cstheme="minorHAnsi"/>
          <w:sz w:val="24"/>
          <w:szCs w:val="24"/>
        </w:rPr>
        <w:t xml:space="preserve"> </w:t>
      </w:r>
      <w:r w:rsidRPr="0032729D">
        <w:rPr>
          <w:rFonts w:cstheme="minorHAnsi"/>
          <w:sz w:val="24"/>
          <w:szCs w:val="24"/>
        </w:rPr>
        <w:t xml:space="preserve">There were </w:t>
      </w:r>
      <w:r>
        <w:rPr>
          <w:rFonts w:cstheme="minorHAnsi"/>
          <w:sz w:val="24"/>
          <w:szCs w:val="24"/>
        </w:rPr>
        <w:t xml:space="preserve">also </w:t>
      </w:r>
      <w:r w:rsidRPr="0032729D">
        <w:rPr>
          <w:rFonts w:cstheme="minorHAnsi"/>
          <w:sz w:val="24"/>
          <w:szCs w:val="24"/>
        </w:rPr>
        <w:t xml:space="preserve">some differences in the population profile by the type of medicine initiated, with bortezomib initiators </w:t>
      </w:r>
      <w:r>
        <w:rPr>
          <w:rFonts w:cstheme="minorHAnsi"/>
          <w:sz w:val="24"/>
          <w:szCs w:val="24"/>
        </w:rPr>
        <w:t xml:space="preserve">who were indicated for stem cell transplant </w:t>
      </w:r>
      <w:r w:rsidRPr="0032729D">
        <w:rPr>
          <w:rFonts w:cstheme="minorHAnsi"/>
          <w:sz w:val="24"/>
          <w:szCs w:val="24"/>
        </w:rPr>
        <w:t>being slightly younger, however, the time to discontinuation is not adjusted for aged and gender differences.</w:t>
      </w:r>
      <w:r>
        <w:rPr>
          <w:rFonts w:cstheme="minorHAnsi"/>
          <w:sz w:val="24"/>
          <w:szCs w:val="24"/>
        </w:rPr>
        <w:t xml:space="preserve"> </w:t>
      </w:r>
      <w:r w:rsidRPr="0032729D">
        <w:rPr>
          <w:rFonts w:cstheme="minorHAnsi"/>
          <w:sz w:val="24"/>
          <w:szCs w:val="24"/>
        </w:rPr>
        <w:t>We used estimated prescription durations based on dosing protocols</w:t>
      </w:r>
      <w:r>
        <w:rPr>
          <w:rFonts w:cstheme="minorHAnsi"/>
          <w:sz w:val="24"/>
          <w:szCs w:val="24"/>
        </w:rPr>
        <w:t>. This was</w:t>
      </w:r>
      <w:r w:rsidRPr="0032729D">
        <w:rPr>
          <w:rFonts w:cstheme="minorHAnsi"/>
          <w:sz w:val="24"/>
          <w:szCs w:val="24"/>
        </w:rPr>
        <w:t xml:space="preserve"> one week for bortezomib, which results in a break of three weeks between dispensings being considered cessation. By comparison, 28 day prescription durations were used for thalidomide and lenalidomide, with a gap of 84 days between dispensings being defined as cessation. Finally, bortezomib is an injectable formulation while the other preparations are oral which may also have influenced duration. The extent of influence of these different factors on duration could not be determined from the data available.  </w:t>
      </w:r>
    </w:p>
    <w:p w14:paraId="00315A71" w14:textId="26313A15" w:rsidR="00254C44" w:rsidRPr="00254C44" w:rsidRDefault="00254C44" w:rsidP="00E7052B">
      <w:pPr>
        <w:spacing w:after="0"/>
        <w:rPr>
          <w:highlight w:val="black"/>
        </w:rPr>
      </w:pPr>
      <w:r w:rsidRPr="00254C44">
        <w:rPr>
          <w:highlight w:val="black"/>
        </w:rPr>
        <w:t>Xxxxxxxxxxxxxxxxxxxxxxxxxxxxxxxxxxxxxxxxxxxxxxxxxxxxxxxxxxxxxxxxxxxxxxxxxxxxxxxxx</w:t>
      </w:r>
    </w:p>
    <w:p w14:paraId="00674F23" w14:textId="0148DFD0" w:rsidR="00254C44" w:rsidRPr="00254C44" w:rsidRDefault="00254C44" w:rsidP="00E7052B">
      <w:pPr>
        <w:spacing w:after="0"/>
        <w:rPr>
          <w:highlight w:val="black"/>
        </w:rPr>
      </w:pPr>
      <w:r w:rsidRPr="00254C44">
        <w:rPr>
          <w:highlight w:val="black"/>
        </w:rPr>
        <w:t>Xxxxxxxxxxxxxxxxxxxxxxxxxxxxxxxxxxxxxxxxxxxxxxxxxxxxxxxxxxxxxxxxxxxxxxxxxxxxxxxxxxx</w:t>
      </w:r>
    </w:p>
    <w:p w14:paraId="498DF2BF" w14:textId="78987DFD" w:rsidR="00254C44" w:rsidRPr="00254C44" w:rsidRDefault="00254C44" w:rsidP="00E7052B">
      <w:pPr>
        <w:spacing w:after="0"/>
        <w:rPr>
          <w:highlight w:val="black"/>
        </w:rPr>
      </w:pPr>
      <w:r w:rsidRPr="00254C44">
        <w:rPr>
          <w:highlight w:val="black"/>
        </w:rPr>
        <w:t>Xxxxxxxxxxxxxxxxxxxxxxxxxxxxxxxxxxxxxxxxxxxxxxxxxxxxxxxxxxxxxxxxxxxxxxxxxxxxxxx</w:t>
      </w:r>
    </w:p>
    <w:p w14:paraId="63BEEC60" w14:textId="4AEB024D" w:rsidR="00254C44" w:rsidRPr="00254C44" w:rsidRDefault="00254C44" w:rsidP="00E7052B">
      <w:pPr>
        <w:spacing w:after="0"/>
        <w:rPr>
          <w:highlight w:val="black"/>
        </w:rPr>
      </w:pPr>
      <w:r w:rsidRPr="00254C44">
        <w:rPr>
          <w:highlight w:val="black"/>
        </w:rPr>
        <w:t>Xxxxxxxxxxxxxxxxxxxxxxxxxxxxxxxxxxxxxxxxxxxxxxxxxxxxxxxxxxxxxxxxxxxxxxxxxxxxxxxxxxx</w:t>
      </w:r>
    </w:p>
    <w:p w14:paraId="0D26410F" w14:textId="34C41472" w:rsidR="00254C44" w:rsidRDefault="00254C44" w:rsidP="00E7052B">
      <w:pPr>
        <w:spacing w:after="0"/>
      </w:pPr>
      <w:r w:rsidRPr="00254C44">
        <w:rPr>
          <w:highlight w:val="black"/>
        </w:rPr>
        <w:t>xxxxxxxxxxxxxxxxxxxxxxxxxxxxx</w:t>
      </w:r>
    </w:p>
    <w:p w14:paraId="751AB1B4" w14:textId="77777777" w:rsidR="00054064" w:rsidRDefault="00054064" w:rsidP="00E7052B">
      <w:pPr>
        <w:spacing w:after="0"/>
      </w:pPr>
    </w:p>
    <w:p w14:paraId="1C203104" w14:textId="31045D62" w:rsidR="00054064" w:rsidRDefault="00054064" w:rsidP="00E7052B">
      <w:pPr>
        <w:spacing w:after="0"/>
      </w:pPr>
      <w:r w:rsidRPr="00D14951">
        <w:t>The listing of lenalidomide from 1 February 2017 for use in combination with dexamethasone for newly diagnosed patients with multiple myeloma may change the future patterns of treatment for multiple myeloma.</w:t>
      </w:r>
    </w:p>
    <w:p w14:paraId="3F0A181F" w14:textId="014C3C0C" w:rsidR="00356C05" w:rsidRDefault="00356C05">
      <w:pPr>
        <w:spacing w:line="276" w:lineRule="auto"/>
      </w:pPr>
      <w:r>
        <w:br w:type="page"/>
      </w:r>
    </w:p>
    <w:p w14:paraId="02223491" w14:textId="77777777" w:rsidR="00241317" w:rsidRPr="00A46FAD" w:rsidRDefault="00241317" w:rsidP="00241317">
      <w:pPr>
        <w:pStyle w:val="Heading1"/>
      </w:pPr>
      <w:r w:rsidRPr="00964DFF">
        <w:lastRenderedPageBreak/>
        <w:t>Acknowledgement</w:t>
      </w:r>
    </w:p>
    <w:p w14:paraId="0C5DB62B" w14:textId="498F71B7" w:rsidR="00241317" w:rsidRDefault="00241317" w:rsidP="00241317">
      <w:r>
        <w:t xml:space="preserve">Prepared by the </w:t>
      </w:r>
      <w:r w:rsidRPr="00F248B9">
        <w:rPr>
          <w:lang w:val="en-US"/>
        </w:rPr>
        <w:t>Quality use of Medicines and Pharmacy Research Centre</w:t>
      </w:r>
      <w:r>
        <w:rPr>
          <w:lang w:val="en-US"/>
        </w:rPr>
        <w:t xml:space="preserve"> in conjunction with the DUSC Secretariat.</w:t>
      </w:r>
    </w:p>
    <w:p w14:paraId="3781EF8E" w14:textId="77777777" w:rsidR="00241317" w:rsidRDefault="00241317" w:rsidP="00241317">
      <w:pPr>
        <w:pStyle w:val="Heading1"/>
      </w:pPr>
      <w:r>
        <w:t>DUSC consideration</w:t>
      </w:r>
    </w:p>
    <w:p w14:paraId="5E6F07E3" w14:textId="3FE69F4A" w:rsidR="003233A7" w:rsidRDefault="003233A7" w:rsidP="003233A7">
      <w:pPr>
        <w:rPr>
          <w:i/>
          <w:noProof/>
        </w:rPr>
      </w:pPr>
      <w:r w:rsidRPr="00AA6ADC">
        <w:t>Since the previous DUSC review of multiple myeloma medicines in 2013, the criteria for diag</w:t>
      </w:r>
      <w:r>
        <w:t>nosis of symptomatic myeloma had</w:t>
      </w:r>
      <w:r w:rsidRPr="00AA6ADC">
        <w:t xml:space="preserve"> changed to include biomarkers of malignancy.</w:t>
      </w:r>
      <w:r w:rsidRPr="00E46C0A">
        <w:t xml:space="preserve"> New clinical practice guidelines were released by the </w:t>
      </w:r>
      <w:r w:rsidRPr="00E46C0A">
        <w:rPr>
          <w:noProof/>
        </w:rPr>
        <w:t xml:space="preserve">Medical Scientific Advisory Group to the Myeloma Foundation of Australia in 2017. </w:t>
      </w:r>
      <w:r w:rsidRPr="003233A7">
        <w:rPr>
          <w:noProof/>
        </w:rPr>
        <w:t>As the analysis period ended in December 2016, DUSC noted that changes to the guidelines are not reflected in the current utilisation analysis but may have an impact on the future utilisation of multiple myeloma medicines.</w:t>
      </w:r>
    </w:p>
    <w:p w14:paraId="4844F1AB" w14:textId="1702A81B" w:rsidR="003233A7" w:rsidRDefault="003233A7" w:rsidP="003233A7">
      <w:pPr>
        <w:rPr>
          <w:i/>
        </w:rPr>
      </w:pPr>
      <w:r w:rsidRPr="00FF6C1A">
        <w:t>A total of 1,826 (eight in 100,000) Australians initiated therapy with medicine for multiple</w:t>
      </w:r>
      <w:r>
        <w:t xml:space="preserve"> myeloma in 2016. </w:t>
      </w:r>
      <w:r w:rsidRPr="00C860E8">
        <w:t xml:space="preserve">DUSC noted that the number of initiators in 2016 was similar to the Australian Institute of Health and Welfare (AIHW) estimate of the incidence of multiple myeloma of 1,600 persons in 2013. DUSC further noted that there had only been a modest increase in the prevalence rate for the treated population over time. The </w:t>
      </w:r>
      <w:r w:rsidR="00DC21EF">
        <w:t xml:space="preserve">monthly </w:t>
      </w:r>
      <w:r w:rsidRPr="00C860E8">
        <w:t xml:space="preserve">prevalence rate ranged from 9.4 per 100,000 in </w:t>
      </w:r>
      <w:r w:rsidR="00DC21EF">
        <w:t xml:space="preserve">July </w:t>
      </w:r>
      <w:r w:rsidRPr="00C860E8">
        <w:t xml:space="preserve">2013 to 11.8 per 100,000 in </w:t>
      </w:r>
      <w:r w:rsidR="00DC21EF">
        <w:t xml:space="preserve">December </w:t>
      </w:r>
      <w:r w:rsidRPr="00C860E8">
        <w:t>2016</w:t>
      </w:r>
      <w:r w:rsidR="000D5F3B">
        <w:t xml:space="preserve"> (see Figure 1)</w:t>
      </w:r>
      <w:r w:rsidRPr="00C860E8">
        <w:t>. DUSC considered that the increase in prevalence was likely due to an improving life expectancy of multiple myeloma patients. DUSC noted that a</w:t>
      </w:r>
      <w:r w:rsidR="00C860E8">
        <w:t>s a result of improved survival</w:t>
      </w:r>
      <w:r w:rsidRPr="00C860E8">
        <w:t>, some patients would be living longer with the burden of side effects from treatment, such as peripheral neuropathy. DUSC considered that this may have implications for the cost of other drugs to manage these side effects.</w:t>
      </w:r>
    </w:p>
    <w:p w14:paraId="22B3EB95" w14:textId="0D79AEC8" w:rsidR="003233A7" w:rsidRPr="00C860E8" w:rsidRDefault="003233A7" w:rsidP="003233A7">
      <w:pPr>
        <w:rPr>
          <w:color w:val="000000" w:themeColor="text1"/>
        </w:rPr>
      </w:pPr>
      <w:r w:rsidRPr="00C860E8">
        <w:rPr>
          <w:noProof/>
        </w:rPr>
        <w:t xml:space="preserve">DUSC noted that the use of multiple myeloma medicines was mostly consistent with the restriction criteria. There were very few cases identified of potential coadministration of the therapies (less than 1%). DUSC noted that the method used to identify coadministration was conservative which </w:t>
      </w:r>
      <w:r w:rsidRPr="00C860E8">
        <w:rPr>
          <w:noProof/>
          <w:color w:val="000000" w:themeColor="text1"/>
        </w:rPr>
        <w:t>required patients to be on more than one medicine for a whole month. DUSC considered that for the purposes of the review,  this approach was reasonable. DUSC further considered that there was a potential for bortezomib and lenalidomide to be used in combination in clinical practice which may not be identified from the PBS data because one of the drugs could be supplied via a clinical trial or other mechanism.</w:t>
      </w:r>
      <w:r w:rsidRPr="00C860E8">
        <w:rPr>
          <w:iCs/>
          <w:color w:val="000000" w:themeColor="text1"/>
        </w:rPr>
        <w:t xml:space="preserve"> </w:t>
      </w:r>
      <w:r w:rsidRPr="00C860E8">
        <w:rPr>
          <w:rFonts w:cstheme="minorHAnsi"/>
          <w:color w:val="000000" w:themeColor="text1"/>
        </w:rPr>
        <w:t xml:space="preserve">The use of lenalidomide outside the recommendations </w:t>
      </w:r>
      <w:r w:rsidRPr="00C860E8">
        <w:rPr>
          <w:rFonts w:cstheme="minorHAnsi"/>
        </w:rPr>
        <w:t xml:space="preserve">during the study period was as first line therapy. The </w:t>
      </w:r>
      <w:r w:rsidRPr="00C860E8">
        <w:rPr>
          <w:color w:val="000000" w:themeColor="text1"/>
        </w:rPr>
        <w:t xml:space="preserve">analysis showed that lenalidomide accounted for 6% of first line medicine use when assessed across 2014 to 2016.  </w:t>
      </w:r>
      <w:r w:rsidRPr="00C860E8">
        <w:rPr>
          <w:noProof/>
        </w:rPr>
        <w:t xml:space="preserve">DUSC noted that lenalidomide was now listed for first-line use since February 2017. </w:t>
      </w:r>
      <w:r w:rsidRPr="00C860E8">
        <w:rPr>
          <w:color w:val="000000" w:themeColor="text1"/>
        </w:rPr>
        <w:t xml:space="preserve">Pomalidomide is only indicated as third line therapy in patients who have experienced treatment failure with bortezomib and lenalidomide. </w:t>
      </w:r>
      <w:r w:rsidRPr="00C860E8">
        <w:rPr>
          <w:noProof/>
        </w:rPr>
        <w:t xml:space="preserve">DUSC noted that less than </w:t>
      </w:r>
      <w:r w:rsidRPr="00C860E8">
        <w:rPr>
          <w:color w:val="000000" w:themeColor="text1"/>
        </w:rPr>
        <w:t>1% of patients were dispensed pomalidomide as either first or second line therapy.</w:t>
      </w:r>
    </w:p>
    <w:p w14:paraId="1575D9C8" w14:textId="7479B948" w:rsidR="003233A7" w:rsidRPr="00023C01" w:rsidRDefault="003233A7" w:rsidP="00023C01">
      <w:pPr>
        <w:widowControl w:val="0"/>
        <w:rPr>
          <w:rFonts w:cstheme="minorHAnsi"/>
          <w:i/>
          <w:lang w:val="en-US"/>
        </w:rPr>
      </w:pPr>
      <w:r>
        <w:t>A cohort study was conducted to investigate the duration of treatment in people who initiated a medicine for multiple myeloma in t</w:t>
      </w:r>
      <w:r w:rsidRPr="000B7EDB">
        <w:rPr>
          <w:rFonts w:cstheme="minorHAnsi"/>
          <w:lang w:val="en-US"/>
        </w:rPr>
        <w:t>he calendar year</w:t>
      </w:r>
      <w:r>
        <w:rPr>
          <w:rFonts w:cstheme="minorHAnsi"/>
          <w:lang w:val="en-US"/>
        </w:rPr>
        <w:t xml:space="preserve"> 2014 (after no dispensing for such a medicine in the previous 6 months). The initiators were followed for 24 months.  </w:t>
      </w:r>
      <w:r w:rsidRPr="00C860E8">
        <w:rPr>
          <w:rFonts w:cstheme="minorHAnsi"/>
          <w:lang w:val="en-US"/>
        </w:rPr>
        <w:t xml:space="preserve">DUSC noted that the median duration for all episodes of any multiple myeloma medicine </w:t>
      </w:r>
      <w:r w:rsidRPr="00C860E8">
        <w:rPr>
          <w:rFonts w:cstheme="minorHAnsi"/>
          <w:lang w:val="en-US"/>
        </w:rPr>
        <w:lastRenderedPageBreak/>
        <w:t>was 282 days</w:t>
      </w:r>
      <w:r w:rsidR="00483720">
        <w:rPr>
          <w:rFonts w:cstheme="minorHAnsi"/>
          <w:lang w:val="en-US"/>
        </w:rPr>
        <w:t xml:space="preserve"> (or 436 days including gaps between treatment episodes)</w:t>
      </w:r>
      <w:r w:rsidRPr="00C860E8">
        <w:rPr>
          <w:rFonts w:cstheme="minorHAnsi"/>
          <w:lang w:val="en-US"/>
        </w:rPr>
        <w:t>. DUSC considered that the analysis of time on treatment was limited by being based on a relatively short follow-up period of two years. DUSC further noted that only 11% of patients had died over the two year analysis period.</w:t>
      </w:r>
      <w:r>
        <w:rPr>
          <w:rFonts w:cstheme="minorHAnsi"/>
          <w:i/>
          <w:lang w:val="en-US"/>
        </w:rPr>
        <w:t xml:space="preserve"> </w:t>
      </w:r>
    </w:p>
    <w:p w14:paraId="4F211E41" w14:textId="5A055D6D" w:rsidR="00E67640" w:rsidRPr="00E67640" w:rsidRDefault="00E67640" w:rsidP="00E67640">
      <w:pPr>
        <w:spacing w:after="0"/>
        <w:rPr>
          <w:highlight w:val="black"/>
        </w:rPr>
      </w:pPr>
      <w:r w:rsidRPr="00E67640">
        <w:rPr>
          <w:highlight w:val="black"/>
        </w:rPr>
        <w:t>Xxxxxxxxxxxxxxxxxxxxxxxxxxxxxxxxxxxxxxxxxxxxxxxxxxxxxxxxxxxxxxxxxxxxxxxxxxxxxxxx</w:t>
      </w:r>
    </w:p>
    <w:p w14:paraId="44927702" w14:textId="45672C89" w:rsidR="00E67640" w:rsidRPr="00E67640" w:rsidRDefault="00E67640" w:rsidP="00E67640">
      <w:pPr>
        <w:spacing w:after="0"/>
        <w:rPr>
          <w:highlight w:val="black"/>
        </w:rPr>
      </w:pPr>
      <w:r w:rsidRPr="00E67640">
        <w:rPr>
          <w:highlight w:val="black"/>
        </w:rPr>
        <w:t>Xxxxxxxxxxxxxxxxxxxxxxxxxxxxxxxxxxxxxxxxxxxxxxxxxxxxxxxxxxxxxxxxxxxxxxxxxxxxxxxxxxxx</w:t>
      </w:r>
    </w:p>
    <w:p w14:paraId="1ADE0CAB" w14:textId="60587FD4" w:rsidR="00E67640" w:rsidRPr="00E67640" w:rsidRDefault="00E67640" w:rsidP="00E67640">
      <w:pPr>
        <w:spacing w:after="0"/>
        <w:rPr>
          <w:highlight w:val="black"/>
        </w:rPr>
      </w:pPr>
      <w:r w:rsidRPr="00E67640">
        <w:rPr>
          <w:highlight w:val="black"/>
        </w:rPr>
        <w:t>Xxxxxxxxxxxxxxxxxxxxxxxxxxxxxxxxxxxxxxxxxxxxxxxxxxxxxxxxxxxxxxxxxxxxxxxxxxxxxxxx</w:t>
      </w:r>
    </w:p>
    <w:p w14:paraId="222457C4" w14:textId="4B084F33" w:rsidR="00E67640" w:rsidRPr="00E67640" w:rsidRDefault="00E67640" w:rsidP="00E67640">
      <w:pPr>
        <w:spacing w:after="0"/>
        <w:rPr>
          <w:highlight w:val="black"/>
        </w:rPr>
      </w:pPr>
      <w:r w:rsidRPr="00E67640">
        <w:rPr>
          <w:highlight w:val="black"/>
        </w:rPr>
        <w:t>Xxxxxxxxxxxxxxxxxxxxxxxxxxxxxxxxxxxxxxxxxxxxxxxxxxxxxxxxxxxxxxxxxxxxxxxxxxxxxxxxx</w:t>
      </w:r>
    </w:p>
    <w:p w14:paraId="3E2CE047" w14:textId="4ECAE83A" w:rsidR="00E67640" w:rsidRPr="00E67640" w:rsidRDefault="00E67640" w:rsidP="00E67640">
      <w:pPr>
        <w:spacing w:after="0"/>
        <w:rPr>
          <w:highlight w:val="black"/>
        </w:rPr>
      </w:pPr>
      <w:r w:rsidRPr="00E67640">
        <w:rPr>
          <w:highlight w:val="black"/>
        </w:rPr>
        <w:t>Xxxxxxxxxxxxxxxxxxxxxxxxxxxxxxxxxxxxxxxxxxxxxxxxxxxxxxxxxxxxxxxxxxxxxxxxxxxxxxxxxxx</w:t>
      </w:r>
    </w:p>
    <w:p w14:paraId="18D33F4E" w14:textId="5C83B72E" w:rsidR="00E67640" w:rsidRPr="00E67640" w:rsidRDefault="00E67640" w:rsidP="00E67640">
      <w:pPr>
        <w:spacing w:after="0"/>
        <w:rPr>
          <w:highlight w:val="black"/>
        </w:rPr>
      </w:pPr>
      <w:r w:rsidRPr="00E67640">
        <w:rPr>
          <w:highlight w:val="black"/>
        </w:rPr>
        <w:t>Xxxxxxxxxxxxxxxxxxxxxxxxxxxxxxxxxxxxxxxxxxxxxxxxxxxxxxxxxxxxxxxxxxxxxxxxxxxxxxxx</w:t>
      </w:r>
    </w:p>
    <w:p w14:paraId="593BC8F1" w14:textId="441759D8" w:rsidR="00E67640" w:rsidRPr="008A61CC" w:rsidRDefault="00E67640" w:rsidP="00E67640">
      <w:pPr>
        <w:spacing w:after="0"/>
        <w:rPr>
          <w:noProof/>
        </w:rPr>
      </w:pPr>
      <w:r w:rsidRPr="00E67640">
        <w:rPr>
          <w:highlight w:val="black"/>
        </w:rPr>
        <w:t>xxxxxxxxxxxxxx</w:t>
      </w:r>
    </w:p>
    <w:p w14:paraId="583789EB" w14:textId="77777777" w:rsidR="00241317" w:rsidRDefault="00241317" w:rsidP="00241317">
      <w:pPr>
        <w:pStyle w:val="Heading1"/>
      </w:pPr>
      <w:r w:rsidRPr="009E168A">
        <w:t>DUSC actions</w:t>
      </w:r>
    </w:p>
    <w:p w14:paraId="05427CB7" w14:textId="77777777" w:rsidR="00BE0A8F" w:rsidRDefault="00BE0A8F" w:rsidP="00BE0A8F">
      <w:pPr>
        <w:keepNext/>
        <w:spacing w:after="0"/>
        <w:rPr>
          <w:rFonts w:eastAsia="Calibri" w:cs="Times New Roman"/>
        </w:rPr>
      </w:pPr>
      <w:r w:rsidRPr="00BE0A8F">
        <w:rPr>
          <w:rFonts w:eastAsia="Calibri" w:cs="Times New Roman"/>
        </w:rPr>
        <w:t xml:space="preserve">DUSC requested that the report be provided to the PBAC. </w:t>
      </w:r>
    </w:p>
    <w:p w14:paraId="60D9FF00" w14:textId="77777777" w:rsidR="00BE0A8F" w:rsidRPr="00BE0A8F" w:rsidRDefault="00BE0A8F" w:rsidP="00BE0A8F">
      <w:pPr>
        <w:keepNext/>
        <w:spacing w:after="0"/>
        <w:rPr>
          <w:rFonts w:eastAsia="Calibri" w:cs="Times New Roman"/>
        </w:rPr>
      </w:pPr>
    </w:p>
    <w:p w14:paraId="363408CD" w14:textId="1B89EBFE" w:rsidR="00BE0A8F" w:rsidRPr="00BE0A8F" w:rsidRDefault="00BE0A8F" w:rsidP="00BE0A8F">
      <w:pPr>
        <w:spacing w:after="0"/>
        <w:rPr>
          <w:rFonts w:eastAsia="Calibri" w:cs="Times New Roman"/>
        </w:rPr>
      </w:pPr>
      <w:r w:rsidRPr="00BE0A8F">
        <w:rPr>
          <w:rFonts w:eastAsia="Calibri" w:cs="Times New Roman"/>
        </w:rPr>
        <w:t>DUSC considered that a further review after two years’ time would be informative to examine whether</w:t>
      </w:r>
      <w:r>
        <w:rPr>
          <w:rFonts w:eastAsia="Calibri" w:cs="Times New Roman"/>
        </w:rPr>
        <w:t>:</w:t>
      </w:r>
      <w:r w:rsidRPr="00BE0A8F">
        <w:rPr>
          <w:rFonts w:eastAsia="Calibri" w:cs="Times New Roman"/>
        </w:rPr>
        <w:t xml:space="preserve"> the utilisation of multiple myeloma</w:t>
      </w:r>
      <w:r>
        <w:rPr>
          <w:rFonts w:eastAsia="Calibri" w:cs="Times New Roman"/>
        </w:rPr>
        <w:t xml:space="preserve"> medicines had been impacted by </w:t>
      </w:r>
      <w:r w:rsidRPr="00BE0A8F">
        <w:rPr>
          <w:rFonts w:eastAsia="Calibri" w:cs="Times New Roman"/>
        </w:rPr>
        <w:t>the release of revis</w:t>
      </w:r>
      <w:r>
        <w:rPr>
          <w:rFonts w:eastAsia="Calibri" w:cs="Times New Roman"/>
        </w:rPr>
        <w:t xml:space="preserve">ed clinical guidelines in 2017; </w:t>
      </w:r>
      <w:r w:rsidRPr="00BE0A8F">
        <w:rPr>
          <w:rFonts w:eastAsia="Calibri" w:cs="Times New Roman"/>
        </w:rPr>
        <w:t>and</w:t>
      </w:r>
      <w:r>
        <w:rPr>
          <w:rFonts w:eastAsia="Calibri" w:cs="Times New Roman"/>
        </w:rPr>
        <w:t xml:space="preserve"> </w:t>
      </w:r>
      <w:r w:rsidRPr="00BE0A8F">
        <w:rPr>
          <w:rFonts w:eastAsia="Calibri" w:cs="Times New Roman"/>
        </w:rPr>
        <w:t>the change to the listing of lenalidomide from February 2017 for first line use.</w:t>
      </w:r>
    </w:p>
    <w:p w14:paraId="6B69C692" w14:textId="77777777" w:rsidR="00241317" w:rsidRDefault="00241317" w:rsidP="00241317">
      <w:pPr>
        <w:pStyle w:val="Heading1"/>
      </w:pPr>
      <w:r w:rsidRPr="0092516A">
        <w:t>Context for analysis</w:t>
      </w:r>
    </w:p>
    <w:p w14:paraId="53F3B6F7" w14:textId="77777777" w:rsidR="00241317" w:rsidRDefault="00241317" w:rsidP="00241317">
      <w:r>
        <w:t>The DUSC is a Sub Committee of the Pharmaceutical Benefits Advisory Committee (PBAC). The DUSC assesses estimates on projected usage and financial cost of medicines.</w:t>
      </w:r>
    </w:p>
    <w:p w14:paraId="47BEF92C" w14:textId="77777777" w:rsidR="00241317" w:rsidRDefault="00241317" w:rsidP="00241317">
      <w:r>
        <w:t xml:space="preserve">The DUSC also analyses data on actual use of medicines, including the utilisation of PBS listed medicines, and provides advice to the PBAC on these matters. This may include outlining how the current utilisation of PBS medicines compares with the use as recommended by the PBAC. </w:t>
      </w:r>
    </w:p>
    <w:p w14:paraId="0469E5DA" w14:textId="77777777" w:rsidR="00241317" w:rsidRDefault="00241317" w:rsidP="00241317">
      <w:r>
        <w:t>The DUSC operates in accordance with the quality use of medicines objective of the National Medicines Policy and considers that the DUSC utilisation analyses will assist consumers and health professionals to better understand the costs, benefits and risks of medicines.</w:t>
      </w:r>
    </w:p>
    <w:p w14:paraId="6DA3A001" w14:textId="77777777" w:rsidR="00241317" w:rsidRDefault="00241317" w:rsidP="00241317">
      <w:r>
        <w:t>The utilisation analysis report was provided to the pharmaceutical sponsors of each drug and comments on the report were provided to DUSC prior to its consideration of the analysis.</w:t>
      </w:r>
    </w:p>
    <w:p w14:paraId="243010CD" w14:textId="77777777" w:rsidR="000D7D55" w:rsidRDefault="000D7D55" w:rsidP="000D7D55">
      <w:pPr>
        <w:pStyle w:val="Heading1"/>
      </w:pPr>
      <w:r>
        <w:t>Sponsor</w:t>
      </w:r>
      <w:r w:rsidRPr="0092516A">
        <w:t>s</w:t>
      </w:r>
      <w:r>
        <w:t>’</w:t>
      </w:r>
      <w:r w:rsidRPr="0092516A">
        <w:t xml:space="preserve"> comments</w:t>
      </w:r>
    </w:p>
    <w:p w14:paraId="098F8588" w14:textId="3609D9DB" w:rsidR="001D5E47" w:rsidRPr="001D5E47" w:rsidRDefault="00B679AE" w:rsidP="001D5E47">
      <w:r>
        <w:t>The sponsors had no</w:t>
      </w:r>
      <w:bookmarkStart w:id="1" w:name="_GoBack"/>
      <w:bookmarkEnd w:id="1"/>
      <w:r w:rsidR="001D5E47">
        <w:t xml:space="preserve"> comment.</w:t>
      </w:r>
    </w:p>
    <w:p w14:paraId="0F15F684" w14:textId="77777777" w:rsidR="000D7D55" w:rsidRDefault="000D7D55" w:rsidP="000D7D55">
      <w:pPr>
        <w:pStyle w:val="Heading1"/>
      </w:pPr>
      <w:r w:rsidRPr="00A4020E">
        <w:lastRenderedPageBreak/>
        <w:t>Disclaimer</w:t>
      </w:r>
    </w:p>
    <w:p w14:paraId="589ECD84" w14:textId="77777777" w:rsidR="000D7D55" w:rsidRDefault="000D7D55" w:rsidP="000D7D55">
      <w:r>
        <w:t>The information provided in this report does not constitute medical advice and is not intended to take the place of professional medical advice or care.  It is not intended to define what constitutes reasonable, appropriate or best care for any individual for any given health issue.  The information should not be used as a substitute for the judgement and skill of a medical practitioner.</w:t>
      </w:r>
    </w:p>
    <w:p w14:paraId="5F3F1732" w14:textId="77777777" w:rsidR="000D7D55" w:rsidRDefault="000D7D55" w:rsidP="000D7D55">
      <w:r>
        <w:t>The Department of Health (DoH) has made all reasonable efforts to ensure that information provided in this report is accurate. The information provided in this report was up-to-date when it was considered by the Drug Utilisation Sub-committee of the Pharmaceutical Benefits Advisory Committee.  The context for that information may have changed since publication.</w:t>
      </w:r>
    </w:p>
    <w:p w14:paraId="1269B5A1" w14:textId="77777777" w:rsidR="000D7D55" w:rsidRDefault="000D7D55" w:rsidP="000D7D55">
      <w:r>
        <w:t xml:space="preserve">To the extent provided by law, DoH makes no warranties or representations as to accuracy or completeness of information contained in this report. </w:t>
      </w:r>
    </w:p>
    <w:p w14:paraId="7C699A81" w14:textId="77777777" w:rsidR="000D7D55" w:rsidRPr="000619E9" w:rsidRDefault="000D7D55" w:rsidP="000D7D55">
      <w:r>
        <w:t>To the fullest extent permitted by law, neither the DoH nor any DoH employee is liable for any liability, loss, claim, damage, expense, injury or personal injury (including death), whether direct or indirect (including consequential loss and loss of profits) and however incurred (including in tort), caused or contributed to by any person’s use or misuse of the information available from this report or contained on any third party website referred to in this report.</w:t>
      </w:r>
    </w:p>
    <w:p w14:paraId="10FA9F0F" w14:textId="77777777" w:rsidR="00241317" w:rsidRDefault="00241317" w:rsidP="00655542">
      <w:pPr>
        <w:pStyle w:val="Heading1"/>
      </w:pPr>
    </w:p>
    <w:p w14:paraId="7B22F11A" w14:textId="77777777" w:rsidR="000238C6" w:rsidRDefault="000238C6">
      <w:pPr>
        <w:spacing w:line="276" w:lineRule="auto"/>
        <w:rPr>
          <w:b/>
        </w:rPr>
      </w:pPr>
      <w:r>
        <w:rPr>
          <w:b/>
        </w:rPr>
        <w:br w:type="page"/>
      </w:r>
    </w:p>
    <w:p w14:paraId="782A7DB1" w14:textId="33310894" w:rsidR="000238C6" w:rsidRPr="005B2958" w:rsidRDefault="000238C6" w:rsidP="00655542">
      <w:pPr>
        <w:pStyle w:val="Heading1"/>
      </w:pPr>
      <w:r w:rsidRPr="005B2958">
        <w:lastRenderedPageBreak/>
        <w:t>References</w:t>
      </w:r>
    </w:p>
    <w:p w14:paraId="21EFEF84" w14:textId="19C51A6F" w:rsidR="00FE7436" w:rsidRPr="008F798C" w:rsidRDefault="009E6A92" w:rsidP="00655542">
      <w:pPr>
        <w:rPr>
          <w:noProof/>
          <w:lang w:eastAsia="en-US"/>
        </w:rPr>
      </w:pPr>
      <w:r>
        <w:rPr>
          <w:noProof/>
          <w:sz w:val="28"/>
          <w:lang w:eastAsia="en-US"/>
        </w:rPr>
        <w:fldChar w:fldCharType="begin"/>
      </w:r>
      <w:r>
        <w:rPr>
          <w:sz w:val="28"/>
          <w:lang w:eastAsia="en-US"/>
        </w:rPr>
        <w:instrText xml:space="preserve"> ADDIN EN.REFLIST </w:instrText>
      </w:r>
      <w:r>
        <w:rPr>
          <w:noProof/>
          <w:sz w:val="28"/>
          <w:lang w:eastAsia="en-US"/>
        </w:rPr>
        <w:fldChar w:fldCharType="separate"/>
      </w:r>
      <w:bookmarkStart w:id="2" w:name="_ENREF_1"/>
      <w:r w:rsidR="00FE7436" w:rsidRPr="008F798C">
        <w:rPr>
          <w:noProof/>
          <w:lang w:eastAsia="en-US"/>
        </w:rPr>
        <w:t>1.</w:t>
      </w:r>
      <w:r w:rsidR="00FE7436" w:rsidRPr="008F798C">
        <w:rPr>
          <w:noProof/>
          <w:lang w:eastAsia="en-US"/>
        </w:rPr>
        <w:tab/>
        <w:t xml:space="preserve">Medical Scientific Advisory Group to the Myeloma Foundation of Australia, Clinical practice guideline multiple myeloma. 2017. </w:t>
      </w:r>
      <w:r w:rsidR="000B6686">
        <w:rPr>
          <w:noProof/>
          <w:lang w:eastAsia="en-US"/>
        </w:rPr>
        <w:t xml:space="preserve">Accessed on 22 August 2017 at: </w:t>
      </w:r>
      <w:r w:rsidR="00FE7436" w:rsidRPr="00783AB2">
        <w:t>http://myeloma.org.au/wp-content/uploads/sites/2/2017/05/MSAG-Clinical-Practice-Guideline-Myeloma-V4-March-2017.pdf</w:t>
      </w:r>
      <w:r w:rsidR="00FE7436" w:rsidRPr="008F798C">
        <w:rPr>
          <w:noProof/>
          <w:lang w:eastAsia="en-US"/>
        </w:rPr>
        <w:t>.</w:t>
      </w:r>
      <w:bookmarkEnd w:id="2"/>
    </w:p>
    <w:p w14:paraId="7F58AF9F" w14:textId="0D28D8AF" w:rsidR="00FE7436" w:rsidRPr="008F798C" w:rsidRDefault="00FE7436" w:rsidP="00655542">
      <w:pPr>
        <w:rPr>
          <w:noProof/>
          <w:lang w:eastAsia="en-US"/>
        </w:rPr>
      </w:pPr>
      <w:bookmarkStart w:id="3" w:name="_ENREF_2"/>
      <w:r w:rsidRPr="008F798C">
        <w:rPr>
          <w:noProof/>
          <w:lang w:eastAsia="en-US"/>
        </w:rPr>
        <w:t>2.</w:t>
      </w:r>
      <w:r w:rsidRPr="008F798C">
        <w:rPr>
          <w:noProof/>
          <w:lang w:eastAsia="en-US"/>
        </w:rPr>
        <w:tab/>
        <w:t>Australian Institute if Health and Welfare (AIHW). Australia Cancer Incidence and Mortality Book, 201</w:t>
      </w:r>
      <w:r w:rsidR="00BC3C3B">
        <w:rPr>
          <w:noProof/>
          <w:lang w:eastAsia="en-US"/>
        </w:rPr>
        <w:t>3</w:t>
      </w:r>
      <w:r w:rsidRPr="008F798C">
        <w:rPr>
          <w:noProof/>
          <w:lang w:eastAsia="en-US"/>
        </w:rPr>
        <w:t>. AIHW:Canberra.</w:t>
      </w:r>
      <w:bookmarkEnd w:id="3"/>
    </w:p>
    <w:p w14:paraId="2BBDCCA2" w14:textId="77777777" w:rsidR="00FE7436" w:rsidRPr="008F798C" w:rsidRDefault="00FE7436" w:rsidP="00655542">
      <w:pPr>
        <w:rPr>
          <w:noProof/>
          <w:lang w:eastAsia="en-US"/>
        </w:rPr>
      </w:pPr>
      <w:bookmarkStart w:id="4" w:name="_ENREF_3"/>
      <w:r w:rsidRPr="008F798C">
        <w:rPr>
          <w:noProof/>
          <w:lang w:eastAsia="en-US"/>
        </w:rPr>
        <w:t>3.</w:t>
      </w:r>
      <w:r w:rsidRPr="008F798C">
        <w:rPr>
          <w:noProof/>
          <w:lang w:eastAsia="en-US"/>
        </w:rPr>
        <w:tab/>
        <w:t>Turesson I, Velez R, Kristinsson SY, Landgren O. Patterns of Multiple Myeloma During the Past 5 Decades: Stable Incidence Rates for All Age Groups in the Population but Rapidly Changing Age Distribution in the Clinic. Mayo Clin Proc. 2010;85(3):225-30.</w:t>
      </w:r>
      <w:bookmarkEnd w:id="4"/>
    </w:p>
    <w:p w14:paraId="247875D2" w14:textId="77777777" w:rsidR="00FE7436" w:rsidRDefault="00FE7436" w:rsidP="00655542">
      <w:pPr>
        <w:rPr>
          <w:noProof/>
          <w:lang w:eastAsia="en-US"/>
        </w:rPr>
      </w:pPr>
      <w:bookmarkStart w:id="5" w:name="_ENREF_4"/>
      <w:r w:rsidRPr="008F798C">
        <w:rPr>
          <w:noProof/>
          <w:lang w:eastAsia="en-US"/>
        </w:rPr>
        <w:t>4.</w:t>
      </w:r>
      <w:r w:rsidRPr="008F798C">
        <w:rPr>
          <w:noProof/>
          <w:lang w:eastAsia="en-US"/>
        </w:rPr>
        <w:tab/>
        <w:t>Australian Bureau of Statistics (ABS), Australian Demographic Statistics, Sep 2016 (released 23 Mar 2017).</w:t>
      </w:r>
      <w:bookmarkEnd w:id="5"/>
    </w:p>
    <w:p w14:paraId="19A73505" w14:textId="77777777" w:rsidR="00DE34F0" w:rsidRPr="00DE34F0" w:rsidRDefault="00DE34F0" w:rsidP="00655542">
      <w:pPr>
        <w:rPr>
          <w:noProof/>
          <w:lang w:eastAsia="en-US"/>
        </w:rPr>
      </w:pPr>
      <w:r w:rsidRPr="00DE34F0">
        <w:rPr>
          <w:noProof/>
          <w:lang w:eastAsia="en-US"/>
        </w:rPr>
        <w:t>5.</w:t>
      </w:r>
      <w:r w:rsidRPr="00DE34F0">
        <w:rPr>
          <w:noProof/>
          <w:lang w:eastAsia="en-US"/>
        </w:rPr>
        <w:tab/>
        <w:t xml:space="preserve">Thalomid (thalidomide), Australian Approved Product Information. Melbourne: Celgene Pty Limited. Approved 22 December 2009, updated 20 January 2017. Available from https://www.tga.gov.au/product-information-pi. </w:t>
      </w:r>
    </w:p>
    <w:p w14:paraId="3EA9B544" w14:textId="77777777" w:rsidR="00DE34F0" w:rsidRPr="00DE34F0" w:rsidRDefault="00DE34F0" w:rsidP="00655542">
      <w:pPr>
        <w:rPr>
          <w:noProof/>
          <w:lang w:eastAsia="en-US"/>
        </w:rPr>
      </w:pPr>
      <w:r w:rsidRPr="00DE34F0">
        <w:rPr>
          <w:noProof/>
          <w:lang w:eastAsia="en-US"/>
        </w:rPr>
        <w:t>6.</w:t>
      </w:r>
      <w:r w:rsidRPr="00DE34F0">
        <w:rPr>
          <w:noProof/>
          <w:lang w:eastAsia="en-US"/>
        </w:rPr>
        <w:tab/>
        <w:t xml:space="preserve">Revlimid (lenalidomide), Australian Approved Product Information. Melbourne: Celgene Pty Limited. Approved 20 December 2007, updated 20 January 2017. Available from https://www.tga.gov.au/product-information-pi. </w:t>
      </w:r>
    </w:p>
    <w:p w14:paraId="0F9BD13D" w14:textId="77777777" w:rsidR="00DE34F0" w:rsidRPr="00DE34F0" w:rsidRDefault="00DE34F0" w:rsidP="00655542">
      <w:pPr>
        <w:rPr>
          <w:noProof/>
          <w:lang w:eastAsia="en-US"/>
        </w:rPr>
      </w:pPr>
      <w:r w:rsidRPr="00DE34F0">
        <w:rPr>
          <w:noProof/>
          <w:lang w:eastAsia="en-US"/>
        </w:rPr>
        <w:t>7.</w:t>
      </w:r>
      <w:r w:rsidRPr="00DE34F0">
        <w:rPr>
          <w:noProof/>
          <w:lang w:eastAsia="en-US"/>
        </w:rPr>
        <w:tab/>
        <w:t>Pomalyst (pomalidomide), Australian Approved Product Information. Melbourne: Celgene Pty Limited. Approved  01 July 2014, updated 17 March 2017. Available from https://www.tga.gov.au/product-information-pi.</w:t>
      </w:r>
    </w:p>
    <w:p w14:paraId="65F8ECF4" w14:textId="67B6DB56" w:rsidR="00DE34F0" w:rsidRPr="00DE34F0" w:rsidRDefault="00DE34F0" w:rsidP="00655542">
      <w:pPr>
        <w:rPr>
          <w:lang w:eastAsia="en-US"/>
        </w:rPr>
      </w:pPr>
      <w:r w:rsidRPr="00DE34F0">
        <w:rPr>
          <w:noProof/>
          <w:lang w:eastAsia="en-US"/>
        </w:rPr>
        <w:t>8.</w:t>
      </w:r>
      <w:r w:rsidRPr="00DE34F0">
        <w:rPr>
          <w:noProof/>
          <w:lang w:eastAsia="en-US"/>
        </w:rPr>
        <w:tab/>
        <w:t>Velcade (bortezomib), Australian Approved Product Information. Sydney: JANSSEN-CILAG Pty Ltd. Approved 14 February 2006, updated 07 December 2016. Available from https://www.tga.gov.au/product-information-pi.</w:t>
      </w:r>
    </w:p>
    <w:p w14:paraId="315057EF" w14:textId="2B60325A" w:rsidR="00FE7436" w:rsidRDefault="00FE7436" w:rsidP="00655542">
      <w:pPr>
        <w:rPr>
          <w:noProof/>
          <w:lang w:eastAsia="en-US"/>
        </w:rPr>
      </w:pPr>
    </w:p>
    <w:p w14:paraId="22A489D7" w14:textId="64AF39FC" w:rsidR="00C47ECC" w:rsidRDefault="009E6A92" w:rsidP="00655542">
      <w:pPr>
        <w:rPr>
          <w:lang w:eastAsia="en-US"/>
        </w:rPr>
      </w:pPr>
      <w:r>
        <w:rPr>
          <w:lang w:eastAsia="en-US"/>
        </w:rPr>
        <w:fldChar w:fldCharType="end"/>
      </w:r>
    </w:p>
    <w:p w14:paraId="1D48B65A" w14:textId="77777777" w:rsidR="00C47ECC" w:rsidRDefault="00C47ECC">
      <w:pPr>
        <w:spacing w:line="276" w:lineRule="auto"/>
        <w:rPr>
          <w:sz w:val="28"/>
          <w:szCs w:val="28"/>
          <w:lang w:eastAsia="en-US"/>
        </w:rPr>
      </w:pPr>
      <w:r>
        <w:rPr>
          <w:b/>
          <w:sz w:val="28"/>
          <w:szCs w:val="28"/>
          <w:lang w:eastAsia="en-US"/>
        </w:rPr>
        <w:br w:type="page"/>
      </w:r>
    </w:p>
    <w:p w14:paraId="578238E9" w14:textId="54B566E7" w:rsidR="007611CD" w:rsidRPr="00523543" w:rsidRDefault="00523543" w:rsidP="00655542">
      <w:pPr>
        <w:pStyle w:val="Heading1"/>
      </w:pPr>
      <w:r w:rsidRPr="00523543">
        <w:lastRenderedPageBreak/>
        <w:t>Appendix:  Sensitivity Analysis</w:t>
      </w:r>
    </w:p>
    <w:p w14:paraId="06822661" w14:textId="77777777" w:rsidR="00523543" w:rsidRDefault="00523543" w:rsidP="00523543">
      <w:pPr>
        <w:rPr>
          <w:b/>
        </w:rPr>
      </w:pPr>
      <w:r>
        <w:rPr>
          <w:b/>
        </w:rPr>
        <w:t>2014 initiators cohort: clinical pathways</w:t>
      </w:r>
      <w:r w:rsidRPr="00A91137">
        <w:rPr>
          <w:b/>
        </w:rPr>
        <w:t xml:space="preserve"> of use of multiple myeloma medicines, including </w:t>
      </w:r>
      <w:r>
        <w:rPr>
          <w:b/>
        </w:rPr>
        <w:t>first, second and third</w:t>
      </w:r>
      <w:r w:rsidRPr="00A91137">
        <w:rPr>
          <w:b/>
        </w:rPr>
        <w:t xml:space="preserve"> line treatment.</w:t>
      </w:r>
    </w:p>
    <w:p w14:paraId="4A06FA14" w14:textId="4F0DE161" w:rsidR="00523543" w:rsidRDefault="00523543" w:rsidP="00523543">
      <w:r w:rsidRPr="004D5DD5">
        <w:t>The</w:t>
      </w:r>
      <w:r>
        <w:t>re were</w:t>
      </w:r>
      <w:r w:rsidRPr="004D5DD5">
        <w:t xml:space="preserve"> </w:t>
      </w:r>
      <w:r>
        <w:t>2,320</w:t>
      </w:r>
      <w:r w:rsidRPr="004D5DD5">
        <w:t xml:space="preserve"> people who </w:t>
      </w:r>
      <w:r>
        <w:t xml:space="preserve">initiated one of the listed medicines for </w:t>
      </w:r>
      <w:r w:rsidRPr="004D5DD5">
        <w:t xml:space="preserve">multiple myeloma </w:t>
      </w:r>
      <w:r>
        <w:t xml:space="preserve">(after no dispensing in the previous 6 months </w:t>
      </w:r>
      <w:r w:rsidRPr="004D5DD5">
        <w:t>w</w:t>
      </w:r>
      <w:r>
        <w:t>as</w:t>
      </w:r>
      <w:r w:rsidRPr="004D5DD5">
        <w:t xml:space="preserve"> investigated</w:t>
      </w:r>
      <w:r>
        <w:t>) in 2014</w:t>
      </w:r>
      <w:r w:rsidRPr="004D5DD5">
        <w:t>. The</w:t>
      </w:r>
      <w:r>
        <w:t>ir</w:t>
      </w:r>
      <w:r w:rsidRPr="004D5DD5">
        <w:t xml:space="preserve"> </w:t>
      </w:r>
      <w:r>
        <w:t>clinical pathways from initiation to 31 Dec</w:t>
      </w:r>
      <w:r w:rsidR="007F3344">
        <w:t>ember</w:t>
      </w:r>
      <w:r>
        <w:t xml:space="preserve"> 2016 are presented in Figures </w:t>
      </w:r>
      <w:r w:rsidR="009F5CAF">
        <w:t>A.1</w:t>
      </w:r>
      <w:r>
        <w:t xml:space="preserve"> and </w:t>
      </w:r>
      <w:r w:rsidR="009F5CAF">
        <w:t>A.2</w:t>
      </w:r>
      <w:r>
        <w:t xml:space="preserve">. Figure </w:t>
      </w:r>
      <w:r w:rsidR="009F5CAF">
        <w:t>A.1</w:t>
      </w:r>
      <w:r>
        <w:t xml:space="preserve"> reports all different (distinct) regimens in order of occurrence (i.e. if the same regimen was found again later in time it would have been reported just once). Overall, 48% received one therapy only, with 52% having bortezomib only, 31% thalidomide only, and 17% lenalidomide only.</w:t>
      </w:r>
    </w:p>
    <w:p w14:paraId="18BE3DD5" w14:textId="77777777" w:rsidR="00523543" w:rsidRPr="004D5DD5" w:rsidRDefault="00523543" w:rsidP="00523543">
      <w:r>
        <w:rPr>
          <w:noProof/>
        </w:rPr>
        <w:drawing>
          <wp:inline distT="0" distB="0" distL="0" distR="0" wp14:anchorId="01F61271" wp14:editId="274FB8F7">
            <wp:extent cx="5731510" cy="4256381"/>
            <wp:effectExtent l="0" t="0" r="21590" b="11430"/>
            <wp:docPr id="17" name="Chart 17" descr="Figure presenting all different (distinct) regimens in order of occurrence (i.e. if the same regimen was found again later in time it would have been reported just once). " title="Figure A.1 Common pathways of multiple myeloma treatment."/>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5556DC29" w14:textId="5C91AA39" w:rsidR="00523543" w:rsidRPr="00382EA3" w:rsidRDefault="009F5CAF" w:rsidP="00523543">
      <w:pPr>
        <w:spacing w:before="120" w:after="0"/>
        <w:rPr>
          <w:b/>
        </w:rPr>
      </w:pPr>
      <w:r>
        <w:rPr>
          <w:b/>
        </w:rPr>
        <w:t>Figure A.1:</w:t>
      </w:r>
      <w:r w:rsidR="00523543" w:rsidRPr="00382EA3">
        <w:rPr>
          <w:b/>
        </w:rPr>
        <w:t xml:space="preserve"> </w:t>
      </w:r>
      <w:r w:rsidR="001B316C" w:rsidRPr="00382EA3">
        <w:rPr>
          <w:b/>
        </w:rPr>
        <w:t>C</w:t>
      </w:r>
      <w:r w:rsidR="001B316C">
        <w:rPr>
          <w:b/>
        </w:rPr>
        <w:t>ommon</w:t>
      </w:r>
      <w:r w:rsidR="001B316C" w:rsidRPr="00382EA3">
        <w:rPr>
          <w:b/>
        </w:rPr>
        <w:t xml:space="preserve"> </w:t>
      </w:r>
      <w:r w:rsidR="00523543" w:rsidRPr="00382EA3">
        <w:rPr>
          <w:b/>
        </w:rPr>
        <w:t>pathways of multiple myeloma treatment (pathways for &gt; 0.5% of all patients are presented in the graph).</w:t>
      </w:r>
    </w:p>
    <w:p w14:paraId="0048EB30" w14:textId="77777777" w:rsidR="00523543" w:rsidRPr="00382EA3" w:rsidRDefault="00523543" w:rsidP="00523543">
      <w:pPr>
        <w:autoSpaceDE w:val="0"/>
        <w:autoSpaceDN w:val="0"/>
        <w:adjustRightInd w:val="0"/>
        <w:spacing w:after="0"/>
        <w:rPr>
          <w:sz w:val="20"/>
          <w:szCs w:val="20"/>
        </w:rPr>
      </w:pPr>
      <w:r w:rsidRPr="00382EA3">
        <w:rPr>
          <w:sz w:val="20"/>
          <w:szCs w:val="20"/>
        </w:rPr>
        <w:t>Legend: “</w:t>
      </w:r>
      <w:r w:rsidRPr="00382EA3">
        <w:rPr>
          <w:sz w:val="20"/>
          <w:szCs w:val="20"/>
        </w:rPr>
        <w:sym w:font="Wingdings" w:char="F0E0"/>
      </w:r>
      <w:r w:rsidRPr="00382EA3">
        <w:rPr>
          <w:sz w:val="20"/>
          <w:szCs w:val="20"/>
        </w:rPr>
        <w:t>” denotes transition from one therapy to another.</w:t>
      </w:r>
    </w:p>
    <w:p w14:paraId="08733F32" w14:textId="3CEA7FBA" w:rsidR="00523543" w:rsidRPr="00382EA3" w:rsidRDefault="00523543" w:rsidP="00523543">
      <w:pPr>
        <w:autoSpaceDE w:val="0"/>
        <w:autoSpaceDN w:val="0"/>
        <w:adjustRightInd w:val="0"/>
        <w:spacing w:after="0"/>
        <w:rPr>
          <w:sz w:val="20"/>
          <w:szCs w:val="20"/>
        </w:rPr>
      </w:pPr>
      <w:r w:rsidRPr="00382EA3">
        <w:rPr>
          <w:sz w:val="20"/>
          <w:szCs w:val="20"/>
        </w:rPr>
        <w:t>“+” denotes concurrent use of medicines</w:t>
      </w:r>
    </w:p>
    <w:p w14:paraId="484C21D4" w14:textId="77777777" w:rsidR="00523543" w:rsidRPr="00382EA3" w:rsidRDefault="00523543" w:rsidP="00523543">
      <w:pPr>
        <w:spacing w:after="0"/>
        <w:rPr>
          <w:rFonts w:cs="Courier New"/>
          <w:sz w:val="20"/>
          <w:szCs w:val="20"/>
        </w:rPr>
      </w:pPr>
      <w:r w:rsidRPr="00382EA3">
        <w:rPr>
          <w:rFonts w:cs="Courier New"/>
          <w:sz w:val="20"/>
          <w:szCs w:val="20"/>
        </w:rPr>
        <w:t>Borte = bortezomib</w:t>
      </w:r>
    </w:p>
    <w:p w14:paraId="2BBAA0DE" w14:textId="77777777" w:rsidR="00523543" w:rsidRPr="00382EA3" w:rsidRDefault="00523543" w:rsidP="00523543">
      <w:pPr>
        <w:spacing w:after="0"/>
        <w:rPr>
          <w:rFonts w:cs="Courier New"/>
          <w:sz w:val="20"/>
          <w:szCs w:val="20"/>
        </w:rPr>
      </w:pPr>
      <w:r w:rsidRPr="00382EA3">
        <w:rPr>
          <w:rFonts w:cs="Courier New"/>
          <w:sz w:val="20"/>
          <w:szCs w:val="20"/>
        </w:rPr>
        <w:t>Thali = thalidomide</w:t>
      </w:r>
    </w:p>
    <w:p w14:paraId="31BA2D8E" w14:textId="77777777" w:rsidR="00523543" w:rsidRPr="00382EA3" w:rsidRDefault="00523543" w:rsidP="00523543">
      <w:pPr>
        <w:spacing w:after="0"/>
        <w:rPr>
          <w:rFonts w:cs="Courier New"/>
          <w:sz w:val="20"/>
          <w:szCs w:val="20"/>
        </w:rPr>
      </w:pPr>
      <w:r w:rsidRPr="00382EA3">
        <w:rPr>
          <w:rFonts w:cs="Courier New"/>
          <w:sz w:val="20"/>
          <w:szCs w:val="20"/>
        </w:rPr>
        <w:t>Lenal = lenalidomide</w:t>
      </w:r>
    </w:p>
    <w:p w14:paraId="4E72704F" w14:textId="77777777" w:rsidR="00523543" w:rsidRPr="00382EA3" w:rsidRDefault="00523543" w:rsidP="00523543">
      <w:pPr>
        <w:spacing w:after="0"/>
        <w:rPr>
          <w:rFonts w:cs="Courier New"/>
          <w:sz w:val="20"/>
          <w:szCs w:val="20"/>
        </w:rPr>
      </w:pPr>
      <w:r w:rsidRPr="00382EA3">
        <w:rPr>
          <w:rFonts w:cs="Courier New"/>
          <w:sz w:val="20"/>
          <w:szCs w:val="20"/>
        </w:rPr>
        <w:t>Pomal = pomalidomide</w:t>
      </w:r>
    </w:p>
    <w:p w14:paraId="174B6ABB" w14:textId="77777777" w:rsidR="00523543" w:rsidRDefault="00523543" w:rsidP="00523543">
      <w:pPr>
        <w:spacing w:after="0"/>
        <w:rPr>
          <w:rFonts w:ascii="Courier New" w:hAnsi="Courier New" w:cs="Courier New"/>
          <w:b/>
          <w:sz w:val="20"/>
          <w:szCs w:val="20"/>
        </w:rPr>
      </w:pPr>
    </w:p>
    <w:p w14:paraId="0B269DF4" w14:textId="71DBBA5A" w:rsidR="000238C6" w:rsidRDefault="008B347A" w:rsidP="000238C6">
      <w:r>
        <w:t>Figure A.2</w:t>
      </w:r>
      <w:r w:rsidR="000238C6">
        <w:t xml:space="preserve"> presents the clinical pathways in more details, starting from the first to the last regimen of treatment, including the same regimes separated by gaps </w:t>
      </w:r>
      <w:r w:rsidR="000238C6" w:rsidRPr="000B7EDB">
        <w:rPr>
          <w:rFonts w:cstheme="minorHAnsi"/>
          <w:lang w:val="en-US"/>
        </w:rPr>
        <w:t xml:space="preserve">in </w:t>
      </w:r>
      <w:r w:rsidR="000238C6">
        <w:rPr>
          <w:rFonts w:cstheme="minorHAnsi"/>
          <w:lang w:val="en-US"/>
        </w:rPr>
        <w:t xml:space="preserve">therapy </w:t>
      </w:r>
      <w:r w:rsidR="000238C6">
        <w:t xml:space="preserve">(i.e., when </w:t>
      </w:r>
      <w:r w:rsidR="000238C6">
        <w:lastRenderedPageBreak/>
        <w:t>the same regimen is presented one after another that implies that there was a break in therapy).</w:t>
      </w:r>
    </w:p>
    <w:p w14:paraId="434A4E37" w14:textId="77777777" w:rsidR="00523543" w:rsidRDefault="00523543" w:rsidP="00523543">
      <w:pPr>
        <w:spacing w:after="0"/>
        <w:rPr>
          <w:rFonts w:ascii="Courier New" w:hAnsi="Courier New" w:cs="Courier New"/>
          <w:b/>
          <w:sz w:val="20"/>
          <w:szCs w:val="20"/>
        </w:rPr>
      </w:pPr>
    </w:p>
    <w:p w14:paraId="14A77C5C" w14:textId="77777777" w:rsidR="00523543" w:rsidRDefault="00523543" w:rsidP="00523543">
      <w:pPr>
        <w:spacing w:before="120"/>
        <w:rPr>
          <w:b/>
        </w:rPr>
      </w:pPr>
      <w:r>
        <w:rPr>
          <w:noProof/>
        </w:rPr>
        <w:drawing>
          <wp:inline distT="0" distB="0" distL="0" distR="0" wp14:anchorId="7DA2F1E5" wp14:editId="430FC04D">
            <wp:extent cx="5731510" cy="4814223"/>
            <wp:effectExtent l="0" t="0" r="21590" b="24765"/>
            <wp:docPr id="18" name="Chart 18" descr="Figure presenting the common drug pathways in more detail, starting from the first to the last regimen of treatment, including the same regimes separated by gaps in therapy (i.e., when the same regimen is presented one after another that implies that there was a break in therapy)."/>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785A89DE" w14:textId="47DC0344" w:rsidR="00523543" w:rsidRPr="00783AB2" w:rsidRDefault="00523543" w:rsidP="00783AB2">
      <w:pPr>
        <w:rPr>
          <w:b/>
        </w:rPr>
      </w:pPr>
      <w:r w:rsidRPr="00783AB2">
        <w:rPr>
          <w:b/>
        </w:rPr>
        <w:t xml:space="preserve">Figure </w:t>
      </w:r>
      <w:r w:rsidR="008B347A" w:rsidRPr="00783AB2">
        <w:rPr>
          <w:b/>
        </w:rPr>
        <w:t>A.2:</w:t>
      </w:r>
      <w:r w:rsidRPr="00783AB2">
        <w:rPr>
          <w:b/>
        </w:rPr>
        <w:t xml:space="preserve"> C</w:t>
      </w:r>
      <w:r w:rsidR="00F977C7" w:rsidRPr="00783AB2">
        <w:rPr>
          <w:b/>
        </w:rPr>
        <w:t>ommon</w:t>
      </w:r>
      <w:r w:rsidRPr="00783AB2">
        <w:rPr>
          <w:b/>
        </w:rPr>
        <w:t xml:space="preserve"> pathways of multiple myeloma treatment (pathways for &gt; 0.5% of all patients are presented).</w:t>
      </w:r>
    </w:p>
    <w:p w14:paraId="44680F8C" w14:textId="77777777" w:rsidR="00523543" w:rsidRPr="001464B3" w:rsidRDefault="00523543" w:rsidP="00523543">
      <w:pPr>
        <w:autoSpaceDE w:val="0"/>
        <w:autoSpaceDN w:val="0"/>
        <w:adjustRightInd w:val="0"/>
        <w:spacing w:after="0"/>
        <w:rPr>
          <w:sz w:val="20"/>
          <w:szCs w:val="20"/>
        </w:rPr>
      </w:pPr>
      <w:r w:rsidRPr="001464B3">
        <w:rPr>
          <w:sz w:val="20"/>
          <w:szCs w:val="20"/>
        </w:rPr>
        <w:t>Legend: “</w:t>
      </w:r>
      <w:r w:rsidRPr="001464B3">
        <w:rPr>
          <w:sz w:val="20"/>
          <w:szCs w:val="20"/>
        </w:rPr>
        <w:sym w:font="Wingdings" w:char="F0E0"/>
      </w:r>
      <w:r w:rsidRPr="001464B3">
        <w:rPr>
          <w:sz w:val="20"/>
          <w:szCs w:val="20"/>
        </w:rPr>
        <w:t>” denotes transition from one therapy to another.</w:t>
      </w:r>
    </w:p>
    <w:p w14:paraId="6729381C" w14:textId="6AA4D9B5" w:rsidR="00523543" w:rsidRPr="001464B3" w:rsidRDefault="00523543" w:rsidP="00523543">
      <w:pPr>
        <w:autoSpaceDE w:val="0"/>
        <w:autoSpaceDN w:val="0"/>
        <w:adjustRightInd w:val="0"/>
        <w:spacing w:after="0"/>
        <w:rPr>
          <w:sz w:val="20"/>
          <w:szCs w:val="20"/>
        </w:rPr>
      </w:pPr>
      <w:r w:rsidRPr="001464B3">
        <w:rPr>
          <w:sz w:val="20"/>
          <w:szCs w:val="20"/>
        </w:rPr>
        <w:t>“+” denotes concurrent use of medicines</w:t>
      </w:r>
    </w:p>
    <w:p w14:paraId="335A8A9A" w14:textId="77777777" w:rsidR="00523543" w:rsidRPr="001464B3" w:rsidRDefault="00523543" w:rsidP="00523543">
      <w:pPr>
        <w:spacing w:after="0"/>
        <w:rPr>
          <w:rFonts w:cs="Courier New"/>
          <w:sz w:val="20"/>
          <w:szCs w:val="20"/>
        </w:rPr>
      </w:pPr>
      <w:r w:rsidRPr="001464B3">
        <w:rPr>
          <w:rFonts w:cs="Courier New"/>
          <w:sz w:val="20"/>
          <w:szCs w:val="20"/>
        </w:rPr>
        <w:t>Borte = bortezomib</w:t>
      </w:r>
    </w:p>
    <w:p w14:paraId="3383F629" w14:textId="77777777" w:rsidR="00523543" w:rsidRPr="001464B3" w:rsidRDefault="00523543" w:rsidP="00523543">
      <w:pPr>
        <w:spacing w:after="0"/>
        <w:rPr>
          <w:rFonts w:cs="Courier New"/>
          <w:sz w:val="20"/>
          <w:szCs w:val="20"/>
        </w:rPr>
      </w:pPr>
      <w:r w:rsidRPr="001464B3">
        <w:rPr>
          <w:rFonts w:cs="Courier New"/>
          <w:sz w:val="20"/>
          <w:szCs w:val="20"/>
        </w:rPr>
        <w:t>Thali = thalidomide</w:t>
      </w:r>
    </w:p>
    <w:p w14:paraId="68874FEB" w14:textId="77777777" w:rsidR="00523543" w:rsidRPr="001464B3" w:rsidRDefault="00523543" w:rsidP="00523543">
      <w:pPr>
        <w:spacing w:after="0"/>
        <w:rPr>
          <w:rFonts w:cs="Courier New"/>
          <w:sz w:val="20"/>
          <w:szCs w:val="20"/>
        </w:rPr>
      </w:pPr>
      <w:r w:rsidRPr="001464B3">
        <w:rPr>
          <w:rFonts w:cs="Courier New"/>
          <w:sz w:val="20"/>
          <w:szCs w:val="20"/>
        </w:rPr>
        <w:t>Lenal = lenalidomide</w:t>
      </w:r>
    </w:p>
    <w:p w14:paraId="2A11E016" w14:textId="77777777" w:rsidR="00523543" w:rsidRPr="001464B3" w:rsidRDefault="00523543" w:rsidP="00523543">
      <w:pPr>
        <w:spacing w:after="0"/>
        <w:rPr>
          <w:rFonts w:cs="Courier New"/>
          <w:sz w:val="20"/>
          <w:szCs w:val="20"/>
        </w:rPr>
      </w:pPr>
      <w:r w:rsidRPr="001464B3">
        <w:rPr>
          <w:rFonts w:cs="Courier New"/>
          <w:sz w:val="20"/>
          <w:szCs w:val="20"/>
        </w:rPr>
        <w:t>Pomal = pomalidomide</w:t>
      </w:r>
    </w:p>
    <w:p w14:paraId="0ACE6D2F" w14:textId="77777777" w:rsidR="00523543" w:rsidRDefault="00523543" w:rsidP="00523543">
      <w:pPr>
        <w:rPr>
          <w:b/>
        </w:rPr>
      </w:pPr>
      <w:r>
        <w:rPr>
          <w:b/>
        </w:rPr>
        <w:br w:type="page"/>
      </w:r>
    </w:p>
    <w:p w14:paraId="2C3F589A" w14:textId="77777777" w:rsidR="00523543" w:rsidRDefault="00523543" w:rsidP="00523543">
      <w:pPr>
        <w:rPr>
          <w:b/>
        </w:rPr>
      </w:pPr>
      <w:r>
        <w:rPr>
          <w:b/>
        </w:rPr>
        <w:lastRenderedPageBreak/>
        <w:t>2014 initiators cohort: t</w:t>
      </w:r>
      <w:r w:rsidRPr="00876B11">
        <w:rPr>
          <w:b/>
        </w:rPr>
        <w:t xml:space="preserve">he consistency of use of PBS subsidised medicines for multiple myeloma with the recommendations in Australian guidelines </w:t>
      </w:r>
      <w:r w:rsidRPr="00876B11">
        <w:rPr>
          <w:b/>
          <w:vertAlign w:val="superscript"/>
        </w:rPr>
        <w:fldChar w:fldCharType="begin"/>
      </w:r>
      <w:r>
        <w:rPr>
          <w:b/>
          <w:vertAlign w:val="superscript"/>
        </w:rPr>
        <w:instrText xml:space="preserve"> ADDIN EN.CITE &lt;EndNote&gt;&lt;Cite&gt;&lt;RecNum&gt;8&lt;/RecNum&gt;&lt;DisplayText&gt;(1)&lt;/DisplayText&gt;&lt;record&gt;&lt;rec-number&gt;8&lt;/rec-number&gt;&lt;foreign-keys&gt;&lt;key app="EN" db-id="9pwwa5dw1da2wceswza5fd0awxt2tax0vvz5"&gt;8&lt;/key&gt;&lt;/foreign-keys&gt;&lt;ref-type name="Journal Article"&gt;17&lt;/ref-type&gt;&lt;contributors&gt;&lt;/contributors&gt;&lt;titles&gt;&lt;title&gt;Medical Scientific Advisory Group to the Myeloma Foundation of Australia, Clinical practice guideline multiple myeloma. 2017. http://myeloma.org.au/wp-content/uploads/sites/2/2017/05/MSAG-Clinical-Practice-Guideline-Myeloma-V4-March-2017.pdf&lt;/title&gt;&lt;/titles&gt;&lt;dates&gt;&lt;/dates&gt;&lt;urls&gt;&lt;/urls&gt;&lt;/record&gt;&lt;/Cite&gt;&lt;/EndNote&gt;</w:instrText>
      </w:r>
      <w:r w:rsidRPr="00876B11">
        <w:rPr>
          <w:b/>
          <w:vertAlign w:val="superscript"/>
        </w:rPr>
        <w:fldChar w:fldCharType="separate"/>
      </w:r>
      <w:r w:rsidRPr="00876B11">
        <w:rPr>
          <w:b/>
          <w:noProof/>
          <w:vertAlign w:val="superscript"/>
        </w:rPr>
        <w:t>(</w:t>
      </w:r>
      <w:hyperlink w:anchor="_ENREF_1" w:tooltip=",  #8" w:history="1">
        <w:r w:rsidRPr="00876B11">
          <w:rPr>
            <w:b/>
            <w:noProof/>
            <w:vertAlign w:val="superscript"/>
          </w:rPr>
          <w:t>1</w:t>
        </w:r>
      </w:hyperlink>
      <w:r w:rsidRPr="00876B11">
        <w:rPr>
          <w:b/>
          <w:noProof/>
          <w:vertAlign w:val="superscript"/>
        </w:rPr>
        <w:t>)</w:t>
      </w:r>
      <w:r w:rsidRPr="00876B11">
        <w:rPr>
          <w:b/>
          <w:vertAlign w:val="superscript"/>
        </w:rPr>
        <w:fldChar w:fldCharType="end"/>
      </w:r>
      <w:r w:rsidRPr="00876B11">
        <w:rPr>
          <w:b/>
        </w:rPr>
        <w:t xml:space="preserve"> and the PBS restrictions</w:t>
      </w:r>
    </w:p>
    <w:p w14:paraId="1536CC16" w14:textId="1AE7F9B3" w:rsidR="00523543" w:rsidRPr="00604D98" w:rsidRDefault="00523543" w:rsidP="00523543">
      <w:pPr>
        <w:rPr>
          <w:highlight w:val="darkYellow"/>
        </w:rPr>
      </w:pPr>
      <w:r>
        <w:t xml:space="preserve">The pathways of use presented in Figure </w:t>
      </w:r>
      <w:r w:rsidR="008B347A">
        <w:t>A.1</w:t>
      </w:r>
      <w:r>
        <w:t xml:space="preserve"> were aggregated to determine first, second and third line regimens. Figure </w:t>
      </w:r>
      <w:r w:rsidR="008B347A">
        <w:t>A.3</w:t>
      </w:r>
      <w:r>
        <w:t xml:space="preserve"> shows the first line regimens for those 2,320 people who initiated a multiple myeloma medicine after no dispensing in the previous six months. Bortezomib was dispensed for 58% of all people, followed by thalidomide (31%) and lenalidomide (12%) as first line therapy</w:t>
      </w:r>
      <w:r w:rsidRPr="00456DA9">
        <w:t xml:space="preserve">.  Lenalidomide was restricted as second or subsequent line therapy in our study period– thus, </w:t>
      </w:r>
      <w:r>
        <w:t>its</w:t>
      </w:r>
      <w:r w:rsidRPr="00456DA9">
        <w:t xml:space="preserve"> use is highlighted in red as outside recommendations.  </w:t>
      </w:r>
    </w:p>
    <w:p w14:paraId="72402E0C" w14:textId="77777777" w:rsidR="00523543" w:rsidRDefault="00523543" w:rsidP="00523543">
      <w:r w:rsidRPr="00456DA9">
        <w:t xml:space="preserve">Of those who initiated bortezomib as </w:t>
      </w:r>
      <w:r>
        <w:t>first</w:t>
      </w:r>
      <w:r w:rsidRPr="00456DA9">
        <w:t xml:space="preserve"> line thera</w:t>
      </w:r>
      <w:r>
        <w:t>p</w:t>
      </w:r>
      <w:r w:rsidRPr="00456DA9">
        <w:t>y (N=</w:t>
      </w:r>
      <w:r>
        <w:t>1333</w:t>
      </w:r>
      <w:r w:rsidRPr="00456DA9">
        <w:t>), 3</w:t>
      </w:r>
      <w:r>
        <w:t>1</w:t>
      </w:r>
      <w:r w:rsidRPr="00456DA9">
        <w:t xml:space="preserve">% started it according to restrictions for newly diagnosed patients eligible for stem cell transplantation (PBS </w:t>
      </w:r>
      <w:r>
        <w:t>codes 4732C and 7275X); 50</w:t>
      </w:r>
      <w:r w:rsidRPr="00456DA9">
        <w:t>% initiated it according to restrictions for newly diagnosed patients with severe acute renal failure (PBS codes 4403R and 7238Y); the rest received second or third line therapy codes for bortezomib.</w:t>
      </w:r>
    </w:p>
    <w:p w14:paraId="093EE143" w14:textId="77777777" w:rsidR="00523543" w:rsidRDefault="00523543" w:rsidP="00523543"/>
    <w:p w14:paraId="65157AF5" w14:textId="77777777" w:rsidR="00523543" w:rsidRDefault="00523543" w:rsidP="00523543">
      <w:r>
        <w:rPr>
          <w:noProof/>
        </w:rPr>
        <w:drawing>
          <wp:inline distT="0" distB="0" distL="0" distR="0" wp14:anchorId="426ACC36" wp14:editId="3A971A21">
            <wp:extent cx="5166360" cy="2339340"/>
            <wp:effectExtent l="0" t="0" r="15240" b="22860"/>
            <wp:docPr id="19" name="Chart 19" descr="Figure showing the first line regimens for people who initiated a multiple myeloma medicine after no dispensing in the previous six months. " title="Figure A.3 Choice of medicine as first line therapy"/>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041AF44E" w14:textId="7C7F4A5F" w:rsidR="00523543" w:rsidRPr="00F90013" w:rsidRDefault="00523543" w:rsidP="00487A35">
      <w:pPr>
        <w:pStyle w:val="Figuretitle"/>
      </w:pPr>
      <w:r w:rsidRPr="00F90013">
        <w:t xml:space="preserve">Figure </w:t>
      </w:r>
      <w:r w:rsidR="008B347A">
        <w:t>A.3</w:t>
      </w:r>
      <w:r w:rsidRPr="00F90013">
        <w:t xml:space="preserve"> Choice of medicine as first line therapy.</w:t>
      </w:r>
    </w:p>
    <w:p w14:paraId="191B0C03" w14:textId="77777777" w:rsidR="00523543" w:rsidRDefault="00523543" w:rsidP="00523543"/>
    <w:p w14:paraId="12381BED" w14:textId="1D7FF9B1" w:rsidR="000238C6" w:rsidRDefault="008B347A" w:rsidP="000238C6">
      <w:r>
        <w:t>Figure A.4</w:t>
      </w:r>
      <w:r w:rsidR="000238C6">
        <w:t xml:space="preserve"> shows that 52% of people needed a second line therapy, with thalidomide and lenalidomide being the most commonly used medicines (23% and 14% respectively). Pomalidomide is not recommended as second line and the results confirm very low use (&lt;1.5%). </w:t>
      </w:r>
    </w:p>
    <w:p w14:paraId="66B5FBC9" w14:textId="77777777" w:rsidR="000238C6" w:rsidRDefault="000238C6" w:rsidP="00523543"/>
    <w:p w14:paraId="3DA880FE" w14:textId="77777777" w:rsidR="00523543" w:rsidRDefault="00523543" w:rsidP="00523543">
      <w:pPr>
        <w:rPr>
          <w:b/>
        </w:rPr>
      </w:pPr>
      <w:r>
        <w:rPr>
          <w:noProof/>
        </w:rPr>
        <w:lastRenderedPageBreak/>
        <w:drawing>
          <wp:inline distT="0" distB="0" distL="0" distR="0" wp14:anchorId="42013BA3" wp14:editId="7650A9FD">
            <wp:extent cx="5044440" cy="2590800"/>
            <wp:effectExtent l="0" t="0" r="22860" b="19050"/>
            <wp:docPr id="20" name="Chart 20" descr="Figure showing the percent of people supplied second line therapy by drug regimen." title="Figure A.4 Choice of medicine as second line therapy"/>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04696911" w14:textId="422EF5E0" w:rsidR="00523543" w:rsidRPr="00F90013" w:rsidRDefault="00523543" w:rsidP="00487A35">
      <w:pPr>
        <w:pStyle w:val="Figuretitle"/>
      </w:pPr>
      <w:r w:rsidRPr="00F90013">
        <w:t xml:space="preserve">Figure </w:t>
      </w:r>
      <w:r w:rsidR="008B347A">
        <w:t>A.4</w:t>
      </w:r>
      <w:r w:rsidRPr="00F90013">
        <w:t xml:space="preserve"> Choice of medicine as second line therapy.</w:t>
      </w:r>
    </w:p>
    <w:p w14:paraId="5AF06E04" w14:textId="77777777" w:rsidR="00523543" w:rsidRPr="00F90013" w:rsidRDefault="00523543" w:rsidP="00523543">
      <w:pPr>
        <w:autoSpaceDE w:val="0"/>
        <w:autoSpaceDN w:val="0"/>
        <w:adjustRightInd w:val="0"/>
        <w:spacing w:after="0"/>
        <w:rPr>
          <w:sz w:val="20"/>
          <w:szCs w:val="20"/>
        </w:rPr>
      </w:pPr>
      <w:r w:rsidRPr="00F90013">
        <w:rPr>
          <w:sz w:val="20"/>
          <w:szCs w:val="20"/>
        </w:rPr>
        <w:t>Legend:  “+” denotes concurrent use of medicines</w:t>
      </w:r>
    </w:p>
    <w:p w14:paraId="54B97C2C" w14:textId="77777777" w:rsidR="00523543" w:rsidRPr="00F90013" w:rsidRDefault="00523543" w:rsidP="00523543">
      <w:pPr>
        <w:spacing w:after="0"/>
        <w:rPr>
          <w:rFonts w:cs="Courier New"/>
          <w:sz w:val="20"/>
          <w:szCs w:val="20"/>
        </w:rPr>
      </w:pPr>
      <w:r w:rsidRPr="00F90013">
        <w:rPr>
          <w:rFonts w:cs="Courier New"/>
          <w:sz w:val="20"/>
          <w:szCs w:val="20"/>
        </w:rPr>
        <w:t>Borte = bortezomib</w:t>
      </w:r>
    </w:p>
    <w:p w14:paraId="6ADD9353" w14:textId="77777777" w:rsidR="00523543" w:rsidRPr="00F90013" w:rsidRDefault="00523543" w:rsidP="00523543">
      <w:pPr>
        <w:spacing w:after="0"/>
        <w:rPr>
          <w:rFonts w:cs="Courier New"/>
          <w:sz w:val="20"/>
          <w:szCs w:val="20"/>
        </w:rPr>
      </w:pPr>
      <w:r w:rsidRPr="00F90013">
        <w:rPr>
          <w:rFonts w:cs="Courier New"/>
          <w:sz w:val="20"/>
          <w:szCs w:val="20"/>
        </w:rPr>
        <w:t>Thali = thalidomide</w:t>
      </w:r>
    </w:p>
    <w:p w14:paraId="5169D435" w14:textId="77777777" w:rsidR="00523543" w:rsidRPr="00F90013" w:rsidRDefault="00523543" w:rsidP="00523543">
      <w:pPr>
        <w:spacing w:after="0"/>
        <w:rPr>
          <w:rFonts w:cs="Courier New"/>
          <w:sz w:val="20"/>
          <w:szCs w:val="20"/>
        </w:rPr>
      </w:pPr>
      <w:r w:rsidRPr="00F90013">
        <w:rPr>
          <w:rFonts w:cs="Courier New"/>
          <w:sz w:val="20"/>
          <w:szCs w:val="20"/>
        </w:rPr>
        <w:t>Lenal = lenalidomide</w:t>
      </w:r>
    </w:p>
    <w:p w14:paraId="16CB4DDA" w14:textId="77777777" w:rsidR="000238C6" w:rsidRDefault="000238C6" w:rsidP="000238C6">
      <w:pPr>
        <w:rPr>
          <w:color w:val="000000" w:themeColor="text1"/>
        </w:rPr>
      </w:pPr>
    </w:p>
    <w:p w14:paraId="4627C9FA" w14:textId="5742C0D2" w:rsidR="000238C6" w:rsidRPr="0042317B" w:rsidRDefault="000238C6" w:rsidP="000238C6">
      <w:pPr>
        <w:rPr>
          <w:color w:val="000000" w:themeColor="text1"/>
        </w:rPr>
      </w:pPr>
      <w:r w:rsidRPr="0042317B">
        <w:rPr>
          <w:color w:val="000000" w:themeColor="text1"/>
        </w:rPr>
        <w:t xml:space="preserve">Figure </w:t>
      </w:r>
      <w:r w:rsidR="008B347A">
        <w:rPr>
          <w:color w:val="000000" w:themeColor="text1"/>
        </w:rPr>
        <w:t>A.5</w:t>
      </w:r>
      <w:r w:rsidRPr="0042317B">
        <w:rPr>
          <w:color w:val="000000" w:themeColor="text1"/>
        </w:rPr>
        <w:t xml:space="preserve"> presents what was the first line regimen before the administration of the second line.</w:t>
      </w:r>
    </w:p>
    <w:p w14:paraId="424752C9" w14:textId="77777777" w:rsidR="00523543" w:rsidRDefault="00523543" w:rsidP="00523543">
      <w:pPr>
        <w:rPr>
          <w:b/>
        </w:rPr>
      </w:pPr>
      <w:r>
        <w:rPr>
          <w:noProof/>
        </w:rPr>
        <w:drawing>
          <wp:inline distT="0" distB="0" distL="0" distR="0" wp14:anchorId="432DEBCA" wp14:editId="2B13A134">
            <wp:extent cx="5731510" cy="2886575"/>
            <wp:effectExtent l="0" t="0" r="21590" b="9525"/>
            <wp:docPr id="26" name="Chart 26" descr="Figure presenting what was the first line regimen before the administration of the second line." title="Figure A.5 Type of second line therapy and the preceding first line"/>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453FC9C1" w14:textId="5ABEFEA6" w:rsidR="00523543" w:rsidRPr="002B577B" w:rsidRDefault="00523543" w:rsidP="00487A35">
      <w:pPr>
        <w:pStyle w:val="Figuretitle"/>
      </w:pPr>
      <w:r w:rsidRPr="002B577B">
        <w:t xml:space="preserve">Figure </w:t>
      </w:r>
      <w:r w:rsidR="008B347A">
        <w:t>A.5:</w:t>
      </w:r>
      <w:r w:rsidRPr="002B577B">
        <w:t xml:space="preserve"> Type of second line therapy and the preceding first line. </w:t>
      </w:r>
    </w:p>
    <w:p w14:paraId="3B2BB7B2" w14:textId="77777777" w:rsidR="00523543" w:rsidRPr="002B577B" w:rsidRDefault="00523543" w:rsidP="00523543">
      <w:pPr>
        <w:autoSpaceDE w:val="0"/>
        <w:autoSpaceDN w:val="0"/>
        <w:adjustRightInd w:val="0"/>
        <w:spacing w:after="0"/>
        <w:rPr>
          <w:sz w:val="20"/>
          <w:szCs w:val="20"/>
        </w:rPr>
      </w:pPr>
      <w:r w:rsidRPr="002B577B">
        <w:rPr>
          <w:sz w:val="20"/>
          <w:szCs w:val="20"/>
        </w:rPr>
        <w:t>Legend: “+” denotes concurrent use of medicines</w:t>
      </w:r>
    </w:p>
    <w:p w14:paraId="1733058D" w14:textId="77777777" w:rsidR="00523543" w:rsidRPr="002B577B" w:rsidRDefault="00523543" w:rsidP="00523543">
      <w:pPr>
        <w:spacing w:after="0"/>
        <w:rPr>
          <w:rFonts w:cs="Courier New"/>
          <w:sz w:val="20"/>
          <w:szCs w:val="20"/>
        </w:rPr>
      </w:pPr>
      <w:r w:rsidRPr="002B577B">
        <w:rPr>
          <w:rFonts w:cs="Courier New"/>
          <w:sz w:val="20"/>
          <w:szCs w:val="20"/>
        </w:rPr>
        <w:t>Borte = bortezomib</w:t>
      </w:r>
    </w:p>
    <w:p w14:paraId="1B68BC8E" w14:textId="77777777" w:rsidR="00523543" w:rsidRPr="002B577B" w:rsidRDefault="00523543" w:rsidP="00523543">
      <w:pPr>
        <w:spacing w:after="0"/>
        <w:rPr>
          <w:rFonts w:cs="Courier New"/>
          <w:sz w:val="20"/>
          <w:szCs w:val="20"/>
        </w:rPr>
      </w:pPr>
      <w:r w:rsidRPr="002B577B">
        <w:rPr>
          <w:rFonts w:cs="Courier New"/>
          <w:sz w:val="20"/>
          <w:szCs w:val="20"/>
        </w:rPr>
        <w:t>Thali = thalidomide</w:t>
      </w:r>
    </w:p>
    <w:p w14:paraId="1C164E42" w14:textId="77777777" w:rsidR="00523543" w:rsidRPr="002B577B" w:rsidRDefault="00523543" w:rsidP="00523543">
      <w:pPr>
        <w:spacing w:after="0"/>
        <w:rPr>
          <w:rFonts w:cs="Courier New"/>
          <w:sz w:val="20"/>
          <w:szCs w:val="20"/>
        </w:rPr>
      </w:pPr>
      <w:r w:rsidRPr="002B577B">
        <w:rPr>
          <w:rFonts w:cs="Courier New"/>
          <w:sz w:val="20"/>
          <w:szCs w:val="20"/>
        </w:rPr>
        <w:t>Lenal = lenalidomide</w:t>
      </w:r>
    </w:p>
    <w:p w14:paraId="75495C41" w14:textId="77777777" w:rsidR="000238C6" w:rsidRDefault="000238C6" w:rsidP="000238C6"/>
    <w:p w14:paraId="6ABA4427" w14:textId="3EC54C7E" w:rsidR="000238C6" w:rsidRPr="00EB2B42" w:rsidRDefault="008B347A" w:rsidP="000238C6">
      <w:pPr>
        <w:rPr>
          <w:color w:val="000000" w:themeColor="text1"/>
        </w:rPr>
      </w:pPr>
      <w:r>
        <w:lastRenderedPageBreak/>
        <w:t>Figure A.6</w:t>
      </w:r>
      <w:r w:rsidR="000238C6">
        <w:t xml:space="preserve"> shows that only 24% of people received a third line therapy. Lenalidomide </w:t>
      </w:r>
      <w:r w:rsidR="000238C6" w:rsidRPr="00EB2B42">
        <w:rPr>
          <w:color w:val="000000" w:themeColor="text1"/>
        </w:rPr>
        <w:t>accounted for almost half of third line therapy after trialling bort</w:t>
      </w:r>
      <w:r w:rsidR="000238C6">
        <w:rPr>
          <w:color w:val="000000" w:themeColor="text1"/>
        </w:rPr>
        <w:t xml:space="preserve">ezomib and thalidomide (Figure </w:t>
      </w:r>
      <w:r>
        <w:rPr>
          <w:color w:val="000000" w:themeColor="text1"/>
        </w:rPr>
        <w:t>A.7</w:t>
      </w:r>
      <w:r w:rsidR="000238C6" w:rsidRPr="00EB2B42">
        <w:rPr>
          <w:color w:val="000000" w:themeColor="text1"/>
        </w:rPr>
        <w:t xml:space="preserve">). Pomalidomide which is recommended </w:t>
      </w:r>
      <w:r w:rsidR="000238C6">
        <w:rPr>
          <w:color w:val="000000" w:themeColor="text1"/>
        </w:rPr>
        <w:t>as third line was used in only 2</w:t>
      </w:r>
      <w:r w:rsidR="000238C6" w:rsidRPr="00EB2B42">
        <w:rPr>
          <w:color w:val="000000" w:themeColor="text1"/>
        </w:rPr>
        <w:t xml:space="preserve">% of people (Figure </w:t>
      </w:r>
      <w:r>
        <w:rPr>
          <w:color w:val="000000" w:themeColor="text1"/>
        </w:rPr>
        <w:t>A.6</w:t>
      </w:r>
      <w:r w:rsidR="000238C6" w:rsidRPr="00EB2B42">
        <w:rPr>
          <w:color w:val="000000" w:themeColor="text1"/>
        </w:rPr>
        <w:t xml:space="preserve">) mostly after trialling bortezomib and lenalidomide (Figure </w:t>
      </w:r>
      <w:r>
        <w:rPr>
          <w:color w:val="000000" w:themeColor="text1"/>
        </w:rPr>
        <w:t>A.7</w:t>
      </w:r>
      <w:r w:rsidR="000238C6" w:rsidRPr="00EB2B42">
        <w:rPr>
          <w:color w:val="000000" w:themeColor="text1"/>
        </w:rPr>
        <w:t xml:space="preserve">). However, it should be noted, pomalidomide was only available for a short time period during the data analysis. </w:t>
      </w:r>
    </w:p>
    <w:p w14:paraId="06D58362" w14:textId="77777777" w:rsidR="000238C6" w:rsidRDefault="000238C6" w:rsidP="000238C6">
      <w:r>
        <w:t>Overall, pomalidomide was used as second line therapy in 1.3% of people, and lenalidomide was used as first line therapy in 12% of people, which was not consistent with guideline recommendations.</w:t>
      </w:r>
    </w:p>
    <w:p w14:paraId="0520DDF2" w14:textId="77777777" w:rsidR="00523543" w:rsidRDefault="00523543" w:rsidP="00523543">
      <w:pPr>
        <w:rPr>
          <w:b/>
        </w:rPr>
      </w:pPr>
      <w:r>
        <w:rPr>
          <w:noProof/>
        </w:rPr>
        <w:drawing>
          <wp:inline distT="0" distB="0" distL="0" distR="0" wp14:anchorId="5A78E74B" wp14:editId="4FBAD6A1">
            <wp:extent cx="5265420" cy="2786332"/>
            <wp:effectExtent l="0" t="0" r="11430" b="14605"/>
            <wp:docPr id="27" name="Chart 27" descr="Figure presenting the percent of patients supplied third line therapy by drug regimen" title="Figure A.6 Choice of medicine as third line therapy"/>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58EF3261" w14:textId="5AC17BA3" w:rsidR="00523543" w:rsidRPr="002B577B" w:rsidRDefault="00523543" w:rsidP="00487A35">
      <w:pPr>
        <w:pStyle w:val="Figuretitle"/>
      </w:pPr>
      <w:r w:rsidRPr="002B577B">
        <w:t xml:space="preserve">Figure </w:t>
      </w:r>
      <w:r w:rsidR="008B347A">
        <w:t>A.6</w:t>
      </w:r>
      <w:r w:rsidRPr="002B577B">
        <w:t xml:space="preserve"> Choice of medicine as third line therapy.</w:t>
      </w:r>
    </w:p>
    <w:p w14:paraId="6B6C862E" w14:textId="77777777" w:rsidR="00523543" w:rsidRPr="002B577B" w:rsidRDefault="00523543" w:rsidP="00523543">
      <w:pPr>
        <w:autoSpaceDE w:val="0"/>
        <w:autoSpaceDN w:val="0"/>
        <w:adjustRightInd w:val="0"/>
        <w:spacing w:after="0"/>
        <w:rPr>
          <w:sz w:val="20"/>
          <w:szCs w:val="20"/>
        </w:rPr>
      </w:pPr>
      <w:r w:rsidRPr="002B577B">
        <w:rPr>
          <w:sz w:val="20"/>
          <w:szCs w:val="20"/>
        </w:rPr>
        <w:t>Legend:  “+” denotes concurrent use of medicines</w:t>
      </w:r>
    </w:p>
    <w:p w14:paraId="3D6495D6" w14:textId="77777777" w:rsidR="00523543" w:rsidRPr="002B577B" w:rsidRDefault="00523543" w:rsidP="00523543">
      <w:pPr>
        <w:spacing w:after="0"/>
        <w:rPr>
          <w:rFonts w:cs="Courier New"/>
          <w:sz w:val="20"/>
          <w:szCs w:val="20"/>
        </w:rPr>
      </w:pPr>
      <w:r w:rsidRPr="002B577B">
        <w:rPr>
          <w:rFonts w:cs="Courier New"/>
          <w:sz w:val="20"/>
          <w:szCs w:val="20"/>
        </w:rPr>
        <w:t>Borte = bortezomib</w:t>
      </w:r>
    </w:p>
    <w:p w14:paraId="56D507C9" w14:textId="77777777" w:rsidR="00523543" w:rsidRPr="002B577B" w:rsidRDefault="00523543" w:rsidP="00523543">
      <w:pPr>
        <w:spacing w:after="0"/>
        <w:rPr>
          <w:rFonts w:cs="Courier New"/>
          <w:sz w:val="20"/>
          <w:szCs w:val="20"/>
        </w:rPr>
      </w:pPr>
      <w:r w:rsidRPr="002B577B">
        <w:rPr>
          <w:rFonts w:cs="Courier New"/>
          <w:sz w:val="20"/>
          <w:szCs w:val="20"/>
        </w:rPr>
        <w:t>Thali = thalidomide</w:t>
      </w:r>
    </w:p>
    <w:p w14:paraId="45988A14" w14:textId="77777777" w:rsidR="00523543" w:rsidRPr="002B577B" w:rsidRDefault="00523543" w:rsidP="00523543">
      <w:pPr>
        <w:spacing w:after="0"/>
        <w:rPr>
          <w:rFonts w:cs="Courier New"/>
          <w:sz w:val="20"/>
          <w:szCs w:val="20"/>
        </w:rPr>
      </w:pPr>
      <w:r w:rsidRPr="002B577B">
        <w:rPr>
          <w:rFonts w:cs="Courier New"/>
          <w:sz w:val="20"/>
          <w:szCs w:val="20"/>
        </w:rPr>
        <w:t>Lenal = lenalidomide</w:t>
      </w:r>
    </w:p>
    <w:p w14:paraId="07F5F5DD" w14:textId="77777777" w:rsidR="00523543" w:rsidRPr="002B577B" w:rsidRDefault="00523543" w:rsidP="00523543">
      <w:pPr>
        <w:spacing w:after="0"/>
        <w:rPr>
          <w:rFonts w:cs="Courier New"/>
          <w:sz w:val="20"/>
          <w:szCs w:val="20"/>
        </w:rPr>
      </w:pPr>
      <w:r w:rsidRPr="002B577B">
        <w:rPr>
          <w:rFonts w:cs="Courier New"/>
          <w:sz w:val="20"/>
          <w:szCs w:val="20"/>
        </w:rPr>
        <w:t>Pomal = pomalidomide</w:t>
      </w:r>
    </w:p>
    <w:p w14:paraId="01E5D58A" w14:textId="1A65106B" w:rsidR="000238C6" w:rsidRDefault="000238C6">
      <w:pPr>
        <w:spacing w:line="276" w:lineRule="auto"/>
        <w:rPr>
          <w:rFonts w:ascii="Courier New" w:hAnsi="Courier New" w:cs="Courier New"/>
          <w:b/>
          <w:sz w:val="20"/>
          <w:szCs w:val="20"/>
        </w:rPr>
      </w:pPr>
      <w:r>
        <w:rPr>
          <w:rFonts w:ascii="Courier New" w:hAnsi="Courier New" w:cs="Courier New"/>
          <w:b/>
          <w:sz w:val="20"/>
          <w:szCs w:val="20"/>
        </w:rPr>
        <w:br w:type="page"/>
      </w:r>
    </w:p>
    <w:p w14:paraId="32339471" w14:textId="77777777" w:rsidR="00523543" w:rsidRDefault="00523543" w:rsidP="00523543">
      <w:pPr>
        <w:spacing w:after="0"/>
        <w:rPr>
          <w:rFonts w:ascii="Courier New" w:hAnsi="Courier New" w:cs="Courier New"/>
          <w:b/>
          <w:sz w:val="20"/>
          <w:szCs w:val="20"/>
        </w:rPr>
      </w:pPr>
    </w:p>
    <w:p w14:paraId="693DAFB9" w14:textId="77777777" w:rsidR="00523543" w:rsidRDefault="00523543" w:rsidP="00523543">
      <w:pPr>
        <w:spacing w:after="0"/>
        <w:rPr>
          <w:rFonts w:ascii="Courier New" w:hAnsi="Courier New" w:cs="Courier New"/>
          <w:b/>
          <w:sz w:val="20"/>
          <w:szCs w:val="20"/>
        </w:rPr>
      </w:pPr>
      <w:r>
        <w:rPr>
          <w:noProof/>
        </w:rPr>
        <w:drawing>
          <wp:inline distT="0" distB="0" distL="0" distR="0" wp14:anchorId="2B1A5303" wp14:editId="42926B9C">
            <wp:extent cx="5730240" cy="2872597"/>
            <wp:effectExtent l="0" t="0" r="22860" b="23495"/>
            <wp:docPr id="28" name="Chart 28" descr="Figure showing the percent of patients supplied third line therapy by drug regimen." title="Figure A.7 Type of third line therapy and preceding regimens"/>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7E8B4CEF" w14:textId="213E7ABE" w:rsidR="00523543" w:rsidRPr="00EE70A7" w:rsidRDefault="00523543" w:rsidP="00523543">
      <w:pPr>
        <w:rPr>
          <w:b/>
        </w:rPr>
      </w:pPr>
      <w:r w:rsidRPr="00EE70A7">
        <w:rPr>
          <w:b/>
        </w:rPr>
        <w:t xml:space="preserve">Figure </w:t>
      </w:r>
      <w:r w:rsidR="008B347A">
        <w:rPr>
          <w:b/>
        </w:rPr>
        <w:t>A.7</w:t>
      </w:r>
      <w:r w:rsidRPr="00EE70A7">
        <w:rPr>
          <w:b/>
        </w:rPr>
        <w:t xml:space="preserve"> Type of third line therapy and the preceding regimens </w:t>
      </w:r>
    </w:p>
    <w:p w14:paraId="41135FEA" w14:textId="77777777" w:rsidR="00523543" w:rsidRPr="00EE70A7" w:rsidRDefault="00523543" w:rsidP="00523543">
      <w:pPr>
        <w:autoSpaceDE w:val="0"/>
        <w:autoSpaceDN w:val="0"/>
        <w:adjustRightInd w:val="0"/>
        <w:spacing w:after="0"/>
        <w:rPr>
          <w:sz w:val="20"/>
          <w:szCs w:val="20"/>
        </w:rPr>
      </w:pPr>
      <w:r w:rsidRPr="00EE70A7">
        <w:rPr>
          <w:sz w:val="20"/>
          <w:szCs w:val="20"/>
        </w:rPr>
        <w:t>Legend:  “+” denotes concurrent use of medicines</w:t>
      </w:r>
    </w:p>
    <w:p w14:paraId="1F536DD9" w14:textId="77777777" w:rsidR="00523543" w:rsidRPr="00EE70A7" w:rsidRDefault="00523543" w:rsidP="00523543">
      <w:pPr>
        <w:spacing w:after="0"/>
        <w:rPr>
          <w:rFonts w:cs="Courier New"/>
          <w:sz w:val="20"/>
          <w:szCs w:val="20"/>
        </w:rPr>
      </w:pPr>
      <w:r w:rsidRPr="00EE70A7">
        <w:rPr>
          <w:rFonts w:cs="Courier New"/>
          <w:sz w:val="20"/>
          <w:szCs w:val="20"/>
        </w:rPr>
        <w:t>Borte = bortezomib</w:t>
      </w:r>
    </w:p>
    <w:p w14:paraId="5EA9EF81" w14:textId="77777777" w:rsidR="00523543" w:rsidRPr="00EE70A7" w:rsidRDefault="00523543" w:rsidP="00523543">
      <w:pPr>
        <w:spacing w:after="0"/>
        <w:rPr>
          <w:rFonts w:cs="Courier New"/>
          <w:sz w:val="20"/>
          <w:szCs w:val="20"/>
        </w:rPr>
      </w:pPr>
      <w:r w:rsidRPr="00EE70A7">
        <w:rPr>
          <w:rFonts w:cs="Courier New"/>
          <w:sz w:val="20"/>
          <w:szCs w:val="20"/>
        </w:rPr>
        <w:t>Thali = thalidomide</w:t>
      </w:r>
    </w:p>
    <w:p w14:paraId="38560141" w14:textId="77777777" w:rsidR="00523543" w:rsidRPr="00EE70A7" w:rsidRDefault="00523543" w:rsidP="00523543">
      <w:pPr>
        <w:spacing w:after="0"/>
        <w:rPr>
          <w:rFonts w:cs="Courier New"/>
          <w:sz w:val="20"/>
          <w:szCs w:val="20"/>
        </w:rPr>
      </w:pPr>
      <w:r w:rsidRPr="00EE70A7">
        <w:rPr>
          <w:rFonts w:cs="Courier New"/>
          <w:sz w:val="20"/>
          <w:szCs w:val="20"/>
        </w:rPr>
        <w:t>Lenal = lenalidomide</w:t>
      </w:r>
    </w:p>
    <w:p w14:paraId="4E689F07" w14:textId="3D128B20" w:rsidR="00523543" w:rsidRPr="00EE70A7" w:rsidRDefault="00523543" w:rsidP="00592B37">
      <w:pPr>
        <w:spacing w:after="0"/>
        <w:rPr>
          <w:sz w:val="20"/>
          <w:szCs w:val="20"/>
        </w:rPr>
      </w:pPr>
      <w:r w:rsidRPr="00EE70A7">
        <w:rPr>
          <w:rFonts w:cs="Courier New"/>
          <w:sz w:val="20"/>
          <w:szCs w:val="20"/>
        </w:rPr>
        <w:t>Pomal = pomalidomide</w:t>
      </w:r>
    </w:p>
    <w:sectPr w:rsidR="00523543" w:rsidRPr="00EE70A7" w:rsidSect="00805A1B">
      <w:footerReference w:type="even" r:id="rId68"/>
      <w:footerReference w:type="default" r:id="rId69"/>
      <w:footerReference w:type="first" r:id="rId70"/>
      <w:pgSz w:w="11906" w:h="16838"/>
      <w:pgMar w:top="1644" w:right="1361" w:bottom="1644" w:left="1588"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C59A892" w15:done="0"/>
  <w15:commentEx w15:paraId="47D4328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64A23C" w14:textId="77777777" w:rsidR="00EC4F01" w:rsidRDefault="00EC4F01" w:rsidP="00A35800">
      <w:r>
        <w:separator/>
      </w:r>
    </w:p>
  </w:endnote>
  <w:endnote w:type="continuationSeparator" w:id="0">
    <w:p w14:paraId="0D2EFED8" w14:textId="77777777" w:rsidR="00EC4F01" w:rsidRDefault="00EC4F01" w:rsidP="00A35800">
      <w:r>
        <w:continuationSeparator/>
      </w:r>
    </w:p>
  </w:endnote>
  <w:endnote w:type="continuationNotice" w:id="1">
    <w:p w14:paraId="141D88C0" w14:textId="77777777" w:rsidR="00EC4F01" w:rsidRDefault="00EC4F0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ucida Bright">
    <w:panose1 w:val="02040602050505020304"/>
    <w:charset w:val="00"/>
    <w:family w:val="roman"/>
    <w:pitch w:val="variable"/>
    <w:sig w:usb0="00000003" w:usb1="00000000" w:usb2="00000000" w:usb3="00000000" w:csb0="00000001" w:csb1="00000000"/>
  </w:font>
  <w:font w:name="Lucida Grande">
    <w:altName w:val="Times New Roman"/>
    <w:charset w:val="00"/>
    <w:family w:val="auto"/>
    <w:pitch w:val="variable"/>
    <w:sig w:usb0="E1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Baskerville">
    <w:altName w:val="Times New Roman"/>
    <w:charset w:val="00"/>
    <w:family w:val="auto"/>
    <w:pitch w:val="variable"/>
    <w:sig w:usb0="80000063" w:usb1="00000000" w:usb2="00000000" w:usb3="00000000" w:csb0="000001FB"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534523" w14:textId="77777777" w:rsidR="00EC4F01" w:rsidRDefault="00EC4F01" w:rsidP="00A3580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70901BB1" w14:textId="77777777" w:rsidR="00EC4F01" w:rsidRDefault="00EC4F01" w:rsidP="00A3580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0733839"/>
      <w:docPartObj>
        <w:docPartGallery w:val="Page Numbers (Bottom of Page)"/>
        <w:docPartUnique/>
      </w:docPartObj>
    </w:sdtPr>
    <w:sdtEndPr/>
    <w:sdtContent>
      <w:sdt>
        <w:sdtPr>
          <w:id w:val="-1669238322"/>
          <w:docPartObj>
            <w:docPartGallery w:val="Page Numbers (Top of Page)"/>
            <w:docPartUnique/>
          </w:docPartObj>
        </w:sdtPr>
        <w:sdtEndPr/>
        <w:sdtContent>
          <w:p w14:paraId="3BC27DAB" w14:textId="21ED0405" w:rsidR="00EC4F01" w:rsidRPr="000E72C6" w:rsidRDefault="00EC4F01" w:rsidP="000E72C6">
            <w:pPr>
              <w:pStyle w:val="Footer"/>
              <w:jc w:val="center"/>
              <w:rPr>
                <w:i/>
                <w:sz w:val="20"/>
              </w:rPr>
            </w:pPr>
            <w:r>
              <w:rPr>
                <w:i/>
                <w:sz w:val="20"/>
              </w:rPr>
              <w:t>Public Release Document, September 2017 DUSC Meeting</w:t>
            </w:r>
          </w:p>
          <w:p w14:paraId="2F5BE5BC" w14:textId="77777777" w:rsidR="00EC4F01" w:rsidRDefault="00EC4F01" w:rsidP="000E72C6">
            <w:pPr>
              <w:pStyle w:val="Footer"/>
              <w:jc w:val="center"/>
              <w:rPr>
                <w:rStyle w:val="PageNumber"/>
              </w:rPr>
            </w:pPr>
            <w:r w:rsidRPr="00DD188C">
              <w:rPr>
                <w:i/>
                <w:sz w:val="20"/>
              </w:rPr>
              <w:t xml:space="preserve">Page </w:t>
            </w:r>
            <w:r w:rsidRPr="00DD188C">
              <w:rPr>
                <w:bCs/>
                <w:i/>
                <w:sz w:val="20"/>
              </w:rPr>
              <w:fldChar w:fldCharType="begin"/>
            </w:r>
            <w:r w:rsidRPr="00DD188C">
              <w:rPr>
                <w:bCs/>
                <w:i/>
                <w:sz w:val="20"/>
              </w:rPr>
              <w:instrText xml:space="preserve"> PAGE </w:instrText>
            </w:r>
            <w:r w:rsidRPr="00DD188C">
              <w:rPr>
                <w:bCs/>
                <w:i/>
                <w:sz w:val="20"/>
              </w:rPr>
              <w:fldChar w:fldCharType="separate"/>
            </w:r>
            <w:r w:rsidR="00901C16">
              <w:rPr>
                <w:bCs/>
                <w:i/>
                <w:noProof/>
                <w:sz w:val="20"/>
              </w:rPr>
              <w:t>46</w:t>
            </w:r>
            <w:r w:rsidRPr="00DD188C">
              <w:rPr>
                <w:bCs/>
                <w:i/>
                <w:sz w:val="20"/>
              </w:rPr>
              <w:fldChar w:fldCharType="end"/>
            </w:r>
            <w:r w:rsidRPr="00DD188C">
              <w:rPr>
                <w:i/>
                <w:sz w:val="20"/>
              </w:rPr>
              <w:t xml:space="preserve"> of </w:t>
            </w:r>
            <w:r w:rsidRPr="00DD188C">
              <w:rPr>
                <w:bCs/>
                <w:i/>
                <w:sz w:val="20"/>
              </w:rPr>
              <w:fldChar w:fldCharType="begin"/>
            </w:r>
            <w:r w:rsidRPr="00DD188C">
              <w:rPr>
                <w:bCs/>
                <w:i/>
                <w:sz w:val="20"/>
              </w:rPr>
              <w:instrText xml:space="preserve"> NUMPAGES  </w:instrText>
            </w:r>
            <w:r w:rsidRPr="00DD188C">
              <w:rPr>
                <w:bCs/>
                <w:i/>
                <w:sz w:val="20"/>
              </w:rPr>
              <w:fldChar w:fldCharType="separate"/>
            </w:r>
            <w:r w:rsidR="00901C16">
              <w:rPr>
                <w:bCs/>
                <w:i/>
                <w:noProof/>
                <w:sz w:val="20"/>
              </w:rPr>
              <w:t>54</w:t>
            </w:r>
            <w:r w:rsidRPr="00DD188C">
              <w:rPr>
                <w:bCs/>
                <w:i/>
                <w:sz w:val="20"/>
              </w:rPr>
              <w:fldChar w:fldCharType="end"/>
            </w:r>
          </w:p>
        </w:sdtContent>
      </w:sdt>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AE7401" w14:textId="77777777" w:rsidR="00EC4F01" w:rsidRDefault="00EC4F01" w:rsidP="007A5733">
    <w:pPr>
      <w:pStyle w:val="Footer"/>
      <w:jc w:val="center"/>
      <w:rPr>
        <w:rStyle w:val="PageNumber"/>
      </w:rPr>
    </w:pPr>
    <w:r>
      <w:rPr>
        <w:rStyle w:val="PageNumber"/>
      </w:rPr>
      <w:t>Committee-in-Confidence</w:t>
    </w:r>
  </w:p>
  <w:p w14:paraId="3CA519F0" w14:textId="77777777" w:rsidR="00EC4F01" w:rsidRDefault="00EC4F01" w:rsidP="007A5733">
    <w:pPr>
      <w:pStyle w:val="Footer"/>
      <w:jc w:val="center"/>
      <w:rPr>
        <w:rStyle w:val="PageNumber"/>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BEF9EB" w14:textId="77777777" w:rsidR="00EC4F01" w:rsidRDefault="00EC4F01" w:rsidP="00A35800">
      <w:r>
        <w:separator/>
      </w:r>
    </w:p>
  </w:footnote>
  <w:footnote w:type="continuationSeparator" w:id="0">
    <w:p w14:paraId="5CCE49A3" w14:textId="77777777" w:rsidR="00EC4F01" w:rsidRDefault="00EC4F01" w:rsidP="00A35800">
      <w:r>
        <w:continuationSeparator/>
      </w:r>
    </w:p>
  </w:footnote>
  <w:footnote w:type="continuationNotice" w:id="1">
    <w:p w14:paraId="2B4FFE12" w14:textId="77777777" w:rsidR="00EC4F01" w:rsidRDefault="00EC4F01">
      <w:pPr>
        <w:spacing w:after="0"/>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00000001"/>
    <w:name w:val="WW8Num1"/>
    <w:lvl w:ilvl="0">
      <w:start w:val="1"/>
      <w:numFmt w:val="bullet"/>
      <w:lvlText w:val=""/>
      <w:lvlJc w:val="left"/>
      <w:pPr>
        <w:tabs>
          <w:tab w:val="num" w:pos="0"/>
        </w:tabs>
        <w:ind w:left="360" w:hanging="360"/>
      </w:pPr>
      <w:rPr>
        <w:rFonts w:ascii="Symbol" w:hAnsi="Symbol" w:cs="Symbol" w:hint="default"/>
        <w:szCs w:val="24"/>
      </w:rPr>
    </w:lvl>
  </w:abstractNum>
  <w:abstractNum w:abstractNumId="1">
    <w:nsid w:val="28644236"/>
    <w:multiLevelType w:val="hybridMultilevel"/>
    <w:tmpl w:val="829C39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CB96F3C"/>
    <w:multiLevelType w:val="hybridMultilevel"/>
    <w:tmpl w:val="0C5A5A88"/>
    <w:lvl w:ilvl="0" w:tplc="72EEA16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DBF2344"/>
    <w:multiLevelType w:val="hybridMultilevel"/>
    <w:tmpl w:val="722A19D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nsid w:val="2F18724B"/>
    <w:multiLevelType w:val="multilevel"/>
    <w:tmpl w:val="CE982C2E"/>
    <w:lvl w:ilvl="0">
      <w:start w:val="1"/>
      <w:numFmt w:val="decimal"/>
      <w:lvlText w:val="%1."/>
      <w:lvlJc w:val="left"/>
      <w:pPr>
        <w:ind w:left="372" w:hanging="37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34990D63"/>
    <w:multiLevelType w:val="hybridMultilevel"/>
    <w:tmpl w:val="85F0DF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3F2F3E15"/>
    <w:multiLevelType w:val="hybridMultilevel"/>
    <w:tmpl w:val="DFDA3F7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4CB175AE"/>
    <w:multiLevelType w:val="hybridMultilevel"/>
    <w:tmpl w:val="DC82278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nsid w:val="51852879"/>
    <w:multiLevelType w:val="hybridMultilevel"/>
    <w:tmpl w:val="B8ECAC54"/>
    <w:lvl w:ilvl="0" w:tplc="601EB62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57C319FC"/>
    <w:multiLevelType w:val="hybridMultilevel"/>
    <w:tmpl w:val="FCB0A460"/>
    <w:lvl w:ilvl="0" w:tplc="02AA903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60E90BBE"/>
    <w:multiLevelType w:val="hybridMultilevel"/>
    <w:tmpl w:val="5B82EDD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nsid w:val="6A3F3EDA"/>
    <w:multiLevelType w:val="hybridMultilevel"/>
    <w:tmpl w:val="6308A9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722D05AF"/>
    <w:multiLevelType w:val="hybridMultilevel"/>
    <w:tmpl w:val="A31635C0"/>
    <w:lvl w:ilvl="0" w:tplc="0C090001">
      <w:start w:val="1"/>
      <w:numFmt w:val="bullet"/>
      <w:lvlText w:val=""/>
      <w:lvlJc w:val="left"/>
      <w:pPr>
        <w:ind w:left="720" w:hanging="360"/>
      </w:pPr>
      <w:rPr>
        <w:rFonts w:ascii="Symbol" w:hAnsi="Symbol" w:hint="default"/>
      </w:rPr>
    </w:lvl>
    <w:lvl w:ilvl="1" w:tplc="A3AC82E0">
      <w:start w:val="1"/>
      <w:numFmt w:val="bullet"/>
      <w:lvlText w:val="­"/>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72880EB7"/>
    <w:multiLevelType w:val="hybridMultilevel"/>
    <w:tmpl w:val="811C8C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nsid w:val="79B14E89"/>
    <w:multiLevelType w:val="hybridMultilevel"/>
    <w:tmpl w:val="6CF2DA54"/>
    <w:lvl w:ilvl="0" w:tplc="02AA903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1"/>
  </w:num>
  <w:num w:numId="4">
    <w:abstractNumId w:val="2"/>
  </w:num>
  <w:num w:numId="5">
    <w:abstractNumId w:val="4"/>
  </w:num>
  <w:num w:numId="6">
    <w:abstractNumId w:val="11"/>
  </w:num>
  <w:num w:numId="7">
    <w:abstractNumId w:val="6"/>
  </w:num>
  <w:num w:numId="8">
    <w:abstractNumId w:val="14"/>
  </w:num>
  <w:num w:numId="9">
    <w:abstractNumId w:val="9"/>
  </w:num>
  <w:num w:numId="10">
    <w:abstractNumId w:val="0"/>
  </w:num>
  <w:num w:numId="11">
    <w:abstractNumId w:val="7"/>
  </w:num>
  <w:num w:numId="12">
    <w:abstractNumId w:val="3"/>
  </w:num>
  <w:num w:numId="13">
    <w:abstractNumId w:val="12"/>
  </w:num>
  <w:num w:numId="14">
    <w:abstractNumId w:val="5"/>
  </w:num>
  <w:num w:numId="15">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bby">
    <w15:presenceInfo w15:providerId="None" w15:userId="Libb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59393"/>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pwwa5dw1da2wceswza5fd0awxt2tax0vvz5&quot;&gt;My EndNote Library&lt;record-ids&gt;&lt;item&gt;1&lt;/item&gt;&lt;item&gt;2&lt;/item&gt;&lt;item&gt;8&lt;/item&gt;&lt;item&gt;9&lt;/item&gt;&lt;/record-ids&gt;&lt;/item&gt;&lt;/Libraries&gt;"/>
  </w:docVars>
  <w:rsids>
    <w:rsidRoot w:val="00736041"/>
    <w:rsid w:val="00001C9A"/>
    <w:rsid w:val="00005148"/>
    <w:rsid w:val="00007E85"/>
    <w:rsid w:val="00011A40"/>
    <w:rsid w:val="00013465"/>
    <w:rsid w:val="00014A61"/>
    <w:rsid w:val="00014EC0"/>
    <w:rsid w:val="00016A0C"/>
    <w:rsid w:val="00021DD6"/>
    <w:rsid w:val="000226B3"/>
    <w:rsid w:val="00022B9A"/>
    <w:rsid w:val="000238C6"/>
    <w:rsid w:val="00023C01"/>
    <w:rsid w:val="00024549"/>
    <w:rsid w:val="00033DB9"/>
    <w:rsid w:val="00035390"/>
    <w:rsid w:val="00044A4B"/>
    <w:rsid w:val="00047D4F"/>
    <w:rsid w:val="0005061A"/>
    <w:rsid w:val="00050E1B"/>
    <w:rsid w:val="00054064"/>
    <w:rsid w:val="000544B6"/>
    <w:rsid w:val="00056A93"/>
    <w:rsid w:val="000604AF"/>
    <w:rsid w:val="00060586"/>
    <w:rsid w:val="00060CC7"/>
    <w:rsid w:val="000615E4"/>
    <w:rsid w:val="00062FF4"/>
    <w:rsid w:val="0006728E"/>
    <w:rsid w:val="00067318"/>
    <w:rsid w:val="00072C92"/>
    <w:rsid w:val="0007347A"/>
    <w:rsid w:val="000831B7"/>
    <w:rsid w:val="00083B11"/>
    <w:rsid w:val="00085A27"/>
    <w:rsid w:val="00086C11"/>
    <w:rsid w:val="00091D63"/>
    <w:rsid w:val="00094122"/>
    <w:rsid w:val="00094DCF"/>
    <w:rsid w:val="00096918"/>
    <w:rsid w:val="000A6CFD"/>
    <w:rsid w:val="000A7A30"/>
    <w:rsid w:val="000B0982"/>
    <w:rsid w:val="000B0DBD"/>
    <w:rsid w:val="000B2E28"/>
    <w:rsid w:val="000B38DE"/>
    <w:rsid w:val="000B4474"/>
    <w:rsid w:val="000B57E4"/>
    <w:rsid w:val="000B6686"/>
    <w:rsid w:val="000B796C"/>
    <w:rsid w:val="000C1E73"/>
    <w:rsid w:val="000C2234"/>
    <w:rsid w:val="000C46BB"/>
    <w:rsid w:val="000C4D9D"/>
    <w:rsid w:val="000C7C4B"/>
    <w:rsid w:val="000C7D21"/>
    <w:rsid w:val="000C7D8B"/>
    <w:rsid w:val="000D23D5"/>
    <w:rsid w:val="000D5F3B"/>
    <w:rsid w:val="000D7B1D"/>
    <w:rsid w:val="000D7D55"/>
    <w:rsid w:val="000E248B"/>
    <w:rsid w:val="000E485D"/>
    <w:rsid w:val="000E72C6"/>
    <w:rsid w:val="000F0B40"/>
    <w:rsid w:val="000F1893"/>
    <w:rsid w:val="000F2F51"/>
    <w:rsid w:val="000F4CE3"/>
    <w:rsid w:val="001013FA"/>
    <w:rsid w:val="00101EC8"/>
    <w:rsid w:val="00101F06"/>
    <w:rsid w:val="00105BDD"/>
    <w:rsid w:val="00107A96"/>
    <w:rsid w:val="00113CF8"/>
    <w:rsid w:val="00113D74"/>
    <w:rsid w:val="00117C5C"/>
    <w:rsid w:val="001264C3"/>
    <w:rsid w:val="001310AE"/>
    <w:rsid w:val="00136505"/>
    <w:rsid w:val="001420B3"/>
    <w:rsid w:val="00144974"/>
    <w:rsid w:val="00144DF6"/>
    <w:rsid w:val="001464B3"/>
    <w:rsid w:val="00150DCF"/>
    <w:rsid w:val="0015200B"/>
    <w:rsid w:val="001522BE"/>
    <w:rsid w:val="00153EDC"/>
    <w:rsid w:val="0015691C"/>
    <w:rsid w:val="001608E4"/>
    <w:rsid w:val="001621F7"/>
    <w:rsid w:val="001624D7"/>
    <w:rsid w:val="00175BD0"/>
    <w:rsid w:val="00177B86"/>
    <w:rsid w:val="00182585"/>
    <w:rsid w:val="00183174"/>
    <w:rsid w:val="00183E5F"/>
    <w:rsid w:val="00184399"/>
    <w:rsid w:val="001870DA"/>
    <w:rsid w:val="00187CFF"/>
    <w:rsid w:val="00191182"/>
    <w:rsid w:val="00194B77"/>
    <w:rsid w:val="00194C38"/>
    <w:rsid w:val="00195032"/>
    <w:rsid w:val="00195549"/>
    <w:rsid w:val="0019664D"/>
    <w:rsid w:val="001A0271"/>
    <w:rsid w:val="001A13C3"/>
    <w:rsid w:val="001A6103"/>
    <w:rsid w:val="001A69C9"/>
    <w:rsid w:val="001B316C"/>
    <w:rsid w:val="001B5D37"/>
    <w:rsid w:val="001C2940"/>
    <w:rsid w:val="001C3973"/>
    <w:rsid w:val="001C4016"/>
    <w:rsid w:val="001C548D"/>
    <w:rsid w:val="001C6A5D"/>
    <w:rsid w:val="001C7D91"/>
    <w:rsid w:val="001D24D2"/>
    <w:rsid w:val="001D5E47"/>
    <w:rsid w:val="001D660B"/>
    <w:rsid w:val="001D7B83"/>
    <w:rsid w:val="001E1237"/>
    <w:rsid w:val="001E12A2"/>
    <w:rsid w:val="001E1D9F"/>
    <w:rsid w:val="001E31A6"/>
    <w:rsid w:val="001E33ED"/>
    <w:rsid w:val="001E42C7"/>
    <w:rsid w:val="001E4CAB"/>
    <w:rsid w:val="001E617E"/>
    <w:rsid w:val="001F0F2E"/>
    <w:rsid w:val="001F2093"/>
    <w:rsid w:val="001F2F3E"/>
    <w:rsid w:val="001F3C6E"/>
    <w:rsid w:val="001F4906"/>
    <w:rsid w:val="001F4908"/>
    <w:rsid w:val="001F4A3E"/>
    <w:rsid w:val="001F4D85"/>
    <w:rsid w:val="001F7C4A"/>
    <w:rsid w:val="00200AFD"/>
    <w:rsid w:val="00201F26"/>
    <w:rsid w:val="00205137"/>
    <w:rsid w:val="0020578A"/>
    <w:rsid w:val="00206DE0"/>
    <w:rsid w:val="00207631"/>
    <w:rsid w:val="00211CD2"/>
    <w:rsid w:val="00213B92"/>
    <w:rsid w:val="00214013"/>
    <w:rsid w:val="00220FC1"/>
    <w:rsid w:val="002212FC"/>
    <w:rsid w:val="00222E9A"/>
    <w:rsid w:val="002230ED"/>
    <w:rsid w:val="0022647F"/>
    <w:rsid w:val="0023179D"/>
    <w:rsid w:val="00235A56"/>
    <w:rsid w:val="00241317"/>
    <w:rsid w:val="00241C4C"/>
    <w:rsid w:val="002440B8"/>
    <w:rsid w:val="00244CD5"/>
    <w:rsid w:val="0025389D"/>
    <w:rsid w:val="00253BC7"/>
    <w:rsid w:val="00254237"/>
    <w:rsid w:val="00254A4B"/>
    <w:rsid w:val="00254C44"/>
    <w:rsid w:val="00256FAC"/>
    <w:rsid w:val="00257831"/>
    <w:rsid w:val="00260EF6"/>
    <w:rsid w:val="00260EFE"/>
    <w:rsid w:val="0026265F"/>
    <w:rsid w:val="00264613"/>
    <w:rsid w:val="00264C12"/>
    <w:rsid w:val="00264ECE"/>
    <w:rsid w:val="00264F72"/>
    <w:rsid w:val="002650BF"/>
    <w:rsid w:val="002652F9"/>
    <w:rsid w:val="00267D24"/>
    <w:rsid w:val="00284A71"/>
    <w:rsid w:val="00286C3A"/>
    <w:rsid w:val="00290D12"/>
    <w:rsid w:val="002930F5"/>
    <w:rsid w:val="0029327C"/>
    <w:rsid w:val="002957CD"/>
    <w:rsid w:val="002A06B7"/>
    <w:rsid w:val="002A1E4A"/>
    <w:rsid w:val="002A3934"/>
    <w:rsid w:val="002A7A85"/>
    <w:rsid w:val="002B272E"/>
    <w:rsid w:val="002B3C14"/>
    <w:rsid w:val="002B577B"/>
    <w:rsid w:val="002B713F"/>
    <w:rsid w:val="002C2AC9"/>
    <w:rsid w:val="002C4E7C"/>
    <w:rsid w:val="002C6E0C"/>
    <w:rsid w:val="002D144A"/>
    <w:rsid w:val="002D34CB"/>
    <w:rsid w:val="002D4EAC"/>
    <w:rsid w:val="002E18BA"/>
    <w:rsid w:val="002E19A3"/>
    <w:rsid w:val="002E212B"/>
    <w:rsid w:val="002E3337"/>
    <w:rsid w:val="002E4507"/>
    <w:rsid w:val="002E4E4D"/>
    <w:rsid w:val="002E6D03"/>
    <w:rsid w:val="002E7D81"/>
    <w:rsid w:val="002F10C0"/>
    <w:rsid w:val="002F23A2"/>
    <w:rsid w:val="002F49A8"/>
    <w:rsid w:val="002F4DCD"/>
    <w:rsid w:val="002F5E66"/>
    <w:rsid w:val="002F61CA"/>
    <w:rsid w:val="002F7C85"/>
    <w:rsid w:val="0030010D"/>
    <w:rsid w:val="00300670"/>
    <w:rsid w:val="00303F79"/>
    <w:rsid w:val="0030426D"/>
    <w:rsid w:val="003060FB"/>
    <w:rsid w:val="00307495"/>
    <w:rsid w:val="003103AF"/>
    <w:rsid w:val="00313514"/>
    <w:rsid w:val="00313A9E"/>
    <w:rsid w:val="003173BA"/>
    <w:rsid w:val="00317566"/>
    <w:rsid w:val="003209F1"/>
    <w:rsid w:val="003233A7"/>
    <w:rsid w:val="0032729D"/>
    <w:rsid w:val="00327AFC"/>
    <w:rsid w:val="0033504C"/>
    <w:rsid w:val="00336816"/>
    <w:rsid w:val="003370D0"/>
    <w:rsid w:val="00337355"/>
    <w:rsid w:val="003402E4"/>
    <w:rsid w:val="00340F95"/>
    <w:rsid w:val="00341B38"/>
    <w:rsid w:val="0034246D"/>
    <w:rsid w:val="003439B2"/>
    <w:rsid w:val="003531ED"/>
    <w:rsid w:val="00356249"/>
    <w:rsid w:val="0035674E"/>
    <w:rsid w:val="00356BA4"/>
    <w:rsid w:val="00356C05"/>
    <w:rsid w:val="00360B9A"/>
    <w:rsid w:val="00373556"/>
    <w:rsid w:val="003808C4"/>
    <w:rsid w:val="00380B24"/>
    <w:rsid w:val="00382C56"/>
    <w:rsid w:val="00382EA3"/>
    <w:rsid w:val="00384945"/>
    <w:rsid w:val="003869B3"/>
    <w:rsid w:val="00387012"/>
    <w:rsid w:val="0039017F"/>
    <w:rsid w:val="00394AEE"/>
    <w:rsid w:val="00396B78"/>
    <w:rsid w:val="003A2B52"/>
    <w:rsid w:val="003A4A2A"/>
    <w:rsid w:val="003B0773"/>
    <w:rsid w:val="003C07F4"/>
    <w:rsid w:val="003C0A8B"/>
    <w:rsid w:val="003C2D98"/>
    <w:rsid w:val="003C4265"/>
    <w:rsid w:val="003C568C"/>
    <w:rsid w:val="003C6844"/>
    <w:rsid w:val="003C6FAD"/>
    <w:rsid w:val="003C77E2"/>
    <w:rsid w:val="003C7ACC"/>
    <w:rsid w:val="003D16C1"/>
    <w:rsid w:val="003D26E3"/>
    <w:rsid w:val="003D28DD"/>
    <w:rsid w:val="003D2A9C"/>
    <w:rsid w:val="003D3A96"/>
    <w:rsid w:val="003D5AC6"/>
    <w:rsid w:val="003E5142"/>
    <w:rsid w:val="003F1358"/>
    <w:rsid w:val="003F4B7F"/>
    <w:rsid w:val="003F7B07"/>
    <w:rsid w:val="00400409"/>
    <w:rsid w:val="00404F03"/>
    <w:rsid w:val="00405370"/>
    <w:rsid w:val="00412051"/>
    <w:rsid w:val="00412996"/>
    <w:rsid w:val="0041414D"/>
    <w:rsid w:val="00416FA7"/>
    <w:rsid w:val="0041740A"/>
    <w:rsid w:val="004214FE"/>
    <w:rsid w:val="00422A3D"/>
    <w:rsid w:val="00422DD5"/>
    <w:rsid w:val="0042317B"/>
    <w:rsid w:val="00423197"/>
    <w:rsid w:val="00423B94"/>
    <w:rsid w:val="00424DF7"/>
    <w:rsid w:val="00433D01"/>
    <w:rsid w:val="00436BD9"/>
    <w:rsid w:val="00440254"/>
    <w:rsid w:val="00443F24"/>
    <w:rsid w:val="00445AF5"/>
    <w:rsid w:val="00454879"/>
    <w:rsid w:val="00454C12"/>
    <w:rsid w:val="00456DA9"/>
    <w:rsid w:val="004576B0"/>
    <w:rsid w:val="00461795"/>
    <w:rsid w:val="00463731"/>
    <w:rsid w:val="0046400A"/>
    <w:rsid w:val="00467314"/>
    <w:rsid w:val="00467B25"/>
    <w:rsid w:val="00477E7B"/>
    <w:rsid w:val="004803CA"/>
    <w:rsid w:val="004809F6"/>
    <w:rsid w:val="00481108"/>
    <w:rsid w:val="004823BF"/>
    <w:rsid w:val="00483720"/>
    <w:rsid w:val="00485DD4"/>
    <w:rsid w:val="00486044"/>
    <w:rsid w:val="00487A35"/>
    <w:rsid w:val="0049042B"/>
    <w:rsid w:val="00493FFB"/>
    <w:rsid w:val="00495473"/>
    <w:rsid w:val="0049679A"/>
    <w:rsid w:val="004A0F9D"/>
    <w:rsid w:val="004A1CB1"/>
    <w:rsid w:val="004A2521"/>
    <w:rsid w:val="004A458E"/>
    <w:rsid w:val="004B08A7"/>
    <w:rsid w:val="004B23E7"/>
    <w:rsid w:val="004B306F"/>
    <w:rsid w:val="004B57C3"/>
    <w:rsid w:val="004B7BD4"/>
    <w:rsid w:val="004C24F7"/>
    <w:rsid w:val="004C3186"/>
    <w:rsid w:val="004C392D"/>
    <w:rsid w:val="004C3ED4"/>
    <w:rsid w:val="004C4167"/>
    <w:rsid w:val="004C5042"/>
    <w:rsid w:val="004C7FF7"/>
    <w:rsid w:val="004D3482"/>
    <w:rsid w:val="004D5163"/>
    <w:rsid w:val="004D78D9"/>
    <w:rsid w:val="004E2133"/>
    <w:rsid w:val="004E4422"/>
    <w:rsid w:val="004E701E"/>
    <w:rsid w:val="004E7BD9"/>
    <w:rsid w:val="004F0605"/>
    <w:rsid w:val="004F0907"/>
    <w:rsid w:val="004F5598"/>
    <w:rsid w:val="004F5695"/>
    <w:rsid w:val="004F6609"/>
    <w:rsid w:val="004F6899"/>
    <w:rsid w:val="00503998"/>
    <w:rsid w:val="00505FA9"/>
    <w:rsid w:val="0050623B"/>
    <w:rsid w:val="00506CCD"/>
    <w:rsid w:val="00507AC3"/>
    <w:rsid w:val="00510895"/>
    <w:rsid w:val="00517D91"/>
    <w:rsid w:val="00523181"/>
    <w:rsid w:val="00523543"/>
    <w:rsid w:val="00523B2F"/>
    <w:rsid w:val="00524D13"/>
    <w:rsid w:val="0052578A"/>
    <w:rsid w:val="005270DF"/>
    <w:rsid w:val="005335B8"/>
    <w:rsid w:val="00533840"/>
    <w:rsid w:val="005339F6"/>
    <w:rsid w:val="00536619"/>
    <w:rsid w:val="00541F67"/>
    <w:rsid w:val="005516C6"/>
    <w:rsid w:val="00551BB5"/>
    <w:rsid w:val="00554924"/>
    <w:rsid w:val="005563DA"/>
    <w:rsid w:val="005565D7"/>
    <w:rsid w:val="00560E4E"/>
    <w:rsid w:val="00561801"/>
    <w:rsid w:val="0056201D"/>
    <w:rsid w:val="00566B1E"/>
    <w:rsid w:val="00571578"/>
    <w:rsid w:val="00572381"/>
    <w:rsid w:val="005723DA"/>
    <w:rsid w:val="00575669"/>
    <w:rsid w:val="00576B18"/>
    <w:rsid w:val="005773D6"/>
    <w:rsid w:val="0057761F"/>
    <w:rsid w:val="00577980"/>
    <w:rsid w:val="00587724"/>
    <w:rsid w:val="00591512"/>
    <w:rsid w:val="005921D5"/>
    <w:rsid w:val="00592B37"/>
    <w:rsid w:val="00595182"/>
    <w:rsid w:val="005A03E6"/>
    <w:rsid w:val="005A081D"/>
    <w:rsid w:val="005A306F"/>
    <w:rsid w:val="005A587F"/>
    <w:rsid w:val="005B2958"/>
    <w:rsid w:val="005B48B4"/>
    <w:rsid w:val="005B65D7"/>
    <w:rsid w:val="005C009C"/>
    <w:rsid w:val="005C0EB5"/>
    <w:rsid w:val="005C1D57"/>
    <w:rsid w:val="005C2D7E"/>
    <w:rsid w:val="005C6661"/>
    <w:rsid w:val="005C6E1B"/>
    <w:rsid w:val="005C6E3B"/>
    <w:rsid w:val="005D1CF4"/>
    <w:rsid w:val="005D2133"/>
    <w:rsid w:val="005D2612"/>
    <w:rsid w:val="005D282B"/>
    <w:rsid w:val="005D4598"/>
    <w:rsid w:val="005D474B"/>
    <w:rsid w:val="005D4A98"/>
    <w:rsid w:val="005E011B"/>
    <w:rsid w:val="005E085C"/>
    <w:rsid w:val="005E147D"/>
    <w:rsid w:val="005E22C2"/>
    <w:rsid w:val="005E322E"/>
    <w:rsid w:val="005E425C"/>
    <w:rsid w:val="005E56FC"/>
    <w:rsid w:val="005E57BB"/>
    <w:rsid w:val="005F0017"/>
    <w:rsid w:val="005F03C1"/>
    <w:rsid w:val="005F4C00"/>
    <w:rsid w:val="005F7A93"/>
    <w:rsid w:val="005F7E01"/>
    <w:rsid w:val="005F7F27"/>
    <w:rsid w:val="006014F1"/>
    <w:rsid w:val="00602DC3"/>
    <w:rsid w:val="0060329B"/>
    <w:rsid w:val="00604D98"/>
    <w:rsid w:val="0060656D"/>
    <w:rsid w:val="0061356F"/>
    <w:rsid w:val="0061357B"/>
    <w:rsid w:val="00613F64"/>
    <w:rsid w:val="00614A7D"/>
    <w:rsid w:val="006158E8"/>
    <w:rsid w:val="00616841"/>
    <w:rsid w:val="006232E8"/>
    <w:rsid w:val="00623BF7"/>
    <w:rsid w:val="00623C35"/>
    <w:rsid w:val="00625266"/>
    <w:rsid w:val="00630443"/>
    <w:rsid w:val="0063631C"/>
    <w:rsid w:val="0063757B"/>
    <w:rsid w:val="006377CE"/>
    <w:rsid w:val="00645C8F"/>
    <w:rsid w:val="006518F1"/>
    <w:rsid w:val="006537D9"/>
    <w:rsid w:val="006540C1"/>
    <w:rsid w:val="006543BF"/>
    <w:rsid w:val="0065486C"/>
    <w:rsid w:val="00655542"/>
    <w:rsid w:val="00656D0D"/>
    <w:rsid w:val="006579C3"/>
    <w:rsid w:val="00664A48"/>
    <w:rsid w:val="00665DEF"/>
    <w:rsid w:val="00666A60"/>
    <w:rsid w:val="00673113"/>
    <w:rsid w:val="00673812"/>
    <w:rsid w:val="00675BB1"/>
    <w:rsid w:val="006775F1"/>
    <w:rsid w:val="0068310F"/>
    <w:rsid w:val="00683F56"/>
    <w:rsid w:val="00692AA7"/>
    <w:rsid w:val="00693B7A"/>
    <w:rsid w:val="00697FEC"/>
    <w:rsid w:val="006A175F"/>
    <w:rsid w:val="006A44F5"/>
    <w:rsid w:val="006A48EC"/>
    <w:rsid w:val="006A52E9"/>
    <w:rsid w:val="006A578E"/>
    <w:rsid w:val="006A5EE0"/>
    <w:rsid w:val="006A6173"/>
    <w:rsid w:val="006A6E9E"/>
    <w:rsid w:val="006A7B16"/>
    <w:rsid w:val="006B25A3"/>
    <w:rsid w:val="006B2ACA"/>
    <w:rsid w:val="006B2FA1"/>
    <w:rsid w:val="006B3D45"/>
    <w:rsid w:val="006B4537"/>
    <w:rsid w:val="006B5F85"/>
    <w:rsid w:val="006B6929"/>
    <w:rsid w:val="006B709B"/>
    <w:rsid w:val="006C0D6E"/>
    <w:rsid w:val="006C3694"/>
    <w:rsid w:val="006C54AF"/>
    <w:rsid w:val="006C65DE"/>
    <w:rsid w:val="006D62A2"/>
    <w:rsid w:val="006E0181"/>
    <w:rsid w:val="006E0B0F"/>
    <w:rsid w:val="006E40AA"/>
    <w:rsid w:val="006E471D"/>
    <w:rsid w:val="006F0B26"/>
    <w:rsid w:val="006F343A"/>
    <w:rsid w:val="006F611B"/>
    <w:rsid w:val="006F7B4B"/>
    <w:rsid w:val="00700C0E"/>
    <w:rsid w:val="00702551"/>
    <w:rsid w:val="00702C1A"/>
    <w:rsid w:val="00702D97"/>
    <w:rsid w:val="00705DAD"/>
    <w:rsid w:val="007152F3"/>
    <w:rsid w:val="00716A5F"/>
    <w:rsid w:val="0072141B"/>
    <w:rsid w:val="00722CF1"/>
    <w:rsid w:val="007244C6"/>
    <w:rsid w:val="007247B9"/>
    <w:rsid w:val="00725667"/>
    <w:rsid w:val="00725697"/>
    <w:rsid w:val="007256B4"/>
    <w:rsid w:val="00726533"/>
    <w:rsid w:val="00727D85"/>
    <w:rsid w:val="007331F8"/>
    <w:rsid w:val="007346C7"/>
    <w:rsid w:val="00735358"/>
    <w:rsid w:val="00736041"/>
    <w:rsid w:val="00736082"/>
    <w:rsid w:val="007408C7"/>
    <w:rsid w:val="0074370C"/>
    <w:rsid w:val="007465DA"/>
    <w:rsid w:val="007500D8"/>
    <w:rsid w:val="00752C7F"/>
    <w:rsid w:val="00754CB5"/>
    <w:rsid w:val="00755B08"/>
    <w:rsid w:val="00756168"/>
    <w:rsid w:val="007569F4"/>
    <w:rsid w:val="0075732B"/>
    <w:rsid w:val="00757436"/>
    <w:rsid w:val="007611CD"/>
    <w:rsid w:val="00761EAC"/>
    <w:rsid w:val="007622A1"/>
    <w:rsid w:val="00763476"/>
    <w:rsid w:val="00763631"/>
    <w:rsid w:val="0076379A"/>
    <w:rsid w:val="00764531"/>
    <w:rsid w:val="007660C4"/>
    <w:rsid w:val="00773FA2"/>
    <w:rsid w:val="00776598"/>
    <w:rsid w:val="00783AB2"/>
    <w:rsid w:val="0078630B"/>
    <w:rsid w:val="00792948"/>
    <w:rsid w:val="0079403B"/>
    <w:rsid w:val="00796E84"/>
    <w:rsid w:val="007A3A8B"/>
    <w:rsid w:val="007A3ADE"/>
    <w:rsid w:val="007A3B8F"/>
    <w:rsid w:val="007A5733"/>
    <w:rsid w:val="007A5774"/>
    <w:rsid w:val="007A624D"/>
    <w:rsid w:val="007B0D68"/>
    <w:rsid w:val="007B237C"/>
    <w:rsid w:val="007B3D7F"/>
    <w:rsid w:val="007B59E9"/>
    <w:rsid w:val="007B7F31"/>
    <w:rsid w:val="007C007F"/>
    <w:rsid w:val="007C373D"/>
    <w:rsid w:val="007C6291"/>
    <w:rsid w:val="007D0924"/>
    <w:rsid w:val="007D29D4"/>
    <w:rsid w:val="007D5853"/>
    <w:rsid w:val="007D7C5A"/>
    <w:rsid w:val="007E2FD7"/>
    <w:rsid w:val="007E476E"/>
    <w:rsid w:val="007E484F"/>
    <w:rsid w:val="007E4D8E"/>
    <w:rsid w:val="007E7F58"/>
    <w:rsid w:val="007F0BC2"/>
    <w:rsid w:val="007F22DF"/>
    <w:rsid w:val="007F3344"/>
    <w:rsid w:val="00801E74"/>
    <w:rsid w:val="00803821"/>
    <w:rsid w:val="0080485E"/>
    <w:rsid w:val="00804FE8"/>
    <w:rsid w:val="00805A1B"/>
    <w:rsid w:val="00810F71"/>
    <w:rsid w:val="00812017"/>
    <w:rsid w:val="00812DFF"/>
    <w:rsid w:val="008142B4"/>
    <w:rsid w:val="00815CBD"/>
    <w:rsid w:val="00816F80"/>
    <w:rsid w:val="008248C5"/>
    <w:rsid w:val="00831C80"/>
    <w:rsid w:val="00832324"/>
    <w:rsid w:val="008339AB"/>
    <w:rsid w:val="00835337"/>
    <w:rsid w:val="00835A0E"/>
    <w:rsid w:val="00836372"/>
    <w:rsid w:val="00846555"/>
    <w:rsid w:val="00846592"/>
    <w:rsid w:val="00846DCD"/>
    <w:rsid w:val="008476B2"/>
    <w:rsid w:val="008478A0"/>
    <w:rsid w:val="0085035E"/>
    <w:rsid w:val="00851D85"/>
    <w:rsid w:val="008546BB"/>
    <w:rsid w:val="008574FE"/>
    <w:rsid w:val="00857F0B"/>
    <w:rsid w:val="00860365"/>
    <w:rsid w:val="00860CCB"/>
    <w:rsid w:val="00865DB4"/>
    <w:rsid w:val="00867804"/>
    <w:rsid w:val="0087258E"/>
    <w:rsid w:val="008740A3"/>
    <w:rsid w:val="00874FF5"/>
    <w:rsid w:val="00876B11"/>
    <w:rsid w:val="008779AD"/>
    <w:rsid w:val="00877E09"/>
    <w:rsid w:val="00882EAB"/>
    <w:rsid w:val="00883AD6"/>
    <w:rsid w:val="00884DFD"/>
    <w:rsid w:val="0088588F"/>
    <w:rsid w:val="00891C4C"/>
    <w:rsid w:val="00892236"/>
    <w:rsid w:val="0089297B"/>
    <w:rsid w:val="0089370D"/>
    <w:rsid w:val="00897A56"/>
    <w:rsid w:val="008A37F0"/>
    <w:rsid w:val="008A43E8"/>
    <w:rsid w:val="008A61CC"/>
    <w:rsid w:val="008A6E40"/>
    <w:rsid w:val="008A7D16"/>
    <w:rsid w:val="008B0886"/>
    <w:rsid w:val="008B2F30"/>
    <w:rsid w:val="008B347A"/>
    <w:rsid w:val="008C22F4"/>
    <w:rsid w:val="008C36CA"/>
    <w:rsid w:val="008C7F57"/>
    <w:rsid w:val="008D16B6"/>
    <w:rsid w:val="008D5DE2"/>
    <w:rsid w:val="008D6DE4"/>
    <w:rsid w:val="008D7AAD"/>
    <w:rsid w:val="008E2A3D"/>
    <w:rsid w:val="008E3F8C"/>
    <w:rsid w:val="008E55D3"/>
    <w:rsid w:val="008E5B44"/>
    <w:rsid w:val="008E796C"/>
    <w:rsid w:val="008F1697"/>
    <w:rsid w:val="008F1AB0"/>
    <w:rsid w:val="008F798C"/>
    <w:rsid w:val="00900596"/>
    <w:rsid w:val="00901C16"/>
    <w:rsid w:val="0090256D"/>
    <w:rsid w:val="00902FD0"/>
    <w:rsid w:val="009053D3"/>
    <w:rsid w:val="0090691F"/>
    <w:rsid w:val="009069B1"/>
    <w:rsid w:val="00912115"/>
    <w:rsid w:val="00914DE9"/>
    <w:rsid w:val="0092176B"/>
    <w:rsid w:val="0092306E"/>
    <w:rsid w:val="009306A6"/>
    <w:rsid w:val="0093111F"/>
    <w:rsid w:val="00935689"/>
    <w:rsid w:val="0094295C"/>
    <w:rsid w:val="00943198"/>
    <w:rsid w:val="009438BF"/>
    <w:rsid w:val="00943B04"/>
    <w:rsid w:val="00944753"/>
    <w:rsid w:val="009513F7"/>
    <w:rsid w:val="0095303B"/>
    <w:rsid w:val="00953B20"/>
    <w:rsid w:val="009546E6"/>
    <w:rsid w:val="00956243"/>
    <w:rsid w:val="00956566"/>
    <w:rsid w:val="00960918"/>
    <w:rsid w:val="00963A61"/>
    <w:rsid w:val="00964069"/>
    <w:rsid w:val="00964DFF"/>
    <w:rsid w:val="009663B6"/>
    <w:rsid w:val="00970CBA"/>
    <w:rsid w:val="0097456A"/>
    <w:rsid w:val="00974A47"/>
    <w:rsid w:val="009762BC"/>
    <w:rsid w:val="00976F68"/>
    <w:rsid w:val="00980286"/>
    <w:rsid w:val="0098586C"/>
    <w:rsid w:val="00986482"/>
    <w:rsid w:val="00990C00"/>
    <w:rsid w:val="00990DCF"/>
    <w:rsid w:val="00993BE1"/>
    <w:rsid w:val="009963AE"/>
    <w:rsid w:val="009A4A8A"/>
    <w:rsid w:val="009A4CD6"/>
    <w:rsid w:val="009A4F41"/>
    <w:rsid w:val="009A537C"/>
    <w:rsid w:val="009A6C4B"/>
    <w:rsid w:val="009B2E29"/>
    <w:rsid w:val="009B5F14"/>
    <w:rsid w:val="009C0886"/>
    <w:rsid w:val="009C1962"/>
    <w:rsid w:val="009C19EE"/>
    <w:rsid w:val="009C267B"/>
    <w:rsid w:val="009C28D0"/>
    <w:rsid w:val="009C32C7"/>
    <w:rsid w:val="009C35F2"/>
    <w:rsid w:val="009C4D23"/>
    <w:rsid w:val="009C6265"/>
    <w:rsid w:val="009C7436"/>
    <w:rsid w:val="009C7782"/>
    <w:rsid w:val="009D1ED5"/>
    <w:rsid w:val="009D4C13"/>
    <w:rsid w:val="009D6054"/>
    <w:rsid w:val="009E21A7"/>
    <w:rsid w:val="009E36BD"/>
    <w:rsid w:val="009E3873"/>
    <w:rsid w:val="009E390B"/>
    <w:rsid w:val="009E6770"/>
    <w:rsid w:val="009E6A92"/>
    <w:rsid w:val="009E7A42"/>
    <w:rsid w:val="009F1EBD"/>
    <w:rsid w:val="009F25F4"/>
    <w:rsid w:val="009F33EE"/>
    <w:rsid w:val="009F3C67"/>
    <w:rsid w:val="009F44B6"/>
    <w:rsid w:val="009F5CAF"/>
    <w:rsid w:val="00A00E66"/>
    <w:rsid w:val="00A0124D"/>
    <w:rsid w:val="00A01C83"/>
    <w:rsid w:val="00A0223C"/>
    <w:rsid w:val="00A05A34"/>
    <w:rsid w:val="00A067F1"/>
    <w:rsid w:val="00A07B3D"/>
    <w:rsid w:val="00A103ED"/>
    <w:rsid w:val="00A10BF2"/>
    <w:rsid w:val="00A10FD3"/>
    <w:rsid w:val="00A12BD7"/>
    <w:rsid w:val="00A13C60"/>
    <w:rsid w:val="00A13EC7"/>
    <w:rsid w:val="00A15376"/>
    <w:rsid w:val="00A15639"/>
    <w:rsid w:val="00A21DFB"/>
    <w:rsid w:val="00A22843"/>
    <w:rsid w:val="00A23451"/>
    <w:rsid w:val="00A23F40"/>
    <w:rsid w:val="00A27D04"/>
    <w:rsid w:val="00A33D98"/>
    <w:rsid w:val="00A341A3"/>
    <w:rsid w:val="00A35800"/>
    <w:rsid w:val="00A36B0C"/>
    <w:rsid w:val="00A412FB"/>
    <w:rsid w:val="00A41BA0"/>
    <w:rsid w:val="00A43AAE"/>
    <w:rsid w:val="00A4688C"/>
    <w:rsid w:val="00A46FAD"/>
    <w:rsid w:val="00A50F23"/>
    <w:rsid w:val="00A51A16"/>
    <w:rsid w:val="00A51DFD"/>
    <w:rsid w:val="00A52918"/>
    <w:rsid w:val="00A536DD"/>
    <w:rsid w:val="00A53BDF"/>
    <w:rsid w:val="00A547B3"/>
    <w:rsid w:val="00A55163"/>
    <w:rsid w:val="00A56151"/>
    <w:rsid w:val="00A56D6D"/>
    <w:rsid w:val="00A61FE1"/>
    <w:rsid w:val="00A6648F"/>
    <w:rsid w:val="00A669F8"/>
    <w:rsid w:val="00A66F1C"/>
    <w:rsid w:val="00A70E82"/>
    <w:rsid w:val="00A70EEA"/>
    <w:rsid w:val="00A71644"/>
    <w:rsid w:val="00A72ABC"/>
    <w:rsid w:val="00A76F97"/>
    <w:rsid w:val="00A81F08"/>
    <w:rsid w:val="00A81FA2"/>
    <w:rsid w:val="00A84CAD"/>
    <w:rsid w:val="00A90E50"/>
    <w:rsid w:val="00A93C21"/>
    <w:rsid w:val="00A93E76"/>
    <w:rsid w:val="00A94937"/>
    <w:rsid w:val="00A956BB"/>
    <w:rsid w:val="00A95FA5"/>
    <w:rsid w:val="00A967D7"/>
    <w:rsid w:val="00A96D92"/>
    <w:rsid w:val="00AA20CA"/>
    <w:rsid w:val="00AA26C2"/>
    <w:rsid w:val="00AA387E"/>
    <w:rsid w:val="00AA4D84"/>
    <w:rsid w:val="00AA5621"/>
    <w:rsid w:val="00AA64F6"/>
    <w:rsid w:val="00AB1F42"/>
    <w:rsid w:val="00AB3261"/>
    <w:rsid w:val="00AB3733"/>
    <w:rsid w:val="00AB4A1F"/>
    <w:rsid w:val="00AB7897"/>
    <w:rsid w:val="00AC02AF"/>
    <w:rsid w:val="00AC20B3"/>
    <w:rsid w:val="00AC2FFA"/>
    <w:rsid w:val="00AC5054"/>
    <w:rsid w:val="00AD741A"/>
    <w:rsid w:val="00AE2D9B"/>
    <w:rsid w:val="00AE3097"/>
    <w:rsid w:val="00AE4BAC"/>
    <w:rsid w:val="00AE64AF"/>
    <w:rsid w:val="00AE7C4A"/>
    <w:rsid w:val="00AF2D74"/>
    <w:rsid w:val="00AF35CB"/>
    <w:rsid w:val="00AF601E"/>
    <w:rsid w:val="00AF7073"/>
    <w:rsid w:val="00AF7F39"/>
    <w:rsid w:val="00B030B5"/>
    <w:rsid w:val="00B034FC"/>
    <w:rsid w:val="00B048C0"/>
    <w:rsid w:val="00B05310"/>
    <w:rsid w:val="00B058AB"/>
    <w:rsid w:val="00B10A0B"/>
    <w:rsid w:val="00B10D8D"/>
    <w:rsid w:val="00B147A7"/>
    <w:rsid w:val="00B14EC1"/>
    <w:rsid w:val="00B16BE2"/>
    <w:rsid w:val="00B16C86"/>
    <w:rsid w:val="00B17373"/>
    <w:rsid w:val="00B21D46"/>
    <w:rsid w:val="00B2502A"/>
    <w:rsid w:val="00B26D00"/>
    <w:rsid w:val="00B307BE"/>
    <w:rsid w:val="00B30D85"/>
    <w:rsid w:val="00B32A19"/>
    <w:rsid w:val="00B34A00"/>
    <w:rsid w:val="00B351D1"/>
    <w:rsid w:val="00B35A4A"/>
    <w:rsid w:val="00B3702E"/>
    <w:rsid w:val="00B41AFB"/>
    <w:rsid w:val="00B41C5F"/>
    <w:rsid w:val="00B467C9"/>
    <w:rsid w:val="00B47B06"/>
    <w:rsid w:val="00B53A62"/>
    <w:rsid w:val="00B544C0"/>
    <w:rsid w:val="00B54D26"/>
    <w:rsid w:val="00B601F3"/>
    <w:rsid w:val="00B612EB"/>
    <w:rsid w:val="00B63FD7"/>
    <w:rsid w:val="00B679AE"/>
    <w:rsid w:val="00B715AF"/>
    <w:rsid w:val="00B73DC3"/>
    <w:rsid w:val="00B77C48"/>
    <w:rsid w:val="00B804E8"/>
    <w:rsid w:val="00B816D9"/>
    <w:rsid w:val="00B83242"/>
    <w:rsid w:val="00B8532B"/>
    <w:rsid w:val="00B90D1C"/>
    <w:rsid w:val="00B9120F"/>
    <w:rsid w:val="00B912B9"/>
    <w:rsid w:val="00B9216C"/>
    <w:rsid w:val="00B924A4"/>
    <w:rsid w:val="00B94DED"/>
    <w:rsid w:val="00B96343"/>
    <w:rsid w:val="00B97237"/>
    <w:rsid w:val="00BA0BFD"/>
    <w:rsid w:val="00BA108E"/>
    <w:rsid w:val="00BA6011"/>
    <w:rsid w:val="00BA7F26"/>
    <w:rsid w:val="00BB0C45"/>
    <w:rsid w:val="00BB0D1A"/>
    <w:rsid w:val="00BB1CE1"/>
    <w:rsid w:val="00BB1D3B"/>
    <w:rsid w:val="00BB3455"/>
    <w:rsid w:val="00BB45F3"/>
    <w:rsid w:val="00BC0343"/>
    <w:rsid w:val="00BC10E6"/>
    <w:rsid w:val="00BC1C5D"/>
    <w:rsid w:val="00BC35ED"/>
    <w:rsid w:val="00BC3C3B"/>
    <w:rsid w:val="00BC3CE9"/>
    <w:rsid w:val="00BC601D"/>
    <w:rsid w:val="00BC6C67"/>
    <w:rsid w:val="00BD460F"/>
    <w:rsid w:val="00BD4C50"/>
    <w:rsid w:val="00BE01BA"/>
    <w:rsid w:val="00BE0A8F"/>
    <w:rsid w:val="00BE10F6"/>
    <w:rsid w:val="00BE205A"/>
    <w:rsid w:val="00BE3802"/>
    <w:rsid w:val="00BE3AD3"/>
    <w:rsid w:val="00BE5045"/>
    <w:rsid w:val="00BF238E"/>
    <w:rsid w:val="00BF23D9"/>
    <w:rsid w:val="00BF2F4A"/>
    <w:rsid w:val="00BF544D"/>
    <w:rsid w:val="00BF758E"/>
    <w:rsid w:val="00BF7FC2"/>
    <w:rsid w:val="00C0076F"/>
    <w:rsid w:val="00C0138A"/>
    <w:rsid w:val="00C02197"/>
    <w:rsid w:val="00C0272B"/>
    <w:rsid w:val="00C0301C"/>
    <w:rsid w:val="00C050B6"/>
    <w:rsid w:val="00C05E39"/>
    <w:rsid w:val="00C10F12"/>
    <w:rsid w:val="00C16267"/>
    <w:rsid w:val="00C1637E"/>
    <w:rsid w:val="00C176DD"/>
    <w:rsid w:val="00C22AE5"/>
    <w:rsid w:val="00C23B26"/>
    <w:rsid w:val="00C245EA"/>
    <w:rsid w:val="00C24C82"/>
    <w:rsid w:val="00C256F6"/>
    <w:rsid w:val="00C3097A"/>
    <w:rsid w:val="00C3097E"/>
    <w:rsid w:val="00C32096"/>
    <w:rsid w:val="00C32DCC"/>
    <w:rsid w:val="00C35375"/>
    <w:rsid w:val="00C35ECC"/>
    <w:rsid w:val="00C361A8"/>
    <w:rsid w:val="00C374BA"/>
    <w:rsid w:val="00C41246"/>
    <w:rsid w:val="00C45E5F"/>
    <w:rsid w:val="00C46291"/>
    <w:rsid w:val="00C46CE3"/>
    <w:rsid w:val="00C47ECC"/>
    <w:rsid w:val="00C509E9"/>
    <w:rsid w:val="00C569E4"/>
    <w:rsid w:val="00C626A6"/>
    <w:rsid w:val="00C62871"/>
    <w:rsid w:val="00C63412"/>
    <w:rsid w:val="00C71433"/>
    <w:rsid w:val="00C714D0"/>
    <w:rsid w:val="00C735C5"/>
    <w:rsid w:val="00C743F7"/>
    <w:rsid w:val="00C757A2"/>
    <w:rsid w:val="00C817EE"/>
    <w:rsid w:val="00C84642"/>
    <w:rsid w:val="00C84A26"/>
    <w:rsid w:val="00C84AEE"/>
    <w:rsid w:val="00C860E8"/>
    <w:rsid w:val="00C90EF4"/>
    <w:rsid w:val="00C92891"/>
    <w:rsid w:val="00C95575"/>
    <w:rsid w:val="00C95708"/>
    <w:rsid w:val="00C97BC2"/>
    <w:rsid w:val="00CA015A"/>
    <w:rsid w:val="00CB2243"/>
    <w:rsid w:val="00CB2265"/>
    <w:rsid w:val="00CB2609"/>
    <w:rsid w:val="00CB4234"/>
    <w:rsid w:val="00CB4A23"/>
    <w:rsid w:val="00CC1AA3"/>
    <w:rsid w:val="00CC2D3A"/>
    <w:rsid w:val="00CC74B2"/>
    <w:rsid w:val="00CD03AA"/>
    <w:rsid w:val="00CD4486"/>
    <w:rsid w:val="00CE0DC8"/>
    <w:rsid w:val="00CE0F65"/>
    <w:rsid w:val="00CE5074"/>
    <w:rsid w:val="00CE6C12"/>
    <w:rsid w:val="00CE6E34"/>
    <w:rsid w:val="00CE7B18"/>
    <w:rsid w:val="00CF4335"/>
    <w:rsid w:val="00D00F4A"/>
    <w:rsid w:val="00D01D82"/>
    <w:rsid w:val="00D0360E"/>
    <w:rsid w:val="00D06A44"/>
    <w:rsid w:val="00D120E6"/>
    <w:rsid w:val="00D14951"/>
    <w:rsid w:val="00D151EB"/>
    <w:rsid w:val="00D166D5"/>
    <w:rsid w:val="00D21FA6"/>
    <w:rsid w:val="00D22F70"/>
    <w:rsid w:val="00D2662A"/>
    <w:rsid w:val="00D300E0"/>
    <w:rsid w:val="00D3021F"/>
    <w:rsid w:val="00D317BE"/>
    <w:rsid w:val="00D31D36"/>
    <w:rsid w:val="00D3408F"/>
    <w:rsid w:val="00D374CD"/>
    <w:rsid w:val="00D42A90"/>
    <w:rsid w:val="00D470BC"/>
    <w:rsid w:val="00D518D7"/>
    <w:rsid w:val="00D60F32"/>
    <w:rsid w:val="00D650CE"/>
    <w:rsid w:val="00D70646"/>
    <w:rsid w:val="00D71719"/>
    <w:rsid w:val="00D721E6"/>
    <w:rsid w:val="00D73B16"/>
    <w:rsid w:val="00D7550F"/>
    <w:rsid w:val="00D75A6C"/>
    <w:rsid w:val="00D776DA"/>
    <w:rsid w:val="00D8029B"/>
    <w:rsid w:val="00D82123"/>
    <w:rsid w:val="00D83FFB"/>
    <w:rsid w:val="00D845A9"/>
    <w:rsid w:val="00D845DE"/>
    <w:rsid w:val="00D8758B"/>
    <w:rsid w:val="00D9105C"/>
    <w:rsid w:val="00D91A43"/>
    <w:rsid w:val="00D9405D"/>
    <w:rsid w:val="00D942B3"/>
    <w:rsid w:val="00D94863"/>
    <w:rsid w:val="00D97502"/>
    <w:rsid w:val="00DA0261"/>
    <w:rsid w:val="00DA0B50"/>
    <w:rsid w:val="00DA105D"/>
    <w:rsid w:val="00DA6FD5"/>
    <w:rsid w:val="00DA7D09"/>
    <w:rsid w:val="00DB027D"/>
    <w:rsid w:val="00DB1FE5"/>
    <w:rsid w:val="00DB33F1"/>
    <w:rsid w:val="00DC02CD"/>
    <w:rsid w:val="00DC1733"/>
    <w:rsid w:val="00DC21EF"/>
    <w:rsid w:val="00DC2288"/>
    <w:rsid w:val="00DC2630"/>
    <w:rsid w:val="00DC49E9"/>
    <w:rsid w:val="00DC55E4"/>
    <w:rsid w:val="00DC737F"/>
    <w:rsid w:val="00DC7D71"/>
    <w:rsid w:val="00DD188C"/>
    <w:rsid w:val="00DD282E"/>
    <w:rsid w:val="00DD29A3"/>
    <w:rsid w:val="00DD3762"/>
    <w:rsid w:val="00DD395A"/>
    <w:rsid w:val="00DD48EE"/>
    <w:rsid w:val="00DD62B3"/>
    <w:rsid w:val="00DD75BA"/>
    <w:rsid w:val="00DE0A4A"/>
    <w:rsid w:val="00DE0B96"/>
    <w:rsid w:val="00DE10B9"/>
    <w:rsid w:val="00DE34F0"/>
    <w:rsid w:val="00DE3522"/>
    <w:rsid w:val="00DE37F8"/>
    <w:rsid w:val="00DE3E6D"/>
    <w:rsid w:val="00DE6E47"/>
    <w:rsid w:val="00DF0B13"/>
    <w:rsid w:val="00DF2EB8"/>
    <w:rsid w:val="00DF4A94"/>
    <w:rsid w:val="00DF6003"/>
    <w:rsid w:val="00DF6516"/>
    <w:rsid w:val="00DF726A"/>
    <w:rsid w:val="00E00095"/>
    <w:rsid w:val="00E066C3"/>
    <w:rsid w:val="00E10849"/>
    <w:rsid w:val="00E10D8C"/>
    <w:rsid w:val="00E12867"/>
    <w:rsid w:val="00E1353A"/>
    <w:rsid w:val="00E1564B"/>
    <w:rsid w:val="00E20748"/>
    <w:rsid w:val="00E208A0"/>
    <w:rsid w:val="00E221BA"/>
    <w:rsid w:val="00E255FC"/>
    <w:rsid w:val="00E25B49"/>
    <w:rsid w:val="00E315F1"/>
    <w:rsid w:val="00E317DA"/>
    <w:rsid w:val="00E346AC"/>
    <w:rsid w:val="00E371EA"/>
    <w:rsid w:val="00E4299A"/>
    <w:rsid w:val="00E42DDB"/>
    <w:rsid w:val="00E45AD1"/>
    <w:rsid w:val="00E463E5"/>
    <w:rsid w:val="00E50267"/>
    <w:rsid w:val="00E51F06"/>
    <w:rsid w:val="00E578CC"/>
    <w:rsid w:val="00E57C4C"/>
    <w:rsid w:val="00E6044C"/>
    <w:rsid w:val="00E622DF"/>
    <w:rsid w:val="00E623DA"/>
    <w:rsid w:val="00E62615"/>
    <w:rsid w:val="00E64359"/>
    <w:rsid w:val="00E64429"/>
    <w:rsid w:val="00E67640"/>
    <w:rsid w:val="00E677DD"/>
    <w:rsid w:val="00E7052B"/>
    <w:rsid w:val="00E7594B"/>
    <w:rsid w:val="00E80331"/>
    <w:rsid w:val="00E80A32"/>
    <w:rsid w:val="00E84A56"/>
    <w:rsid w:val="00E84CCB"/>
    <w:rsid w:val="00E91CB1"/>
    <w:rsid w:val="00E93D06"/>
    <w:rsid w:val="00E94F81"/>
    <w:rsid w:val="00E9650F"/>
    <w:rsid w:val="00E97B2B"/>
    <w:rsid w:val="00EA014C"/>
    <w:rsid w:val="00EA209F"/>
    <w:rsid w:val="00EA280F"/>
    <w:rsid w:val="00EB2B42"/>
    <w:rsid w:val="00EB4688"/>
    <w:rsid w:val="00EB55BF"/>
    <w:rsid w:val="00EB6C07"/>
    <w:rsid w:val="00EB7FC8"/>
    <w:rsid w:val="00EC015E"/>
    <w:rsid w:val="00EC028D"/>
    <w:rsid w:val="00EC0B79"/>
    <w:rsid w:val="00EC4F01"/>
    <w:rsid w:val="00EC70EB"/>
    <w:rsid w:val="00ED068D"/>
    <w:rsid w:val="00ED12EE"/>
    <w:rsid w:val="00ED633B"/>
    <w:rsid w:val="00EE478C"/>
    <w:rsid w:val="00EE70A7"/>
    <w:rsid w:val="00EF06BC"/>
    <w:rsid w:val="00EF10B4"/>
    <w:rsid w:val="00EF5477"/>
    <w:rsid w:val="00EF6819"/>
    <w:rsid w:val="00EF68A8"/>
    <w:rsid w:val="00F03F0E"/>
    <w:rsid w:val="00F1132C"/>
    <w:rsid w:val="00F126E6"/>
    <w:rsid w:val="00F15662"/>
    <w:rsid w:val="00F15DD5"/>
    <w:rsid w:val="00F17D4B"/>
    <w:rsid w:val="00F216FA"/>
    <w:rsid w:val="00F23139"/>
    <w:rsid w:val="00F248B9"/>
    <w:rsid w:val="00F251AE"/>
    <w:rsid w:val="00F25672"/>
    <w:rsid w:val="00F26FF5"/>
    <w:rsid w:val="00F318E7"/>
    <w:rsid w:val="00F31F1F"/>
    <w:rsid w:val="00F364D0"/>
    <w:rsid w:val="00F36E12"/>
    <w:rsid w:val="00F37605"/>
    <w:rsid w:val="00F4613D"/>
    <w:rsid w:val="00F50192"/>
    <w:rsid w:val="00F520DD"/>
    <w:rsid w:val="00F53444"/>
    <w:rsid w:val="00F54AA2"/>
    <w:rsid w:val="00F5567F"/>
    <w:rsid w:val="00F56C0A"/>
    <w:rsid w:val="00F6006F"/>
    <w:rsid w:val="00F61CF8"/>
    <w:rsid w:val="00F6373F"/>
    <w:rsid w:val="00F66CD5"/>
    <w:rsid w:val="00F67A9A"/>
    <w:rsid w:val="00F70F4E"/>
    <w:rsid w:val="00F724E3"/>
    <w:rsid w:val="00F7553B"/>
    <w:rsid w:val="00F75FC4"/>
    <w:rsid w:val="00F77C18"/>
    <w:rsid w:val="00F82B31"/>
    <w:rsid w:val="00F82DBE"/>
    <w:rsid w:val="00F833F1"/>
    <w:rsid w:val="00F85047"/>
    <w:rsid w:val="00F85981"/>
    <w:rsid w:val="00F86F7F"/>
    <w:rsid w:val="00F87263"/>
    <w:rsid w:val="00F87D2D"/>
    <w:rsid w:val="00F90013"/>
    <w:rsid w:val="00F915FC"/>
    <w:rsid w:val="00F93725"/>
    <w:rsid w:val="00F950BA"/>
    <w:rsid w:val="00F977C7"/>
    <w:rsid w:val="00FA1113"/>
    <w:rsid w:val="00FA2596"/>
    <w:rsid w:val="00FA3D33"/>
    <w:rsid w:val="00FA4890"/>
    <w:rsid w:val="00FA5E7A"/>
    <w:rsid w:val="00FB278A"/>
    <w:rsid w:val="00FB3862"/>
    <w:rsid w:val="00FB3DD3"/>
    <w:rsid w:val="00FB53CA"/>
    <w:rsid w:val="00FB77FA"/>
    <w:rsid w:val="00FC0618"/>
    <w:rsid w:val="00FC128B"/>
    <w:rsid w:val="00FC3C70"/>
    <w:rsid w:val="00FC4A73"/>
    <w:rsid w:val="00FC4EFF"/>
    <w:rsid w:val="00FC559C"/>
    <w:rsid w:val="00FC7216"/>
    <w:rsid w:val="00FC79FB"/>
    <w:rsid w:val="00FC7F0D"/>
    <w:rsid w:val="00FD1C6E"/>
    <w:rsid w:val="00FE3AEF"/>
    <w:rsid w:val="00FE3E01"/>
    <w:rsid w:val="00FE45CE"/>
    <w:rsid w:val="00FE5BD6"/>
    <w:rsid w:val="00FE61E8"/>
    <w:rsid w:val="00FE645A"/>
    <w:rsid w:val="00FE7436"/>
    <w:rsid w:val="00FF20AD"/>
    <w:rsid w:val="00FF4B8D"/>
    <w:rsid w:val="00FF59ED"/>
    <w:rsid w:val="00FF6102"/>
    <w:rsid w:val="00FF6C1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9393"/>
    <o:shapelayout v:ext="edit">
      <o:idmap v:ext="edit" data="1"/>
    </o:shapelayout>
  </w:shapeDefaults>
  <w:decimalSymbol w:val="."/>
  <w:listSeparator w:val=","/>
  <w14:docId w14:val="14FDA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5800"/>
    <w:pPr>
      <w:spacing w:line="240" w:lineRule="auto"/>
    </w:pPr>
    <w:rPr>
      <w:sz w:val="24"/>
      <w:szCs w:val="24"/>
    </w:rPr>
  </w:style>
  <w:style w:type="paragraph" w:styleId="Heading1">
    <w:name w:val="heading 1"/>
    <w:basedOn w:val="Normal"/>
    <w:next w:val="Normal"/>
    <w:link w:val="Heading1Char"/>
    <w:uiPriority w:val="9"/>
    <w:qFormat/>
    <w:rsid w:val="00487A35"/>
    <w:pPr>
      <w:keepNext/>
      <w:keepLines/>
      <w:spacing w:before="480" w:after="240"/>
      <w:outlineLvl w:val="0"/>
    </w:pPr>
    <w:rPr>
      <w:rFonts w:eastAsiaTheme="majorEastAsia" w:cstheme="majorBidi"/>
      <w:b/>
      <w:bCs/>
      <w:sz w:val="32"/>
      <w:szCs w:val="32"/>
    </w:rPr>
  </w:style>
  <w:style w:type="paragraph" w:styleId="Heading2">
    <w:name w:val="heading 2"/>
    <w:basedOn w:val="Heading4"/>
    <w:next w:val="Normal"/>
    <w:link w:val="Heading2Char"/>
    <w:uiPriority w:val="9"/>
    <w:unhideWhenUsed/>
    <w:qFormat/>
    <w:rsid w:val="00487A35"/>
    <w:pPr>
      <w:outlineLvl w:val="1"/>
    </w:pPr>
    <w:rPr>
      <w:i w:val="0"/>
      <w:sz w:val="28"/>
      <w:szCs w:val="28"/>
    </w:rPr>
  </w:style>
  <w:style w:type="paragraph" w:styleId="Heading3">
    <w:name w:val="heading 3"/>
    <w:basedOn w:val="Normal"/>
    <w:next w:val="Normal"/>
    <w:link w:val="Heading3Char"/>
    <w:uiPriority w:val="9"/>
    <w:unhideWhenUsed/>
    <w:qFormat/>
    <w:rsid w:val="00487A35"/>
    <w:pPr>
      <w:spacing w:before="240"/>
      <w:outlineLvl w:val="2"/>
    </w:pPr>
    <w:rPr>
      <w:b/>
      <w:i/>
    </w:rPr>
  </w:style>
  <w:style w:type="paragraph" w:styleId="Heading4">
    <w:name w:val="heading 4"/>
    <w:basedOn w:val="Heading3"/>
    <w:next w:val="Normal"/>
    <w:link w:val="Heading4Char"/>
    <w:uiPriority w:val="9"/>
    <w:unhideWhenUsed/>
    <w:qFormat/>
    <w:rsid w:val="000C46BB"/>
    <w:pPr>
      <w:outlineLvl w:val="3"/>
    </w:pPr>
    <w:rPr>
      <w:sz w:val="32"/>
      <w:szCs w:val="32"/>
    </w:rPr>
  </w:style>
  <w:style w:type="paragraph" w:styleId="Heading5">
    <w:name w:val="heading 5"/>
    <w:basedOn w:val="Normal"/>
    <w:next w:val="Normal"/>
    <w:link w:val="Heading5Char"/>
    <w:uiPriority w:val="9"/>
    <w:semiHidden/>
    <w:unhideWhenUsed/>
    <w:qFormat/>
    <w:rsid w:val="0063631C"/>
    <w:pPr>
      <w:keepNext/>
      <w:keepLines/>
      <w:spacing w:before="24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7A35"/>
    <w:rPr>
      <w:rFonts w:eastAsiaTheme="majorEastAsia" w:cstheme="majorBidi"/>
      <w:b/>
      <w:bCs/>
      <w:sz w:val="32"/>
      <w:szCs w:val="32"/>
    </w:rPr>
  </w:style>
  <w:style w:type="character" w:customStyle="1" w:styleId="Heading2Char">
    <w:name w:val="Heading 2 Char"/>
    <w:basedOn w:val="DefaultParagraphFont"/>
    <w:link w:val="Heading2"/>
    <w:uiPriority w:val="9"/>
    <w:rsid w:val="00487A35"/>
    <w:rPr>
      <w:b/>
      <w:sz w:val="28"/>
      <w:szCs w:val="28"/>
    </w:rPr>
  </w:style>
  <w:style w:type="character" w:customStyle="1" w:styleId="Heading3Char">
    <w:name w:val="Heading 3 Char"/>
    <w:basedOn w:val="DefaultParagraphFont"/>
    <w:link w:val="Heading3"/>
    <w:uiPriority w:val="9"/>
    <w:rsid w:val="00487A35"/>
    <w:rPr>
      <w:b/>
      <w:i/>
      <w:sz w:val="24"/>
      <w:szCs w:val="24"/>
    </w:rPr>
  </w:style>
  <w:style w:type="paragraph" w:styleId="BalloonText">
    <w:name w:val="Balloon Text"/>
    <w:basedOn w:val="Normal"/>
    <w:link w:val="BalloonTextChar"/>
    <w:uiPriority w:val="99"/>
    <w:semiHidden/>
    <w:unhideWhenUsed/>
    <w:rsid w:val="0059151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1512"/>
    <w:rPr>
      <w:rFonts w:ascii="Tahoma" w:hAnsi="Tahoma" w:cs="Tahoma"/>
      <w:sz w:val="16"/>
      <w:szCs w:val="16"/>
    </w:rPr>
  </w:style>
  <w:style w:type="character" w:styleId="CommentReference">
    <w:name w:val="annotation reference"/>
    <w:basedOn w:val="DefaultParagraphFont"/>
    <w:uiPriority w:val="99"/>
    <w:semiHidden/>
    <w:unhideWhenUsed/>
    <w:rsid w:val="00E677DD"/>
    <w:rPr>
      <w:sz w:val="16"/>
      <w:szCs w:val="16"/>
    </w:rPr>
  </w:style>
  <w:style w:type="paragraph" w:styleId="CommentText">
    <w:name w:val="annotation text"/>
    <w:basedOn w:val="Normal"/>
    <w:link w:val="CommentTextChar"/>
    <w:uiPriority w:val="99"/>
    <w:unhideWhenUsed/>
    <w:rsid w:val="00E677DD"/>
    <w:rPr>
      <w:sz w:val="20"/>
      <w:szCs w:val="20"/>
    </w:rPr>
  </w:style>
  <w:style w:type="character" w:customStyle="1" w:styleId="CommentTextChar">
    <w:name w:val="Comment Text Char"/>
    <w:basedOn w:val="DefaultParagraphFont"/>
    <w:link w:val="CommentText"/>
    <w:uiPriority w:val="99"/>
    <w:rsid w:val="00E677DD"/>
    <w:rPr>
      <w:sz w:val="20"/>
      <w:szCs w:val="20"/>
    </w:rPr>
  </w:style>
  <w:style w:type="paragraph" w:styleId="CommentSubject">
    <w:name w:val="annotation subject"/>
    <w:basedOn w:val="CommentText"/>
    <w:next w:val="CommentText"/>
    <w:link w:val="CommentSubjectChar"/>
    <w:uiPriority w:val="99"/>
    <w:semiHidden/>
    <w:unhideWhenUsed/>
    <w:rsid w:val="00E677DD"/>
    <w:rPr>
      <w:b/>
      <w:bCs/>
    </w:rPr>
  </w:style>
  <w:style w:type="character" w:customStyle="1" w:styleId="CommentSubjectChar">
    <w:name w:val="Comment Subject Char"/>
    <w:basedOn w:val="CommentTextChar"/>
    <w:link w:val="CommentSubject"/>
    <w:uiPriority w:val="99"/>
    <w:semiHidden/>
    <w:rsid w:val="00E677DD"/>
    <w:rPr>
      <w:b/>
      <w:bCs/>
      <w:sz w:val="20"/>
      <w:szCs w:val="20"/>
    </w:rPr>
  </w:style>
  <w:style w:type="character" w:customStyle="1" w:styleId="Heading4Char">
    <w:name w:val="Heading 4 Char"/>
    <w:basedOn w:val="DefaultParagraphFont"/>
    <w:link w:val="Heading4"/>
    <w:uiPriority w:val="9"/>
    <w:rsid w:val="000C46BB"/>
    <w:rPr>
      <w:b/>
      <w:sz w:val="32"/>
      <w:szCs w:val="32"/>
    </w:rPr>
  </w:style>
  <w:style w:type="character" w:customStyle="1" w:styleId="Heading5Char">
    <w:name w:val="Heading 5 Char"/>
    <w:basedOn w:val="DefaultParagraphFont"/>
    <w:link w:val="Heading5"/>
    <w:uiPriority w:val="9"/>
    <w:semiHidden/>
    <w:rsid w:val="0063631C"/>
    <w:rPr>
      <w:rFonts w:ascii="Lucida Bright" w:eastAsiaTheme="majorEastAsia" w:hAnsi="Lucida Bright" w:cstheme="majorBidi"/>
      <w:sz w:val="24"/>
      <w:szCs w:val="24"/>
    </w:rPr>
  </w:style>
  <w:style w:type="paragraph" w:styleId="Title">
    <w:name w:val="Title"/>
    <w:basedOn w:val="Normal"/>
    <w:next w:val="Normal"/>
    <w:link w:val="TitleChar"/>
    <w:uiPriority w:val="10"/>
    <w:qFormat/>
    <w:rsid w:val="00B83242"/>
    <w:pPr>
      <w:spacing w:after="240"/>
      <w:contextualSpacing/>
    </w:pPr>
    <w:rPr>
      <w:rFonts w:eastAsiaTheme="majorEastAsia" w:cstheme="majorBidi"/>
      <w:b/>
      <w:spacing w:val="5"/>
      <w:kern w:val="28"/>
      <w:sz w:val="52"/>
      <w:szCs w:val="52"/>
    </w:rPr>
  </w:style>
  <w:style w:type="character" w:customStyle="1" w:styleId="TitleChar">
    <w:name w:val="Title Char"/>
    <w:basedOn w:val="DefaultParagraphFont"/>
    <w:link w:val="Title"/>
    <w:uiPriority w:val="10"/>
    <w:rsid w:val="00B83242"/>
    <w:rPr>
      <w:rFonts w:eastAsiaTheme="majorEastAsia" w:cstheme="majorBidi"/>
      <w:b/>
      <w:spacing w:val="5"/>
      <w:kern w:val="28"/>
      <w:sz w:val="52"/>
      <w:szCs w:val="52"/>
    </w:rPr>
  </w:style>
  <w:style w:type="paragraph" w:styleId="Footer">
    <w:name w:val="footer"/>
    <w:basedOn w:val="Normal"/>
    <w:link w:val="FooterChar"/>
    <w:uiPriority w:val="99"/>
    <w:unhideWhenUsed/>
    <w:rsid w:val="00705DAD"/>
    <w:pPr>
      <w:tabs>
        <w:tab w:val="center" w:pos="4320"/>
        <w:tab w:val="right" w:pos="8640"/>
      </w:tabs>
      <w:spacing w:after="0"/>
    </w:pPr>
  </w:style>
  <w:style w:type="character" w:customStyle="1" w:styleId="FooterChar">
    <w:name w:val="Footer Char"/>
    <w:basedOn w:val="DefaultParagraphFont"/>
    <w:link w:val="Footer"/>
    <w:uiPriority w:val="99"/>
    <w:rsid w:val="00705DAD"/>
    <w:rPr>
      <w:rFonts w:ascii="Lucida Bright" w:hAnsi="Lucida Bright"/>
      <w:sz w:val="24"/>
      <w:szCs w:val="24"/>
    </w:rPr>
  </w:style>
  <w:style w:type="character" w:styleId="PageNumber">
    <w:name w:val="page number"/>
    <w:basedOn w:val="DefaultParagraphFont"/>
    <w:uiPriority w:val="99"/>
    <w:semiHidden/>
    <w:unhideWhenUsed/>
    <w:rsid w:val="00705DAD"/>
  </w:style>
  <w:style w:type="paragraph" w:styleId="Header">
    <w:name w:val="header"/>
    <w:basedOn w:val="Normal"/>
    <w:link w:val="HeaderChar"/>
    <w:uiPriority w:val="99"/>
    <w:unhideWhenUsed/>
    <w:rsid w:val="00705DAD"/>
    <w:pPr>
      <w:tabs>
        <w:tab w:val="center" w:pos="4320"/>
        <w:tab w:val="right" w:pos="8640"/>
      </w:tabs>
      <w:spacing w:after="0"/>
    </w:pPr>
  </w:style>
  <w:style w:type="character" w:customStyle="1" w:styleId="HeaderChar">
    <w:name w:val="Header Char"/>
    <w:basedOn w:val="DefaultParagraphFont"/>
    <w:link w:val="Header"/>
    <w:uiPriority w:val="99"/>
    <w:rsid w:val="00705DAD"/>
    <w:rPr>
      <w:rFonts w:ascii="Lucida Bright" w:hAnsi="Lucida Bright"/>
      <w:sz w:val="24"/>
      <w:szCs w:val="24"/>
    </w:rPr>
  </w:style>
  <w:style w:type="paragraph" w:styleId="DocumentMap">
    <w:name w:val="Document Map"/>
    <w:basedOn w:val="Normal"/>
    <w:link w:val="DocumentMapChar"/>
    <w:uiPriority w:val="99"/>
    <w:semiHidden/>
    <w:unhideWhenUsed/>
    <w:rsid w:val="00832324"/>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832324"/>
    <w:rPr>
      <w:rFonts w:ascii="Lucida Grande" w:hAnsi="Lucida Grande" w:cs="Lucida Grande"/>
      <w:sz w:val="24"/>
      <w:szCs w:val="24"/>
    </w:rPr>
  </w:style>
  <w:style w:type="table" w:styleId="TableGrid">
    <w:name w:val="Table Grid"/>
    <w:basedOn w:val="TableNormal"/>
    <w:uiPriority w:val="59"/>
    <w:rsid w:val="001420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writing">
    <w:name w:val="Table writing"/>
    <w:basedOn w:val="Normal"/>
    <w:qFormat/>
    <w:rsid w:val="001420B3"/>
    <w:pPr>
      <w:autoSpaceDE w:val="0"/>
      <w:autoSpaceDN w:val="0"/>
      <w:adjustRightInd w:val="0"/>
      <w:spacing w:before="60" w:after="60"/>
    </w:pPr>
    <w:rPr>
      <w:rFonts w:cs="Calibri"/>
      <w:color w:val="000000"/>
      <w:sz w:val="20"/>
      <w:szCs w:val="20"/>
    </w:rPr>
  </w:style>
  <w:style w:type="paragraph" w:customStyle="1" w:styleId="Tableheading">
    <w:name w:val="Table heading"/>
    <w:basedOn w:val="Normal"/>
    <w:qFormat/>
    <w:rsid w:val="001420B3"/>
    <w:pPr>
      <w:autoSpaceDE w:val="0"/>
      <w:autoSpaceDN w:val="0"/>
      <w:adjustRightInd w:val="0"/>
      <w:spacing w:before="60" w:after="60"/>
      <w:jc w:val="center"/>
    </w:pPr>
    <w:rPr>
      <w:rFonts w:cs="Calibri"/>
      <w:b/>
    </w:r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rsid w:val="00ED633B"/>
    <w:pPr>
      <w:spacing w:after="160" w:line="240" w:lineRule="exact"/>
    </w:pPr>
    <w:rPr>
      <w:rFonts w:ascii="Verdana" w:eastAsia="MS Mincho" w:hAnsi="Verdana" w:cs="Verdana"/>
      <w:sz w:val="20"/>
      <w:szCs w:val="20"/>
      <w:lang w:val="en-US" w:eastAsia="en-US"/>
    </w:rPr>
  </w:style>
  <w:style w:type="paragraph" w:customStyle="1" w:styleId="Notes">
    <w:name w:val="Notes"/>
    <w:basedOn w:val="Normal"/>
    <w:qFormat/>
    <w:rsid w:val="003370D0"/>
    <w:rPr>
      <w:rFonts w:cs="Baskerville"/>
      <w:sz w:val="20"/>
      <w:szCs w:val="20"/>
    </w:rPr>
  </w:style>
  <w:style w:type="paragraph" w:customStyle="1" w:styleId="Tabletitle">
    <w:name w:val="Table title"/>
    <w:basedOn w:val="Heading4"/>
    <w:link w:val="TabletitleChar"/>
    <w:qFormat/>
    <w:rsid w:val="00487A35"/>
    <w:pPr>
      <w:spacing w:after="20"/>
    </w:pPr>
    <w:rPr>
      <w:i w:val="0"/>
      <w:sz w:val="24"/>
      <w:szCs w:val="24"/>
    </w:rPr>
  </w:style>
  <w:style w:type="paragraph" w:customStyle="1" w:styleId="Figurecaption">
    <w:name w:val="Figure caption"/>
    <w:basedOn w:val="Normal"/>
    <w:link w:val="FigurecaptionChar"/>
    <w:qFormat/>
    <w:rsid w:val="00FE645A"/>
    <w:pPr>
      <w:spacing w:before="60" w:after="60"/>
    </w:pPr>
    <w:rPr>
      <w:sz w:val="20"/>
      <w:szCs w:val="20"/>
      <w:lang w:eastAsia="en-US"/>
    </w:rPr>
  </w:style>
  <w:style w:type="character" w:customStyle="1" w:styleId="FigurecaptionChar">
    <w:name w:val="Figure caption Char"/>
    <w:basedOn w:val="DefaultParagraphFont"/>
    <w:link w:val="Figurecaption"/>
    <w:rsid w:val="00FE645A"/>
    <w:rPr>
      <w:sz w:val="20"/>
      <w:szCs w:val="20"/>
      <w:lang w:eastAsia="en-US"/>
    </w:rPr>
  </w:style>
  <w:style w:type="paragraph" w:styleId="FootnoteText">
    <w:name w:val="footnote text"/>
    <w:basedOn w:val="Normal"/>
    <w:link w:val="FootnoteTextChar"/>
    <w:uiPriority w:val="99"/>
    <w:semiHidden/>
    <w:unhideWhenUsed/>
    <w:rsid w:val="008142B4"/>
    <w:pPr>
      <w:spacing w:after="0"/>
    </w:pPr>
    <w:rPr>
      <w:sz w:val="18"/>
      <w:szCs w:val="20"/>
    </w:rPr>
  </w:style>
  <w:style w:type="character" w:customStyle="1" w:styleId="FootnoteTextChar">
    <w:name w:val="Footnote Text Char"/>
    <w:basedOn w:val="DefaultParagraphFont"/>
    <w:link w:val="FootnoteText"/>
    <w:uiPriority w:val="99"/>
    <w:semiHidden/>
    <w:rsid w:val="008142B4"/>
    <w:rPr>
      <w:sz w:val="18"/>
      <w:szCs w:val="20"/>
    </w:rPr>
  </w:style>
  <w:style w:type="character" w:styleId="FootnoteReference">
    <w:name w:val="footnote reference"/>
    <w:basedOn w:val="DefaultParagraphFont"/>
    <w:uiPriority w:val="99"/>
    <w:semiHidden/>
    <w:unhideWhenUsed/>
    <w:rsid w:val="008142B4"/>
    <w:rPr>
      <w:vertAlign w:val="superscript"/>
    </w:rPr>
  </w:style>
  <w:style w:type="character" w:customStyle="1" w:styleId="TabletitleChar">
    <w:name w:val="Table title Char"/>
    <w:basedOn w:val="Heading4Char"/>
    <w:link w:val="Tabletitle"/>
    <w:rsid w:val="00487A35"/>
    <w:rPr>
      <w:b/>
      <w:sz w:val="24"/>
      <w:szCs w:val="24"/>
    </w:rPr>
  </w:style>
  <w:style w:type="paragraph" w:customStyle="1" w:styleId="Figuretitle">
    <w:name w:val="Figure title"/>
    <w:basedOn w:val="Tabletitle"/>
    <w:link w:val="FiguretitleChar"/>
    <w:qFormat/>
    <w:rsid w:val="00FE645A"/>
    <w:pPr>
      <w:spacing w:before="60" w:after="60"/>
    </w:pPr>
    <w:rPr>
      <w:lang w:val="en-US"/>
    </w:rPr>
  </w:style>
  <w:style w:type="character" w:customStyle="1" w:styleId="FiguretitleChar">
    <w:name w:val="Figure title Char"/>
    <w:basedOn w:val="TabletitleChar"/>
    <w:link w:val="Figuretitle"/>
    <w:rsid w:val="00FE645A"/>
    <w:rPr>
      <w:rFonts w:ascii="Lucida Bright" w:eastAsiaTheme="majorEastAsia" w:hAnsi="Lucida Bright" w:cstheme="majorBidi"/>
      <w:b/>
      <w:bCs w:val="0"/>
      <w:i w:val="0"/>
      <w:iCs w:val="0"/>
      <w:sz w:val="24"/>
      <w:szCs w:val="24"/>
      <w:lang w:val="en-US"/>
    </w:rPr>
  </w:style>
  <w:style w:type="paragraph" w:styleId="NoSpacing">
    <w:name w:val="No Spacing"/>
    <w:uiPriority w:val="1"/>
    <w:qFormat/>
    <w:rsid w:val="00BB0D1A"/>
    <w:pPr>
      <w:spacing w:after="0" w:line="240" w:lineRule="auto"/>
    </w:pPr>
    <w:rPr>
      <w:sz w:val="24"/>
      <w:szCs w:val="24"/>
    </w:rPr>
  </w:style>
  <w:style w:type="paragraph" w:styleId="ListParagraph">
    <w:name w:val="List Paragraph"/>
    <w:aliases w:val="Footnote,BulletPoints"/>
    <w:basedOn w:val="Normal"/>
    <w:link w:val="ListParagraphChar"/>
    <w:uiPriority w:val="34"/>
    <w:qFormat/>
    <w:rsid w:val="003402E4"/>
    <w:pPr>
      <w:ind w:left="720"/>
      <w:contextualSpacing/>
    </w:pPr>
  </w:style>
  <w:style w:type="character" w:styleId="Hyperlink">
    <w:name w:val="Hyperlink"/>
    <w:basedOn w:val="DefaultParagraphFont"/>
    <w:uiPriority w:val="99"/>
    <w:unhideWhenUsed/>
    <w:rsid w:val="00F17D4B"/>
    <w:rPr>
      <w:color w:val="0000FF" w:themeColor="hyperlink"/>
      <w:u w:val="single"/>
    </w:rPr>
  </w:style>
  <w:style w:type="character" w:customStyle="1" w:styleId="ListParagraphChar">
    <w:name w:val="List Paragraph Char"/>
    <w:aliases w:val="Footnote Char,BulletPoints Char"/>
    <w:link w:val="ListParagraph"/>
    <w:uiPriority w:val="34"/>
    <w:locked/>
    <w:rsid w:val="00195032"/>
    <w:rPr>
      <w:sz w:val="24"/>
      <w:szCs w:val="24"/>
    </w:rPr>
  </w:style>
  <w:style w:type="paragraph" w:styleId="Caption">
    <w:name w:val="caption"/>
    <w:basedOn w:val="Normal"/>
    <w:next w:val="Normal"/>
    <w:uiPriority w:val="35"/>
    <w:unhideWhenUsed/>
    <w:qFormat/>
    <w:rsid w:val="00A93C21"/>
    <w:rPr>
      <w:rFonts w:eastAsia="Times New Roman" w:cs="Times New Roman"/>
      <w:b/>
      <w:bCs/>
      <w:szCs w:val="18"/>
    </w:rPr>
  </w:style>
  <w:style w:type="paragraph" w:customStyle="1" w:styleId="EndNoteBibliographyTitle">
    <w:name w:val="EndNote Bibliography Title"/>
    <w:basedOn w:val="Normal"/>
    <w:link w:val="EndNoteBibliographyTitleChar"/>
    <w:rsid w:val="00C47EC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47ECC"/>
    <w:rPr>
      <w:rFonts w:ascii="Calibri" w:hAnsi="Calibri" w:cs="Calibri"/>
      <w:noProof/>
      <w:sz w:val="24"/>
      <w:szCs w:val="24"/>
    </w:rPr>
  </w:style>
  <w:style w:type="paragraph" w:customStyle="1" w:styleId="EndNoteBibliography">
    <w:name w:val="EndNote Bibliography"/>
    <w:basedOn w:val="Normal"/>
    <w:link w:val="EndNoteBibliographyChar"/>
    <w:rsid w:val="00C47ECC"/>
    <w:rPr>
      <w:rFonts w:ascii="Calibri" w:hAnsi="Calibri" w:cs="Calibri"/>
      <w:noProof/>
    </w:rPr>
  </w:style>
  <w:style w:type="character" w:customStyle="1" w:styleId="EndNoteBibliographyChar">
    <w:name w:val="EndNote Bibliography Char"/>
    <w:basedOn w:val="DefaultParagraphFont"/>
    <w:link w:val="EndNoteBibliography"/>
    <w:rsid w:val="00C47ECC"/>
    <w:rPr>
      <w:rFonts w:ascii="Calibri" w:hAnsi="Calibri" w:cs="Calibri"/>
      <w:noProof/>
      <w:sz w:val="24"/>
      <w:szCs w:val="24"/>
    </w:rPr>
  </w:style>
  <w:style w:type="character" w:styleId="FollowedHyperlink">
    <w:name w:val="FollowedHyperlink"/>
    <w:basedOn w:val="DefaultParagraphFont"/>
    <w:uiPriority w:val="99"/>
    <w:semiHidden/>
    <w:unhideWhenUsed/>
    <w:rsid w:val="00D3408F"/>
    <w:rPr>
      <w:color w:val="800080" w:themeColor="followedHyperlink"/>
      <w:u w:val="single"/>
    </w:rPr>
  </w:style>
  <w:style w:type="paragraph" w:styleId="Revision">
    <w:name w:val="Revision"/>
    <w:hidden/>
    <w:uiPriority w:val="99"/>
    <w:semiHidden/>
    <w:rsid w:val="009306A6"/>
    <w:pPr>
      <w:spacing w:after="0" w:line="240" w:lineRule="auto"/>
    </w:pPr>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5800"/>
    <w:pPr>
      <w:spacing w:line="240" w:lineRule="auto"/>
    </w:pPr>
    <w:rPr>
      <w:sz w:val="24"/>
      <w:szCs w:val="24"/>
    </w:rPr>
  </w:style>
  <w:style w:type="paragraph" w:styleId="Heading1">
    <w:name w:val="heading 1"/>
    <w:basedOn w:val="Normal"/>
    <w:next w:val="Normal"/>
    <w:link w:val="Heading1Char"/>
    <w:uiPriority w:val="9"/>
    <w:qFormat/>
    <w:rsid w:val="00487A35"/>
    <w:pPr>
      <w:keepNext/>
      <w:keepLines/>
      <w:spacing w:before="480" w:after="240"/>
      <w:outlineLvl w:val="0"/>
    </w:pPr>
    <w:rPr>
      <w:rFonts w:eastAsiaTheme="majorEastAsia" w:cstheme="majorBidi"/>
      <w:b/>
      <w:bCs/>
      <w:sz w:val="32"/>
      <w:szCs w:val="32"/>
    </w:rPr>
  </w:style>
  <w:style w:type="paragraph" w:styleId="Heading2">
    <w:name w:val="heading 2"/>
    <w:basedOn w:val="Heading4"/>
    <w:next w:val="Normal"/>
    <w:link w:val="Heading2Char"/>
    <w:uiPriority w:val="9"/>
    <w:unhideWhenUsed/>
    <w:qFormat/>
    <w:rsid w:val="00487A35"/>
    <w:pPr>
      <w:outlineLvl w:val="1"/>
    </w:pPr>
    <w:rPr>
      <w:i w:val="0"/>
      <w:sz w:val="28"/>
      <w:szCs w:val="28"/>
    </w:rPr>
  </w:style>
  <w:style w:type="paragraph" w:styleId="Heading3">
    <w:name w:val="heading 3"/>
    <w:basedOn w:val="Normal"/>
    <w:next w:val="Normal"/>
    <w:link w:val="Heading3Char"/>
    <w:uiPriority w:val="9"/>
    <w:unhideWhenUsed/>
    <w:qFormat/>
    <w:rsid w:val="00487A35"/>
    <w:pPr>
      <w:spacing w:before="240"/>
      <w:outlineLvl w:val="2"/>
    </w:pPr>
    <w:rPr>
      <w:b/>
      <w:i/>
    </w:rPr>
  </w:style>
  <w:style w:type="paragraph" w:styleId="Heading4">
    <w:name w:val="heading 4"/>
    <w:basedOn w:val="Heading3"/>
    <w:next w:val="Normal"/>
    <w:link w:val="Heading4Char"/>
    <w:uiPriority w:val="9"/>
    <w:unhideWhenUsed/>
    <w:qFormat/>
    <w:rsid w:val="000C46BB"/>
    <w:pPr>
      <w:outlineLvl w:val="3"/>
    </w:pPr>
    <w:rPr>
      <w:sz w:val="32"/>
      <w:szCs w:val="32"/>
    </w:rPr>
  </w:style>
  <w:style w:type="paragraph" w:styleId="Heading5">
    <w:name w:val="heading 5"/>
    <w:basedOn w:val="Normal"/>
    <w:next w:val="Normal"/>
    <w:link w:val="Heading5Char"/>
    <w:uiPriority w:val="9"/>
    <w:semiHidden/>
    <w:unhideWhenUsed/>
    <w:qFormat/>
    <w:rsid w:val="0063631C"/>
    <w:pPr>
      <w:keepNext/>
      <w:keepLines/>
      <w:spacing w:before="24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7A35"/>
    <w:rPr>
      <w:rFonts w:eastAsiaTheme="majorEastAsia" w:cstheme="majorBidi"/>
      <w:b/>
      <w:bCs/>
      <w:sz w:val="32"/>
      <w:szCs w:val="32"/>
    </w:rPr>
  </w:style>
  <w:style w:type="character" w:customStyle="1" w:styleId="Heading2Char">
    <w:name w:val="Heading 2 Char"/>
    <w:basedOn w:val="DefaultParagraphFont"/>
    <w:link w:val="Heading2"/>
    <w:uiPriority w:val="9"/>
    <w:rsid w:val="00487A35"/>
    <w:rPr>
      <w:b/>
      <w:sz w:val="28"/>
      <w:szCs w:val="28"/>
    </w:rPr>
  </w:style>
  <w:style w:type="character" w:customStyle="1" w:styleId="Heading3Char">
    <w:name w:val="Heading 3 Char"/>
    <w:basedOn w:val="DefaultParagraphFont"/>
    <w:link w:val="Heading3"/>
    <w:uiPriority w:val="9"/>
    <w:rsid w:val="00487A35"/>
    <w:rPr>
      <w:b/>
      <w:i/>
      <w:sz w:val="24"/>
      <w:szCs w:val="24"/>
    </w:rPr>
  </w:style>
  <w:style w:type="paragraph" w:styleId="BalloonText">
    <w:name w:val="Balloon Text"/>
    <w:basedOn w:val="Normal"/>
    <w:link w:val="BalloonTextChar"/>
    <w:uiPriority w:val="99"/>
    <w:semiHidden/>
    <w:unhideWhenUsed/>
    <w:rsid w:val="0059151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1512"/>
    <w:rPr>
      <w:rFonts w:ascii="Tahoma" w:hAnsi="Tahoma" w:cs="Tahoma"/>
      <w:sz w:val="16"/>
      <w:szCs w:val="16"/>
    </w:rPr>
  </w:style>
  <w:style w:type="character" w:styleId="CommentReference">
    <w:name w:val="annotation reference"/>
    <w:basedOn w:val="DefaultParagraphFont"/>
    <w:uiPriority w:val="99"/>
    <w:semiHidden/>
    <w:unhideWhenUsed/>
    <w:rsid w:val="00E677DD"/>
    <w:rPr>
      <w:sz w:val="16"/>
      <w:szCs w:val="16"/>
    </w:rPr>
  </w:style>
  <w:style w:type="paragraph" w:styleId="CommentText">
    <w:name w:val="annotation text"/>
    <w:basedOn w:val="Normal"/>
    <w:link w:val="CommentTextChar"/>
    <w:uiPriority w:val="99"/>
    <w:unhideWhenUsed/>
    <w:rsid w:val="00E677DD"/>
    <w:rPr>
      <w:sz w:val="20"/>
      <w:szCs w:val="20"/>
    </w:rPr>
  </w:style>
  <w:style w:type="character" w:customStyle="1" w:styleId="CommentTextChar">
    <w:name w:val="Comment Text Char"/>
    <w:basedOn w:val="DefaultParagraphFont"/>
    <w:link w:val="CommentText"/>
    <w:uiPriority w:val="99"/>
    <w:rsid w:val="00E677DD"/>
    <w:rPr>
      <w:sz w:val="20"/>
      <w:szCs w:val="20"/>
    </w:rPr>
  </w:style>
  <w:style w:type="paragraph" w:styleId="CommentSubject">
    <w:name w:val="annotation subject"/>
    <w:basedOn w:val="CommentText"/>
    <w:next w:val="CommentText"/>
    <w:link w:val="CommentSubjectChar"/>
    <w:uiPriority w:val="99"/>
    <w:semiHidden/>
    <w:unhideWhenUsed/>
    <w:rsid w:val="00E677DD"/>
    <w:rPr>
      <w:b/>
      <w:bCs/>
    </w:rPr>
  </w:style>
  <w:style w:type="character" w:customStyle="1" w:styleId="CommentSubjectChar">
    <w:name w:val="Comment Subject Char"/>
    <w:basedOn w:val="CommentTextChar"/>
    <w:link w:val="CommentSubject"/>
    <w:uiPriority w:val="99"/>
    <w:semiHidden/>
    <w:rsid w:val="00E677DD"/>
    <w:rPr>
      <w:b/>
      <w:bCs/>
      <w:sz w:val="20"/>
      <w:szCs w:val="20"/>
    </w:rPr>
  </w:style>
  <w:style w:type="character" w:customStyle="1" w:styleId="Heading4Char">
    <w:name w:val="Heading 4 Char"/>
    <w:basedOn w:val="DefaultParagraphFont"/>
    <w:link w:val="Heading4"/>
    <w:uiPriority w:val="9"/>
    <w:rsid w:val="000C46BB"/>
    <w:rPr>
      <w:b/>
      <w:sz w:val="32"/>
      <w:szCs w:val="32"/>
    </w:rPr>
  </w:style>
  <w:style w:type="character" w:customStyle="1" w:styleId="Heading5Char">
    <w:name w:val="Heading 5 Char"/>
    <w:basedOn w:val="DefaultParagraphFont"/>
    <w:link w:val="Heading5"/>
    <w:uiPriority w:val="9"/>
    <w:semiHidden/>
    <w:rsid w:val="0063631C"/>
    <w:rPr>
      <w:rFonts w:ascii="Lucida Bright" w:eastAsiaTheme="majorEastAsia" w:hAnsi="Lucida Bright" w:cstheme="majorBidi"/>
      <w:sz w:val="24"/>
      <w:szCs w:val="24"/>
    </w:rPr>
  </w:style>
  <w:style w:type="paragraph" w:styleId="Title">
    <w:name w:val="Title"/>
    <w:basedOn w:val="Normal"/>
    <w:next w:val="Normal"/>
    <w:link w:val="TitleChar"/>
    <w:uiPriority w:val="10"/>
    <w:qFormat/>
    <w:rsid w:val="00B83242"/>
    <w:pPr>
      <w:spacing w:after="240"/>
      <w:contextualSpacing/>
    </w:pPr>
    <w:rPr>
      <w:rFonts w:eastAsiaTheme="majorEastAsia" w:cstheme="majorBidi"/>
      <w:b/>
      <w:spacing w:val="5"/>
      <w:kern w:val="28"/>
      <w:sz w:val="52"/>
      <w:szCs w:val="52"/>
    </w:rPr>
  </w:style>
  <w:style w:type="character" w:customStyle="1" w:styleId="TitleChar">
    <w:name w:val="Title Char"/>
    <w:basedOn w:val="DefaultParagraphFont"/>
    <w:link w:val="Title"/>
    <w:uiPriority w:val="10"/>
    <w:rsid w:val="00B83242"/>
    <w:rPr>
      <w:rFonts w:eastAsiaTheme="majorEastAsia" w:cstheme="majorBidi"/>
      <w:b/>
      <w:spacing w:val="5"/>
      <w:kern w:val="28"/>
      <w:sz w:val="52"/>
      <w:szCs w:val="52"/>
    </w:rPr>
  </w:style>
  <w:style w:type="paragraph" w:styleId="Footer">
    <w:name w:val="footer"/>
    <w:basedOn w:val="Normal"/>
    <w:link w:val="FooterChar"/>
    <w:uiPriority w:val="99"/>
    <w:unhideWhenUsed/>
    <w:rsid w:val="00705DAD"/>
    <w:pPr>
      <w:tabs>
        <w:tab w:val="center" w:pos="4320"/>
        <w:tab w:val="right" w:pos="8640"/>
      </w:tabs>
      <w:spacing w:after="0"/>
    </w:pPr>
  </w:style>
  <w:style w:type="character" w:customStyle="1" w:styleId="FooterChar">
    <w:name w:val="Footer Char"/>
    <w:basedOn w:val="DefaultParagraphFont"/>
    <w:link w:val="Footer"/>
    <w:uiPriority w:val="99"/>
    <w:rsid w:val="00705DAD"/>
    <w:rPr>
      <w:rFonts w:ascii="Lucida Bright" w:hAnsi="Lucida Bright"/>
      <w:sz w:val="24"/>
      <w:szCs w:val="24"/>
    </w:rPr>
  </w:style>
  <w:style w:type="character" w:styleId="PageNumber">
    <w:name w:val="page number"/>
    <w:basedOn w:val="DefaultParagraphFont"/>
    <w:uiPriority w:val="99"/>
    <w:semiHidden/>
    <w:unhideWhenUsed/>
    <w:rsid w:val="00705DAD"/>
  </w:style>
  <w:style w:type="paragraph" w:styleId="Header">
    <w:name w:val="header"/>
    <w:basedOn w:val="Normal"/>
    <w:link w:val="HeaderChar"/>
    <w:uiPriority w:val="99"/>
    <w:unhideWhenUsed/>
    <w:rsid w:val="00705DAD"/>
    <w:pPr>
      <w:tabs>
        <w:tab w:val="center" w:pos="4320"/>
        <w:tab w:val="right" w:pos="8640"/>
      </w:tabs>
      <w:spacing w:after="0"/>
    </w:pPr>
  </w:style>
  <w:style w:type="character" w:customStyle="1" w:styleId="HeaderChar">
    <w:name w:val="Header Char"/>
    <w:basedOn w:val="DefaultParagraphFont"/>
    <w:link w:val="Header"/>
    <w:uiPriority w:val="99"/>
    <w:rsid w:val="00705DAD"/>
    <w:rPr>
      <w:rFonts w:ascii="Lucida Bright" w:hAnsi="Lucida Bright"/>
      <w:sz w:val="24"/>
      <w:szCs w:val="24"/>
    </w:rPr>
  </w:style>
  <w:style w:type="paragraph" w:styleId="DocumentMap">
    <w:name w:val="Document Map"/>
    <w:basedOn w:val="Normal"/>
    <w:link w:val="DocumentMapChar"/>
    <w:uiPriority w:val="99"/>
    <w:semiHidden/>
    <w:unhideWhenUsed/>
    <w:rsid w:val="00832324"/>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832324"/>
    <w:rPr>
      <w:rFonts w:ascii="Lucida Grande" w:hAnsi="Lucida Grande" w:cs="Lucida Grande"/>
      <w:sz w:val="24"/>
      <w:szCs w:val="24"/>
    </w:rPr>
  </w:style>
  <w:style w:type="table" w:styleId="TableGrid">
    <w:name w:val="Table Grid"/>
    <w:basedOn w:val="TableNormal"/>
    <w:uiPriority w:val="59"/>
    <w:rsid w:val="001420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writing">
    <w:name w:val="Table writing"/>
    <w:basedOn w:val="Normal"/>
    <w:qFormat/>
    <w:rsid w:val="001420B3"/>
    <w:pPr>
      <w:autoSpaceDE w:val="0"/>
      <w:autoSpaceDN w:val="0"/>
      <w:adjustRightInd w:val="0"/>
      <w:spacing w:before="60" w:after="60"/>
    </w:pPr>
    <w:rPr>
      <w:rFonts w:cs="Calibri"/>
      <w:color w:val="000000"/>
      <w:sz w:val="20"/>
      <w:szCs w:val="20"/>
    </w:rPr>
  </w:style>
  <w:style w:type="paragraph" w:customStyle="1" w:styleId="Tableheading">
    <w:name w:val="Table heading"/>
    <w:basedOn w:val="Normal"/>
    <w:qFormat/>
    <w:rsid w:val="001420B3"/>
    <w:pPr>
      <w:autoSpaceDE w:val="0"/>
      <w:autoSpaceDN w:val="0"/>
      <w:adjustRightInd w:val="0"/>
      <w:spacing w:before="60" w:after="60"/>
      <w:jc w:val="center"/>
    </w:pPr>
    <w:rPr>
      <w:rFonts w:cs="Calibri"/>
      <w:b/>
    </w:r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rsid w:val="00ED633B"/>
    <w:pPr>
      <w:spacing w:after="160" w:line="240" w:lineRule="exact"/>
    </w:pPr>
    <w:rPr>
      <w:rFonts w:ascii="Verdana" w:eastAsia="MS Mincho" w:hAnsi="Verdana" w:cs="Verdana"/>
      <w:sz w:val="20"/>
      <w:szCs w:val="20"/>
      <w:lang w:val="en-US" w:eastAsia="en-US"/>
    </w:rPr>
  </w:style>
  <w:style w:type="paragraph" w:customStyle="1" w:styleId="Notes">
    <w:name w:val="Notes"/>
    <w:basedOn w:val="Normal"/>
    <w:qFormat/>
    <w:rsid w:val="003370D0"/>
    <w:rPr>
      <w:rFonts w:cs="Baskerville"/>
      <w:sz w:val="20"/>
      <w:szCs w:val="20"/>
    </w:rPr>
  </w:style>
  <w:style w:type="paragraph" w:customStyle="1" w:styleId="Tabletitle">
    <w:name w:val="Table title"/>
    <w:basedOn w:val="Heading4"/>
    <w:link w:val="TabletitleChar"/>
    <w:qFormat/>
    <w:rsid w:val="00487A35"/>
    <w:pPr>
      <w:spacing w:after="20"/>
    </w:pPr>
    <w:rPr>
      <w:i w:val="0"/>
      <w:sz w:val="24"/>
      <w:szCs w:val="24"/>
    </w:rPr>
  </w:style>
  <w:style w:type="paragraph" w:customStyle="1" w:styleId="Figurecaption">
    <w:name w:val="Figure caption"/>
    <w:basedOn w:val="Normal"/>
    <w:link w:val="FigurecaptionChar"/>
    <w:qFormat/>
    <w:rsid w:val="00FE645A"/>
    <w:pPr>
      <w:spacing w:before="60" w:after="60"/>
    </w:pPr>
    <w:rPr>
      <w:sz w:val="20"/>
      <w:szCs w:val="20"/>
      <w:lang w:eastAsia="en-US"/>
    </w:rPr>
  </w:style>
  <w:style w:type="character" w:customStyle="1" w:styleId="FigurecaptionChar">
    <w:name w:val="Figure caption Char"/>
    <w:basedOn w:val="DefaultParagraphFont"/>
    <w:link w:val="Figurecaption"/>
    <w:rsid w:val="00FE645A"/>
    <w:rPr>
      <w:sz w:val="20"/>
      <w:szCs w:val="20"/>
      <w:lang w:eastAsia="en-US"/>
    </w:rPr>
  </w:style>
  <w:style w:type="paragraph" w:styleId="FootnoteText">
    <w:name w:val="footnote text"/>
    <w:basedOn w:val="Normal"/>
    <w:link w:val="FootnoteTextChar"/>
    <w:uiPriority w:val="99"/>
    <w:semiHidden/>
    <w:unhideWhenUsed/>
    <w:rsid w:val="008142B4"/>
    <w:pPr>
      <w:spacing w:after="0"/>
    </w:pPr>
    <w:rPr>
      <w:sz w:val="18"/>
      <w:szCs w:val="20"/>
    </w:rPr>
  </w:style>
  <w:style w:type="character" w:customStyle="1" w:styleId="FootnoteTextChar">
    <w:name w:val="Footnote Text Char"/>
    <w:basedOn w:val="DefaultParagraphFont"/>
    <w:link w:val="FootnoteText"/>
    <w:uiPriority w:val="99"/>
    <w:semiHidden/>
    <w:rsid w:val="008142B4"/>
    <w:rPr>
      <w:sz w:val="18"/>
      <w:szCs w:val="20"/>
    </w:rPr>
  </w:style>
  <w:style w:type="character" w:styleId="FootnoteReference">
    <w:name w:val="footnote reference"/>
    <w:basedOn w:val="DefaultParagraphFont"/>
    <w:uiPriority w:val="99"/>
    <w:semiHidden/>
    <w:unhideWhenUsed/>
    <w:rsid w:val="008142B4"/>
    <w:rPr>
      <w:vertAlign w:val="superscript"/>
    </w:rPr>
  </w:style>
  <w:style w:type="character" w:customStyle="1" w:styleId="TabletitleChar">
    <w:name w:val="Table title Char"/>
    <w:basedOn w:val="Heading4Char"/>
    <w:link w:val="Tabletitle"/>
    <w:rsid w:val="00487A35"/>
    <w:rPr>
      <w:b/>
      <w:sz w:val="24"/>
      <w:szCs w:val="24"/>
    </w:rPr>
  </w:style>
  <w:style w:type="paragraph" w:customStyle="1" w:styleId="Figuretitle">
    <w:name w:val="Figure title"/>
    <w:basedOn w:val="Tabletitle"/>
    <w:link w:val="FiguretitleChar"/>
    <w:qFormat/>
    <w:rsid w:val="00FE645A"/>
    <w:pPr>
      <w:spacing w:before="60" w:after="60"/>
    </w:pPr>
    <w:rPr>
      <w:lang w:val="en-US"/>
    </w:rPr>
  </w:style>
  <w:style w:type="character" w:customStyle="1" w:styleId="FiguretitleChar">
    <w:name w:val="Figure title Char"/>
    <w:basedOn w:val="TabletitleChar"/>
    <w:link w:val="Figuretitle"/>
    <w:rsid w:val="00FE645A"/>
    <w:rPr>
      <w:rFonts w:ascii="Lucida Bright" w:eastAsiaTheme="majorEastAsia" w:hAnsi="Lucida Bright" w:cstheme="majorBidi"/>
      <w:b/>
      <w:bCs w:val="0"/>
      <w:i w:val="0"/>
      <w:iCs w:val="0"/>
      <w:sz w:val="24"/>
      <w:szCs w:val="24"/>
      <w:lang w:val="en-US"/>
    </w:rPr>
  </w:style>
  <w:style w:type="paragraph" w:styleId="NoSpacing">
    <w:name w:val="No Spacing"/>
    <w:uiPriority w:val="1"/>
    <w:qFormat/>
    <w:rsid w:val="00BB0D1A"/>
    <w:pPr>
      <w:spacing w:after="0" w:line="240" w:lineRule="auto"/>
    </w:pPr>
    <w:rPr>
      <w:sz w:val="24"/>
      <w:szCs w:val="24"/>
    </w:rPr>
  </w:style>
  <w:style w:type="paragraph" w:styleId="ListParagraph">
    <w:name w:val="List Paragraph"/>
    <w:aliases w:val="Footnote,BulletPoints"/>
    <w:basedOn w:val="Normal"/>
    <w:link w:val="ListParagraphChar"/>
    <w:uiPriority w:val="34"/>
    <w:qFormat/>
    <w:rsid w:val="003402E4"/>
    <w:pPr>
      <w:ind w:left="720"/>
      <w:contextualSpacing/>
    </w:pPr>
  </w:style>
  <w:style w:type="character" w:styleId="Hyperlink">
    <w:name w:val="Hyperlink"/>
    <w:basedOn w:val="DefaultParagraphFont"/>
    <w:uiPriority w:val="99"/>
    <w:unhideWhenUsed/>
    <w:rsid w:val="00F17D4B"/>
    <w:rPr>
      <w:color w:val="0000FF" w:themeColor="hyperlink"/>
      <w:u w:val="single"/>
    </w:rPr>
  </w:style>
  <w:style w:type="character" w:customStyle="1" w:styleId="ListParagraphChar">
    <w:name w:val="List Paragraph Char"/>
    <w:aliases w:val="Footnote Char,BulletPoints Char"/>
    <w:link w:val="ListParagraph"/>
    <w:uiPriority w:val="34"/>
    <w:locked/>
    <w:rsid w:val="00195032"/>
    <w:rPr>
      <w:sz w:val="24"/>
      <w:szCs w:val="24"/>
    </w:rPr>
  </w:style>
  <w:style w:type="paragraph" w:styleId="Caption">
    <w:name w:val="caption"/>
    <w:basedOn w:val="Normal"/>
    <w:next w:val="Normal"/>
    <w:uiPriority w:val="35"/>
    <w:unhideWhenUsed/>
    <w:qFormat/>
    <w:rsid w:val="00A93C21"/>
    <w:rPr>
      <w:rFonts w:eastAsia="Times New Roman" w:cs="Times New Roman"/>
      <w:b/>
      <w:bCs/>
      <w:szCs w:val="18"/>
    </w:rPr>
  </w:style>
  <w:style w:type="paragraph" w:customStyle="1" w:styleId="EndNoteBibliographyTitle">
    <w:name w:val="EndNote Bibliography Title"/>
    <w:basedOn w:val="Normal"/>
    <w:link w:val="EndNoteBibliographyTitleChar"/>
    <w:rsid w:val="00C47EC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47ECC"/>
    <w:rPr>
      <w:rFonts w:ascii="Calibri" w:hAnsi="Calibri" w:cs="Calibri"/>
      <w:noProof/>
      <w:sz w:val="24"/>
      <w:szCs w:val="24"/>
    </w:rPr>
  </w:style>
  <w:style w:type="paragraph" w:customStyle="1" w:styleId="EndNoteBibliography">
    <w:name w:val="EndNote Bibliography"/>
    <w:basedOn w:val="Normal"/>
    <w:link w:val="EndNoteBibliographyChar"/>
    <w:rsid w:val="00C47ECC"/>
    <w:rPr>
      <w:rFonts w:ascii="Calibri" w:hAnsi="Calibri" w:cs="Calibri"/>
      <w:noProof/>
    </w:rPr>
  </w:style>
  <w:style w:type="character" w:customStyle="1" w:styleId="EndNoteBibliographyChar">
    <w:name w:val="EndNote Bibliography Char"/>
    <w:basedOn w:val="DefaultParagraphFont"/>
    <w:link w:val="EndNoteBibliography"/>
    <w:rsid w:val="00C47ECC"/>
    <w:rPr>
      <w:rFonts w:ascii="Calibri" w:hAnsi="Calibri" w:cs="Calibri"/>
      <w:noProof/>
      <w:sz w:val="24"/>
      <w:szCs w:val="24"/>
    </w:rPr>
  </w:style>
  <w:style w:type="character" w:styleId="FollowedHyperlink">
    <w:name w:val="FollowedHyperlink"/>
    <w:basedOn w:val="DefaultParagraphFont"/>
    <w:uiPriority w:val="99"/>
    <w:semiHidden/>
    <w:unhideWhenUsed/>
    <w:rsid w:val="00D3408F"/>
    <w:rPr>
      <w:color w:val="800080" w:themeColor="followedHyperlink"/>
      <w:u w:val="single"/>
    </w:rPr>
  </w:style>
  <w:style w:type="paragraph" w:styleId="Revision">
    <w:name w:val="Revision"/>
    <w:hidden/>
    <w:uiPriority w:val="99"/>
    <w:semiHidden/>
    <w:rsid w:val="009306A6"/>
    <w:pPr>
      <w:spacing w:after="0" w:line="240" w:lineRule="auto"/>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939487">
      <w:bodyDiv w:val="1"/>
      <w:marLeft w:val="0"/>
      <w:marRight w:val="0"/>
      <w:marTop w:val="0"/>
      <w:marBottom w:val="0"/>
      <w:divBdr>
        <w:top w:val="none" w:sz="0" w:space="0" w:color="auto"/>
        <w:left w:val="none" w:sz="0" w:space="0" w:color="auto"/>
        <w:bottom w:val="none" w:sz="0" w:space="0" w:color="auto"/>
        <w:right w:val="none" w:sz="0" w:space="0" w:color="auto"/>
      </w:divBdr>
    </w:div>
    <w:div w:id="259606490">
      <w:bodyDiv w:val="1"/>
      <w:marLeft w:val="0"/>
      <w:marRight w:val="0"/>
      <w:marTop w:val="0"/>
      <w:marBottom w:val="0"/>
      <w:divBdr>
        <w:top w:val="none" w:sz="0" w:space="0" w:color="auto"/>
        <w:left w:val="none" w:sz="0" w:space="0" w:color="auto"/>
        <w:bottom w:val="none" w:sz="0" w:space="0" w:color="auto"/>
        <w:right w:val="none" w:sz="0" w:space="0" w:color="auto"/>
      </w:divBdr>
    </w:div>
    <w:div w:id="395667520">
      <w:bodyDiv w:val="1"/>
      <w:marLeft w:val="0"/>
      <w:marRight w:val="0"/>
      <w:marTop w:val="0"/>
      <w:marBottom w:val="0"/>
      <w:divBdr>
        <w:top w:val="none" w:sz="0" w:space="0" w:color="auto"/>
        <w:left w:val="none" w:sz="0" w:space="0" w:color="auto"/>
        <w:bottom w:val="none" w:sz="0" w:space="0" w:color="auto"/>
        <w:right w:val="none" w:sz="0" w:space="0" w:color="auto"/>
      </w:divBdr>
    </w:div>
    <w:div w:id="599603305">
      <w:bodyDiv w:val="1"/>
      <w:marLeft w:val="0"/>
      <w:marRight w:val="0"/>
      <w:marTop w:val="0"/>
      <w:marBottom w:val="0"/>
      <w:divBdr>
        <w:top w:val="none" w:sz="0" w:space="0" w:color="auto"/>
        <w:left w:val="none" w:sz="0" w:space="0" w:color="auto"/>
        <w:bottom w:val="none" w:sz="0" w:space="0" w:color="auto"/>
        <w:right w:val="none" w:sz="0" w:space="0" w:color="auto"/>
      </w:divBdr>
    </w:div>
    <w:div w:id="1014648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tga.gov.au/product-information-pi" TargetMode="External"/><Relationship Id="rId18" Type="http://schemas.openxmlformats.org/officeDocument/2006/relationships/hyperlink" Target="http://www.pbs.gov.au" TargetMode="External"/><Relationship Id="rId26" Type="http://schemas.openxmlformats.org/officeDocument/2006/relationships/hyperlink" Target="http://www.pbs.gov.au/info/industry/listing/elements/pbac-meetings/psd/2015-11/lenalidomide-revlimid-psd-11-2015" TargetMode="External"/><Relationship Id="rId39" Type="http://schemas.openxmlformats.org/officeDocument/2006/relationships/hyperlink" Target="http://www.pbs.gov.au/pbs/industry/listing/elements/pbac-meetings/psd/2016-11/carfilzomib-psd-november-2016" TargetMode="External"/><Relationship Id="rId21" Type="http://schemas.openxmlformats.org/officeDocument/2006/relationships/hyperlink" Target="http://www.pbs.gov.au/pbs/home" TargetMode="External"/><Relationship Id="rId34" Type="http://schemas.openxmlformats.org/officeDocument/2006/relationships/hyperlink" Target="http://www.pbs.gov.au/industry/listing/elements/pbac-meetings/psd/2016-03/files/lenalidomide-psd-march-2016.pdf" TargetMode="External"/><Relationship Id="rId42" Type="http://schemas.openxmlformats.org/officeDocument/2006/relationships/chart" Target="charts/chart2.xml"/><Relationship Id="rId47" Type="http://schemas.openxmlformats.org/officeDocument/2006/relationships/chart" Target="charts/chart7.xml"/><Relationship Id="rId50" Type="http://schemas.openxmlformats.org/officeDocument/2006/relationships/image" Target="media/image3.png"/><Relationship Id="rId55" Type="http://schemas.openxmlformats.org/officeDocument/2006/relationships/chart" Target="charts/chart8.xml"/><Relationship Id="rId63" Type="http://schemas.openxmlformats.org/officeDocument/2006/relationships/chart" Target="charts/chart16.xml"/><Relationship Id="rId68"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tga.gov.au/consumers/information-medicines-cmi.htm" TargetMode="External"/><Relationship Id="rId29" Type="http://schemas.openxmlformats.org/officeDocument/2006/relationships/hyperlink" Target="http://www.health.gov.au/internet/main/publishing.nsf/Content/pbac-psd-bortezomib-july07" TargetMode="External"/><Relationship Id="rId11" Type="http://schemas.openxmlformats.org/officeDocument/2006/relationships/hyperlink" Target="http://tga.gov.au/hp/information-medicines-pi.htm" TargetMode="External"/><Relationship Id="rId24" Type="http://schemas.openxmlformats.org/officeDocument/2006/relationships/hyperlink" Target="http://www.pbs.gov.au/info/industry/listing/elements/pbac-meetings/psd/2013-03/lenalidomide" TargetMode="External"/><Relationship Id="rId32" Type="http://schemas.openxmlformats.org/officeDocument/2006/relationships/hyperlink" Target="http://www.pbs.gov.au/info/industry/listing/elements/pbac-meetings/psd/2012-03/bortezomib" TargetMode="External"/><Relationship Id="rId37" Type="http://schemas.openxmlformats.org/officeDocument/2006/relationships/hyperlink" Target="http://www.pbs.gov.au/industry/listing/elements/pbac-meetings/psd/2016-03/files/pomalidomide-psd-march-2016.pdf" TargetMode="External"/><Relationship Id="rId40" Type="http://schemas.openxmlformats.org/officeDocument/2006/relationships/hyperlink" Target="http://www.pbs.gov.au/industry/listing/elements/dusc-meetings/dos/dusc-dos-oct-2013.pdf" TargetMode="External"/><Relationship Id="rId45" Type="http://schemas.openxmlformats.org/officeDocument/2006/relationships/chart" Target="charts/chart5.xml"/><Relationship Id="rId53" Type="http://schemas.openxmlformats.org/officeDocument/2006/relationships/image" Target="media/image6.png"/><Relationship Id="rId58" Type="http://schemas.openxmlformats.org/officeDocument/2006/relationships/chart" Target="charts/chart11.xml"/><Relationship Id="rId66" Type="http://schemas.openxmlformats.org/officeDocument/2006/relationships/chart" Target="charts/chart19.xml"/><Relationship Id="rId79"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tga.gov.au/hp/information-medicines-pi.htm" TargetMode="External"/><Relationship Id="rId23" Type="http://schemas.openxmlformats.org/officeDocument/2006/relationships/hyperlink" Target="http://www.pbs.gov.au/info/industry/listing/elements/pbac-meetings/psd/2008-03/pbac-psd-lenalidomide-mar08" TargetMode="External"/><Relationship Id="rId28" Type="http://schemas.openxmlformats.org/officeDocument/2006/relationships/hyperlink" Target="http://www.pbs.gov.au/industry/listing/elements/pbac-meetings/psd/2016-03/files/pomalidomide-psd-march-2016.pdf" TargetMode="External"/><Relationship Id="rId36" Type="http://schemas.openxmlformats.org/officeDocument/2006/relationships/hyperlink" Target="http://www.pbs.gov.au/info/industry/listing/elements/pbac-meetings/psd/2014-07/pomalidomide-psd-07-2014" TargetMode="External"/><Relationship Id="rId49" Type="http://schemas.openxmlformats.org/officeDocument/2006/relationships/image" Target="media/image2.png"/><Relationship Id="rId57" Type="http://schemas.openxmlformats.org/officeDocument/2006/relationships/chart" Target="charts/chart10.xml"/><Relationship Id="rId61" Type="http://schemas.openxmlformats.org/officeDocument/2006/relationships/chart" Target="charts/chart14.xml"/><Relationship Id="rId10" Type="http://schemas.openxmlformats.org/officeDocument/2006/relationships/hyperlink" Target="https://www.tga.gov.au/product-information-pi" TargetMode="External"/><Relationship Id="rId19" Type="http://schemas.openxmlformats.org/officeDocument/2006/relationships/hyperlink" Target="http://www.pbs.gov.au/" TargetMode="External"/><Relationship Id="rId31" Type="http://schemas.openxmlformats.org/officeDocument/2006/relationships/hyperlink" Target="http://www.pbs.gov.au/info/industry/listing/elements/pbac-meetings/psd/2010-03/pbac-psd-bortezomib-mar10" TargetMode="External"/><Relationship Id="rId44" Type="http://schemas.openxmlformats.org/officeDocument/2006/relationships/chart" Target="charts/chart4.xml"/><Relationship Id="rId52" Type="http://schemas.openxmlformats.org/officeDocument/2006/relationships/image" Target="media/image5.png"/><Relationship Id="rId60" Type="http://schemas.openxmlformats.org/officeDocument/2006/relationships/chart" Target="charts/chart13.xml"/><Relationship Id="rId65" Type="http://schemas.openxmlformats.org/officeDocument/2006/relationships/chart" Target="charts/chart18.xml"/><Relationship Id="rId78"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www.pbs.gov.au/pbs/home" TargetMode="External"/><Relationship Id="rId14" Type="http://schemas.openxmlformats.org/officeDocument/2006/relationships/hyperlink" Target="http://www.pbs.gov.au/pbs/home" TargetMode="External"/><Relationship Id="rId22" Type="http://schemas.openxmlformats.org/officeDocument/2006/relationships/hyperlink" Target="http://www.pbs.gov.au/info/industry/listing/elements/pbac-meetings/psd/2009-03/pbac-psd-thalidomide-march09" TargetMode="External"/><Relationship Id="rId27" Type="http://schemas.openxmlformats.org/officeDocument/2006/relationships/hyperlink" Target="http://www.pbs.gov.au/industry/listing/elements/pbac-meetings/psd/2016-03/files/lenalidomide-psd-march-2016.pdf" TargetMode="External"/><Relationship Id="rId30" Type="http://schemas.openxmlformats.org/officeDocument/2006/relationships/hyperlink" Target="http://www.health.gov.au/internet/main/publishing.nsf/Content/pbac-psd-Bortezomib-jul09." TargetMode="External"/><Relationship Id="rId35" Type="http://schemas.openxmlformats.org/officeDocument/2006/relationships/hyperlink" Target="http://www.pbs.gov.au/info/industry/listing/elements/pbac-meetings/psd/2014-07/pomalidomide-psd-07-2014" TargetMode="External"/><Relationship Id="rId43" Type="http://schemas.openxmlformats.org/officeDocument/2006/relationships/chart" Target="charts/chart3.xml"/><Relationship Id="rId48" Type="http://schemas.openxmlformats.org/officeDocument/2006/relationships/image" Target="media/image1.png"/><Relationship Id="rId56" Type="http://schemas.openxmlformats.org/officeDocument/2006/relationships/chart" Target="charts/chart9.xml"/><Relationship Id="rId64" Type="http://schemas.openxmlformats.org/officeDocument/2006/relationships/chart" Target="charts/chart17.xml"/><Relationship Id="rId69" Type="http://schemas.openxmlformats.org/officeDocument/2006/relationships/footer" Target="footer2.xml"/><Relationship Id="rId8" Type="http://schemas.openxmlformats.org/officeDocument/2006/relationships/endnotes" Target="endnotes.xml"/><Relationship Id="rId51" Type="http://schemas.openxmlformats.org/officeDocument/2006/relationships/image" Target="media/image4.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www.tga.gov.au/consumers/information-medicines-cmi.htm" TargetMode="External"/><Relationship Id="rId17" Type="http://schemas.openxmlformats.org/officeDocument/2006/relationships/hyperlink" Target="http://www.pbs.gov.au/pbs/home" TargetMode="External"/><Relationship Id="rId25" Type="http://schemas.openxmlformats.org/officeDocument/2006/relationships/hyperlink" Target="http://www.pbs.gov.au/info/industry/listing/elements/pbac-meetings/pbac-outcomes/pbac-recommendations-march-2014" TargetMode="External"/><Relationship Id="rId33" Type="http://schemas.openxmlformats.org/officeDocument/2006/relationships/hyperlink" Target="http://www.pbs.gov.au/industry/listing/elements/pbac-meetings/psd/2016-03/files/bortezomib-psd-march-2016.pdf" TargetMode="External"/><Relationship Id="rId38" Type="http://schemas.openxmlformats.org/officeDocument/2006/relationships/hyperlink" Target="http://www.pbs.gov.au/info/industry/listing/elements/pbac-meetings/psd/2017-03/pomalidomide-psd-march-2017" TargetMode="External"/><Relationship Id="rId46" Type="http://schemas.openxmlformats.org/officeDocument/2006/relationships/chart" Target="charts/chart6.xml"/><Relationship Id="rId59" Type="http://schemas.openxmlformats.org/officeDocument/2006/relationships/chart" Target="charts/chart12.xml"/><Relationship Id="rId67" Type="http://schemas.openxmlformats.org/officeDocument/2006/relationships/chart" Target="charts/chart20.xml"/><Relationship Id="rId20" Type="http://schemas.openxmlformats.org/officeDocument/2006/relationships/hyperlink" Target="file:///\\central.health\DFSGroupData\Sites\CO1\CO\PBD\PEB\EVAL\DUSC\DUSC%20Documents\Predicted%20vs%20actual%20usage\pbs.gov.au" TargetMode="External"/><Relationship Id="rId41" Type="http://schemas.openxmlformats.org/officeDocument/2006/relationships/chart" Target="charts/chart1.xml"/><Relationship Id="rId54" Type="http://schemas.openxmlformats.org/officeDocument/2006/relationships/image" Target="media/image7.png"/><Relationship Id="rId62" Type="http://schemas.openxmlformats.org/officeDocument/2006/relationships/chart" Target="charts/chart15.xml"/><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mavis\mm-sg\Myeloma\NEW_Results\Figure_1_2.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mavis\mm-sg\Myeloma\NEW_Results\Figure_13to17.xls"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mavis\mm-sg\Myeloma\NEW_Results\Figure_13to17.xls"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mavis\mm-sg\Myeloma\NEW_Results\Figure_13to17.xls"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mavis\mm-sg\Myeloma\NEW_Results\Figure_13to17.xls"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mavis\mm-sg\Myeloma\NEW_Results\Additional_Figure_6_7.xls"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mavis\mm-sg\Myeloma\NEW_Results\Additional_Figure_6_7.xls"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mavis\mm-sg\Myeloma\NEW_Results\Additional_Figure_13to17.xls"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mavis\mm-sg\Myeloma\NEW_Results\Additional_Figure_13to17.xls"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mavis\mm-sg\Myeloma\NEW_Results\Additional_Figure_13to17.xls"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mavis\mm-sg\Myeloma\NEW_Results\Additional_Figure_13to17.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mavis\mm-sg\Myeloma\NEW_Results\Figure_1_2.xls"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mavis\mm-sg\Myeloma\NEW_Results\Additional_Figure_13to17.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gadzhano\Desktop\PBS_Meyloma\REPORT_NEW_LAST\Figure_3_4_5.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mavis\mm-sg\Myeloma\NEW_Results\Figure_3_4_5.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mavis\mm-sg\Myeloma\NEW_Results\Figure_3_4_5.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mavis\mm-sg\Myeloma\NEW_Results\Figure_6_7.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mavis\mm-sg\Myeloma\NEW_Results\Figure_6_7.xl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gadzhano\Desktop\PBS_Meyloma\REPORT\Figure10.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mavis\mm-sg\Myeloma\NEW_Results\Figure_13to17.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igure1!$D$1</c:f>
              <c:strCache>
                <c:ptCount val="1"/>
                <c:pt idx="0">
                  <c:v>Rate</c:v>
                </c:pt>
              </c:strCache>
            </c:strRef>
          </c:tx>
          <c:spPr>
            <a:ln>
              <a:solidFill>
                <a:schemeClr val="tx1"/>
              </a:solidFill>
            </a:ln>
          </c:spPr>
          <c:marker>
            <c:symbol val="none"/>
          </c:marker>
          <c:cat>
            <c:numRef>
              <c:f>Figure1!$A$2:$A$43</c:f>
              <c:numCache>
                <c:formatCode>mmm\-yy</c:formatCode>
                <c:ptCount val="42"/>
                <c:pt idx="0">
                  <c:v>41456</c:v>
                </c:pt>
                <c:pt idx="1">
                  <c:v>41487</c:v>
                </c:pt>
                <c:pt idx="2">
                  <c:v>41518</c:v>
                </c:pt>
                <c:pt idx="3">
                  <c:v>41548</c:v>
                </c:pt>
                <c:pt idx="4">
                  <c:v>41579</c:v>
                </c:pt>
                <c:pt idx="5">
                  <c:v>41609</c:v>
                </c:pt>
                <c:pt idx="6">
                  <c:v>41640</c:v>
                </c:pt>
                <c:pt idx="7">
                  <c:v>41671</c:v>
                </c:pt>
                <c:pt idx="8">
                  <c:v>41699</c:v>
                </c:pt>
                <c:pt idx="9">
                  <c:v>41730</c:v>
                </c:pt>
                <c:pt idx="10">
                  <c:v>41760</c:v>
                </c:pt>
                <c:pt idx="11">
                  <c:v>41791</c:v>
                </c:pt>
                <c:pt idx="12">
                  <c:v>41821</c:v>
                </c:pt>
                <c:pt idx="13">
                  <c:v>41852</c:v>
                </c:pt>
                <c:pt idx="14">
                  <c:v>41883</c:v>
                </c:pt>
                <c:pt idx="15">
                  <c:v>41913</c:v>
                </c:pt>
                <c:pt idx="16">
                  <c:v>41944</c:v>
                </c:pt>
                <c:pt idx="17">
                  <c:v>41974</c:v>
                </c:pt>
                <c:pt idx="18">
                  <c:v>42005</c:v>
                </c:pt>
                <c:pt idx="19">
                  <c:v>42036</c:v>
                </c:pt>
                <c:pt idx="20">
                  <c:v>42064</c:v>
                </c:pt>
                <c:pt idx="21">
                  <c:v>42095</c:v>
                </c:pt>
                <c:pt idx="22">
                  <c:v>42125</c:v>
                </c:pt>
                <c:pt idx="23">
                  <c:v>42156</c:v>
                </c:pt>
                <c:pt idx="24">
                  <c:v>42186</c:v>
                </c:pt>
                <c:pt idx="25">
                  <c:v>42217</c:v>
                </c:pt>
                <c:pt idx="26">
                  <c:v>42248</c:v>
                </c:pt>
                <c:pt idx="27">
                  <c:v>42278</c:v>
                </c:pt>
                <c:pt idx="28">
                  <c:v>42309</c:v>
                </c:pt>
                <c:pt idx="29">
                  <c:v>42339</c:v>
                </c:pt>
                <c:pt idx="30">
                  <c:v>42370</c:v>
                </c:pt>
                <c:pt idx="31">
                  <c:v>42401</c:v>
                </c:pt>
                <c:pt idx="32">
                  <c:v>42430</c:v>
                </c:pt>
                <c:pt idx="33">
                  <c:v>42461</c:v>
                </c:pt>
                <c:pt idx="34">
                  <c:v>42491</c:v>
                </c:pt>
                <c:pt idx="35">
                  <c:v>42522</c:v>
                </c:pt>
                <c:pt idx="36">
                  <c:v>42552</c:v>
                </c:pt>
                <c:pt idx="37">
                  <c:v>42583</c:v>
                </c:pt>
                <c:pt idx="38">
                  <c:v>42614</c:v>
                </c:pt>
                <c:pt idx="39">
                  <c:v>42644</c:v>
                </c:pt>
                <c:pt idx="40">
                  <c:v>42675</c:v>
                </c:pt>
                <c:pt idx="41">
                  <c:v>42705</c:v>
                </c:pt>
              </c:numCache>
            </c:numRef>
          </c:cat>
          <c:val>
            <c:numRef>
              <c:f>Figure1!$D$2:$D$43</c:f>
              <c:numCache>
                <c:formatCode>General</c:formatCode>
                <c:ptCount val="42"/>
                <c:pt idx="0">
                  <c:v>9.4</c:v>
                </c:pt>
                <c:pt idx="1">
                  <c:v>9.1999999999999993</c:v>
                </c:pt>
                <c:pt idx="2">
                  <c:v>9.3000000000000007</c:v>
                </c:pt>
                <c:pt idx="3">
                  <c:v>9.5</c:v>
                </c:pt>
                <c:pt idx="4">
                  <c:v>9.4</c:v>
                </c:pt>
                <c:pt idx="5">
                  <c:v>9.5</c:v>
                </c:pt>
                <c:pt idx="6">
                  <c:v>9.5</c:v>
                </c:pt>
                <c:pt idx="7">
                  <c:v>9.1999999999999993</c:v>
                </c:pt>
                <c:pt idx="8">
                  <c:v>9.4</c:v>
                </c:pt>
                <c:pt idx="9">
                  <c:v>9.6</c:v>
                </c:pt>
                <c:pt idx="10">
                  <c:v>9.6999999999999993</c:v>
                </c:pt>
                <c:pt idx="11">
                  <c:v>9.6</c:v>
                </c:pt>
                <c:pt idx="12">
                  <c:v>10</c:v>
                </c:pt>
                <c:pt idx="13">
                  <c:v>9.6999999999999993</c:v>
                </c:pt>
                <c:pt idx="14">
                  <c:v>10</c:v>
                </c:pt>
                <c:pt idx="15">
                  <c:v>10.3</c:v>
                </c:pt>
                <c:pt idx="16">
                  <c:v>10</c:v>
                </c:pt>
                <c:pt idx="17">
                  <c:v>10.5</c:v>
                </c:pt>
                <c:pt idx="18">
                  <c:v>9.9</c:v>
                </c:pt>
                <c:pt idx="19">
                  <c:v>9.8000000000000007</c:v>
                </c:pt>
                <c:pt idx="20">
                  <c:v>10.199999999999999</c:v>
                </c:pt>
                <c:pt idx="21">
                  <c:v>10.1</c:v>
                </c:pt>
                <c:pt idx="22">
                  <c:v>10</c:v>
                </c:pt>
                <c:pt idx="23">
                  <c:v>10.199999999999999</c:v>
                </c:pt>
                <c:pt idx="24">
                  <c:v>10.5</c:v>
                </c:pt>
                <c:pt idx="25">
                  <c:v>10.6</c:v>
                </c:pt>
                <c:pt idx="26">
                  <c:v>11.1</c:v>
                </c:pt>
                <c:pt idx="27">
                  <c:v>11</c:v>
                </c:pt>
                <c:pt idx="28">
                  <c:v>11.1</c:v>
                </c:pt>
                <c:pt idx="29">
                  <c:v>11.5</c:v>
                </c:pt>
                <c:pt idx="30">
                  <c:v>10.7</c:v>
                </c:pt>
                <c:pt idx="31">
                  <c:v>11</c:v>
                </c:pt>
                <c:pt idx="32">
                  <c:v>11.3</c:v>
                </c:pt>
                <c:pt idx="33">
                  <c:v>11.2</c:v>
                </c:pt>
                <c:pt idx="34">
                  <c:v>11.2</c:v>
                </c:pt>
                <c:pt idx="35">
                  <c:v>11.2</c:v>
                </c:pt>
                <c:pt idx="36">
                  <c:v>11.2</c:v>
                </c:pt>
                <c:pt idx="37">
                  <c:v>11.7</c:v>
                </c:pt>
                <c:pt idx="38">
                  <c:v>11.9</c:v>
                </c:pt>
                <c:pt idx="39">
                  <c:v>11.8</c:v>
                </c:pt>
                <c:pt idx="40">
                  <c:v>12</c:v>
                </c:pt>
                <c:pt idx="41">
                  <c:v>11.8</c:v>
                </c:pt>
              </c:numCache>
            </c:numRef>
          </c:val>
          <c:smooth val="0"/>
        </c:ser>
        <c:dLbls>
          <c:showLegendKey val="0"/>
          <c:showVal val="0"/>
          <c:showCatName val="0"/>
          <c:showSerName val="0"/>
          <c:showPercent val="0"/>
          <c:showBubbleSize val="0"/>
        </c:dLbls>
        <c:marker val="1"/>
        <c:smooth val="0"/>
        <c:axId val="247284096"/>
        <c:axId val="247286784"/>
      </c:lineChart>
      <c:dateAx>
        <c:axId val="247284096"/>
        <c:scaling>
          <c:orientation val="minMax"/>
        </c:scaling>
        <c:delete val="0"/>
        <c:axPos val="b"/>
        <c:numFmt formatCode="mmm\-yy" sourceLinked="0"/>
        <c:majorTickMark val="out"/>
        <c:minorTickMark val="none"/>
        <c:tickLblPos val="nextTo"/>
        <c:crossAx val="247286784"/>
        <c:crosses val="autoZero"/>
        <c:auto val="1"/>
        <c:lblOffset val="100"/>
        <c:baseTimeUnit val="months"/>
      </c:dateAx>
      <c:valAx>
        <c:axId val="247286784"/>
        <c:scaling>
          <c:orientation val="minMax"/>
        </c:scaling>
        <c:delete val="0"/>
        <c:axPos val="l"/>
        <c:title>
          <c:tx>
            <c:rich>
              <a:bodyPr rot="-5400000" vert="horz"/>
              <a:lstStyle/>
              <a:p>
                <a:pPr>
                  <a:defRPr/>
                </a:pPr>
                <a:r>
                  <a:rPr lang="en-US"/>
                  <a:t>Rate per 100,000 Australian residents</a:t>
                </a:r>
              </a:p>
            </c:rich>
          </c:tx>
          <c:overlay val="0"/>
        </c:title>
        <c:numFmt formatCode="General" sourceLinked="1"/>
        <c:majorTickMark val="out"/>
        <c:minorTickMark val="none"/>
        <c:tickLblPos val="nextTo"/>
        <c:crossAx val="247284096"/>
        <c:crosses val="autoZero"/>
        <c:crossBetween val="midCat"/>
      </c:valAx>
    </c:plotArea>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a:t>Choice of medicine as second line therapy</a:t>
            </a:r>
          </a:p>
        </c:rich>
      </c:tx>
      <c:layout/>
      <c:overlay val="0"/>
    </c:title>
    <c:autoTitleDeleted val="0"/>
    <c:plotArea>
      <c:layout/>
      <c:barChart>
        <c:barDir val="col"/>
        <c:grouping val="clustered"/>
        <c:varyColors val="0"/>
        <c:ser>
          <c:idx val="0"/>
          <c:order val="0"/>
          <c:spPr>
            <a:solidFill>
              <a:schemeClr val="tx1"/>
            </a:solidFill>
          </c:spPr>
          <c:invertIfNegative val="0"/>
          <c:dPt>
            <c:idx val="3"/>
            <c:invertIfNegative val="0"/>
            <c:bubble3D val="0"/>
            <c:spPr>
              <a:solidFill>
                <a:srgbClr val="C00000"/>
              </a:solidFill>
            </c:spPr>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Figure_13_14_16!$G$2:$G$9</c:f>
              <c:strCache>
                <c:ptCount val="8"/>
                <c:pt idx="0">
                  <c:v>Bortezomib</c:v>
                </c:pt>
                <c:pt idx="1">
                  <c:v>Thalidomide</c:v>
                </c:pt>
                <c:pt idx="2">
                  <c:v>Lenalidomide</c:v>
                </c:pt>
                <c:pt idx="3">
                  <c:v>Pomalidomide</c:v>
                </c:pt>
                <c:pt idx="4">
                  <c:v>Borte+Thali</c:v>
                </c:pt>
                <c:pt idx="5">
                  <c:v>Thali+Lenal</c:v>
                </c:pt>
                <c:pt idx="6">
                  <c:v>Borte+Lenal</c:v>
                </c:pt>
                <c:pt idx="7">
                  <c:v>No second line</c:v>
                </c:pt>
              </c:strCache>
            </c:strRef>
          </c:cat>
          <c:val>
            <c:numRef>
              <c:f>Figure_13_14_16!$H$2:$H$9</c:f>
              <c:numCache>
                <c:formatCode>General</c:formatCode>
                <c:ptCount val="8"/>
                <c:pt idx="0">
                  <c:v>4.0999999999999996</c:v>
                </c:pt>
                <c:pt idx="1">
                  <c:v>19.5</c:v>
                </c:pt>
                <c:pt idx="2">
                  <c:v>8.5</c:v>
                </c:pt>
                <c:pt idx="3">
                  <c:v>0.6</c:v>
                </c:pt>
                <c:pt idx="4">
                  <c:v>4.3</c:v>
                </c:pt>
                <c:pt idx="5">
                  <c:v>1.3</c:v>
                </c:pt>
                <c:pt idx="6">
                  <c:v>0.3</c:v>
                </c:pt>
                <c:pt idx="7">
                  <c:v>61.5</c:v>
                </c:pt>
              </c:numCache>
            </c:numRef>
          </c:val>
        </c:ser>
        <c:dLbls>
          <c:showLegendKey val="0"/>
          <c:showVal val="0"/>
          <c:showCatName val="0"/>
          <c:showSerName val="0"/>
          <c:showPercent val="0"/>
          <c:showBubbleSize val="0"/>
        </c:dLbls>
        <c:gapWidth val="150"/>
        <c:axId val="252755328"/>
        <c:axId val="252765312"/>
      </c:barChart>
      <c:catAx>
        <c:axId val="252755328"/>
        <c:scaling>
          <c:orientation val="minMax"/>
        </c:scaling>
        <c:delete val="0"/>
        <c:axPos val="b"/>
        <c:numFmt formatCode="General" sourceLinked="1"/>
        <c:majorTickMark val="out"/>
        <c:minorTickMark val="none"/>
        <c:tickLblPos val="nextTo"/>
        <c:crossAx val="252765312"/>
        <c:crosses val="autoZero"/>
        <c:auto val="1"/>
        <c:lblAlgn val="ctr"/>
        <c:lblOffset val="100"/>
        <c:noMultiLvlLbl val="0"/>
      </c:catAx>
      <c:valAx>
        <c:axId val="252765312"/>
        <c:scaling>
          <c:orientation val="minMax"/>
        </c:scaling>
        <c:delete val="0"/>
        <c:axPos val="l"/>
        <c:title>
          <c:tx>
            <c:rich>
              <a:bodyPr rot="-5400000" vert="horz"/>
              <a:lstStyle/>
              <a:p>
                <a:pPr>
                  <a:defRPr/>
                </a:pPr>
                <a:r>
                  <a:rPr lang="en-US"/>
                  <a:t>Percent of all people</a:t>
                </a:r>
              </a:p>
            </c:rich>
          </c:tx>
          <c:layout/>
          <c:overlay val="0"/>
        </c:title>
        <c:numFmt formatCode="General" sourceLinked="1"/>
        <c:majorTickMark val="out"/>
        <c:minorTickMark val="none"/>
        <c:tickLblPos val="nextTo"/>
        <c:crossAx val="252755328"/>
        <c:crosses val="autoZero"/>
        <c:crossBetween val="between"/>
      </c:valAx>
    </c:plotArea>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096981434021781"/>
          <c:y val="4.3598890210067381E-2"/>
          <c:w val="0.56854201214538902"/>
          <c:h val="0.77306106653434081"/>
        </c:manualLayout>
      </c:layout>
      <c:barChart>
        <c:barDir val="bar"/>
        <c:grouping val="stacked"/>
        <c:varyColors val="0"/>
        <c:ser>
          <c:idx val="0"/>
          <c:order val="0"/>
          <c:tx>
            <c:strRef>
              <c:f>Figure15!$B$13</c:f>
              <c:strCache>
                <c:ptCount val="1"/>
                <c:pt idx="0">
                  <c:v>After Lenal</c:v>
                </c:pt>
              </c:strCache>
            </c:strRef>
          </c:tx>
          <c:invertIfNegative val="0"/>
          <c:dLbls>
            <c:dLbl>
              <c:idx val="0"/>
              <c:layout/>
              <c:spPr/>
              <c:txPr>
                <a:bodyPr/>
                <a:lstStyle/>
                <a:p>
                  <a:pPr>
                    <a:defRPr/>
                  </a:pPr>
                  <a:endParaRPr lang="en-US"/>
                </a:p>
              </c:txPr>
              <c:showLegendKey val="0"/>
              <c:showVal val="1"/>
              <c:showCatName val="0"/>
              <c:showSerName val="0"/>
              <c:showPercent val="0"/>
              <c:showBubbleSize val="0"/>
              <c:extLst>
                <c:ext xmlns:c15="http://schemas.microsoft.com/office/drawing/2012/chart" uri="{CE6537A1-D6FC-4f65-9D91-7224C49458BB}">
                  <c15:layout/>
                </c:ext>
              </c:extLst>
            </c:dLbl>
            <c:dLbl>
              <c:idx val="6"/>
              <c:layout>
                <c:manualLayout>
                  <c:x val="7.4563170423770694E-3"/>
                  <c:y val="-3.1061206107537123E-7"/>
                </c:manualLayout>
              </c:layout>
              <c:spPr/>
              <c:txPr>
                <a:bodyPr/>
                <a:lstStyle/>
                <a:p>
                  <a:pPr>
                    <a:defRPr sz="900"/>
                  </a:pPr>
                  <a:endParaRPr lang="en-US"/>
                </a:p>
              </c:txPr>
              <c:dLblPos val="ctr"/>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Figure15!$A$14:$A$20</c:f>
              <c:strCache>
                <c:ptCount val="7"/>
                <c:pt idx="0">
                  <c:v>Borte</c:v>
                </c:pt>
                <c:pt idx="1">
                  <c:v>Thali</c:v>
                </c:pt>
                <c:pt idx="2">
                  <c:v>Lenal</c:v>
                </c:pt>
                <c:pt idx="3">
                  <c:v>Pomal</c:v>
                </c:pt>
                <c:pt idx="4">
                  <c:v>Borte+Thali</c:v>
                </c:pt>
                <c:pt idx="5">
                  <c:v>Thali+Lenal</c:v>
                </c:pt>
                <c:pt idx="6">
                  <c:v>Borte+Lenal</c:v>
                </c:pt>
              </c:strCache>
            </c:strRef>
          </c:cat>
          <c:val>
            <c:numRef>
              <c:f>Figure15!$B$14:$B$20</c:f>
              <c:numCache>
                <c:formatCode>General</c:formatCode>
                <c:ptCount val="7"/>
                <c:pt idx="0">
                  <c:v>1.3</c:v>
                </c:pt>
                <c:pt idx="1">
                  <c:v>0.1</c:v>
                </c:pt>
                <c:pt idx="3">
                  <c:v>0.2</c:v>
                </c:pt>
                <c:pt idx="6">
                  <c:v>0.2</c:v>
                </c:pt>
              </c:numCache>
            </c:numRef>
          </c:val>
        </c:ser>
        <c:ser>
          <c:idx val="1"/>
          <c:order val="1"/>
          <c:tx>
            <c:strRef>
              <c:f>Figure15!$C$13</c:f>
              <c:strCache>
                <c:ptCount val="1"/>
                <c:pt idx="0">
                  <c:v>After Thali</c:v>
                </c:pt>
              </c:strCache>
            </c:strRef>
          </c:tx>
          <c:invertIfNegative val="0"/>
          <c:dLbls>
            <c:dLbl>
              <c:idx val="1"/>
              <c:delete val="1"/>
              <c:extLst>
                <c:ext xmlns:c15="http://schemas.microsoft.com/office/drawing/2012/chart" uri="{CE6537A1-D6FC-4f65-9D91-7224C49458BB}"/>
              </c:extLst>
            </c:dLbl>
            <c:dLbl>
              <c:idx val="3"/>
              <c:delete val="1"/>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Figure15!$A$14:$A$20</c:f>
              <c:strCache>
                <c:ptCount val="7"/>
                <c:pt idx="0">
                  <c:v>Borte</c:v>
                </c:pt>
                <c:pt idx="1">
                  <c:v>Thali</c:v>
                </c:pt>
                <c:pt idx="2">
                  <c:v>Lenal</c:v>
                </c:pt>
                <c:pt idx="3">
                  <c:v>Pomal</c:v>
                </c:pt>
                <c:pt idx="4">
                  <c:v>Borte+Thali</c:v>
                </c:pt>
                <c:pt idx="5">
                  <c:v>Thali+Lenal</c:v>
                </c:pt>
                <c:pt idx="6">
                  <c:v>Borte+Lenal</c:v>
                </c:pt>
              </c:strCache>
            </c:strRef>
          </c:cat>
          <c:val>
            <c:numRef>
              <c:f>Figure15!$C$14:$C$20</c:f>
              <c:numCache>
                <c:formatCode>General</c:formatCode>
                <c:ptCount val="7"/>
                <c:pt idx="0">
                  <c:v>2.8</c:v>
                </c:pt>
                <c:pt idx="2">
                  <c:v>5.2</c:v>
                </c:pt>
                <c:pt idx="4">
                  <c:v>1.3</c:v>
                </c:pt>
                <c:pt idx="5">
                  <c:v>1.3</c:v>
                </c:pt>
              </c:numCache>
            </c:numRef>
          </c:val>
        </c:ser>
        <c:ser>
          <c:idx val="2"/>
          <c:order val="2"/>
          <c:tx>
            <c:strRef>
              <c:f>Figure15!$D$13</c:f>
              <c:strCache>
                <c:ptCount val="1"/>
                <c:pt idx="0">
                  <c:v>After Borte</c:v>
                </c:pt>
              </c:strCache>
            </c:strRef>
          </c:tx>
          <c:invertIfNegative val="0"/>
          <c:dLbls>
            <c:dLbl>
              <c:idx val="3"/>
              <c:layout>
                <c:manualLayout>
                  <c:x val="9.8645900596574763E-3"/>
                  <c:y val="3.9634098992063858E-3"/>
                </c:manualLayout>
              </c:layout>
              <c:spPr/>
              <c:txPr>
                <a:bodyPr/>
                <a:lstStyle/>
                <a:p>
                  <a:pPr>
                    <a:defRPr sz="900"/>
                  </a:pPr>
                  <a:endParaRPr lang="en-US"/>
                </a:p>
              </c:txPr>
              <c:dLblPos val="ctr"/>
              <c:showLegendKey val="0"/>
              <c:showVal val="1"/>
              <c:showCatName val="0"/>
              <c:showSerName val="0"/>
              <c:showPercent val="0"/>
              <c:showBubbleSize val="0"/>
              <c:extLst>
                <c:ext xmlns:c15="http://schemas.microsoft.com/office/drawing/2012/chart" uri="{CE6537A1-D6FC-4f65-9D91-7224C49458BB}">
                  <c15:layout/>
                </c:ext>
              </c:extLst>
            </c:dLbl>
            <c:dLbl>
              <c:idx val="5"/>
              <c:delete val="1"/>
              <c:extLst>
                <c:ext xmlns:c15="http://schemas.microsoft.com/office/drawing/2012/chart" uri="{CE6537A1-D6FC-4f65-9D91-7224C49458BB}"/>
              </c:extLst>
            </c:dLbl>
            <c:dLbl>
              <c:idx val="6"/>
              <c:delete val="1"/>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Figure15!$A$14:$A$20</c:f>
              <c:strCache>
                <c:ptCount val="7"/>
                <c:pt idx="0">
                  <c:v>Borte</c:v>
                </c:pt>
                <c:pt idx="1">
                  <c:v>Thali</c:v>
                </c:pt>
                <c:pt idx="2">
                  <c:v>Lenal</c:v>
                </c:pt>
                <c:pt idx="3">
                  <c:v>Pomal</c:v>
                </c:pt>
                <c:pt idx="4">
                  <c:v>Borte+Thali</c:v>
                </c:pt>
                <c:pt idx="5">
                  <c:v>Thali+Lenal</c:v>
                </c:pt>
                <c:pt idx="6">
                  <c:v>Borte+Lenal</c:v>
                </c:pt>
              </c:strCache>
            </c:strRef>
          </c:cat>
          <c:val>
            <c:numRef>
              <c:f>Figure15!$D$14:$D$20</c:f>
              <c:numCache>
                <c:formatCode>General</c:formatCode>
                <c:ptCount val="7"/>
                <c:pt idx="1">
                  <c:v>19.3</c:v>
                </c:pt>
                <c:pt idx="2">
                  <c:v>3.3</c:v>
                </c:pt>
                <c:pt idx="3">
                  <c:v>0.4</c:v>
                </c:pt>
                <c:pt idx="4">
                  <c:v>3</c:v>
                </c:pt>
                <c:pt idx="6">
                  <c:v>0.1</c:v>
                </c:pt>
              </c:numCache>
            </c:numRef>
          </c:val>
        </c:ser>
        <c:dLbls>
          <c:showLegendKey val="0"/>
          <c:showVal val="0"/>
          <c:showCatName val="0"/>
          <c:showSerName val="0"/>
          <c:showPercent val="0"/>
          <c:showBubbleSize val="0"/>
        </c:dLbls>
        <c:gapWidth val="150"/>
        <c:overlap val="100"/>
        <c:axId val="252851712"/>
        <c:axId val="252853632"/>
      </c:barChart>
      <c:catAx>
        <c:axId val="252851712"/>
        <c:scaling>
          <c:orientation val="minMax"/>
        </c:scaling>
        <c:delete val="0"/>
        <c:axPos val="l"/>
        <c:title>
          <c:tx>
            <c:rich>
              <a:bodyPr rot="-5400000" vert="horz"/>
              <a:lstStyle/>
              <a:p>
                <a:pPr>
                  <a:defRPr/>
                </a:pPr>
                <a:r>
                  <a:rPr lang="en-US"/>
                  <a:t>Type of second line thearpy</a:t>
                </a:r>
              </a:p>
            </c:rich>
          </c:tx>
          <c:layout/>
          <c:overlay val="0"/>
        </c:title>
        <c:numFmt formatCode="General" sourceLinked="1"/>
        <c:majorTickMark val="out"/>
        <c:minorTickMark val="none"/>
        <c:tickLblPos val="nextTo"/>
        <c:crossAx val="252853632"/>
        <c:crosses val="autoZero"/>
        <c:auto val="1"/>
        <c:lblAlgn val="ctr"/>
        <c:lblOffset val="100"/>
        <c:noMultiLvlLbl val="0"/>
      </c:catAx>
      <c:valAx>
        <c:axId val="252853632"/>
        <c:scaling>
          <c:orientation val="minMax"/>
        </c:scaling>
        <c:delete val="0"/>
        <c:axPos val="b"/>
        <c:title>
          <c:tx>
            <c:rich>
              <a:bodyPr/>
              <a:lstStyle/>
              <a:p>
                <a:pPr>
                  <a:defRPr/>
                </a:pPr>
                <a:r>
                  <a:rPr lang="en-US"/>
                  <a:t>Percent of all people</a:t>
                </a:r>
              </a:p>
            </c:rich>
          </c:tx>
          <c:layout/>
          <c:overlay val="0"/>
        </c:title>
        <c:numFmt formatCode="General" sourceLinked="1"/>
        <c:majorTickMark val="out"/>
        <c:minorTickMark val="none"/>
        <c:tickLblPos val="nextTo"/>
        <c:crossAx val="252851712"/>
        <c:crosses val="autoZero"/>
        <c:crossBetween val="between"/>
      </c:valAx>
    </c:plotArea>
    <c:legend>
      <c:legendPos val="r"/>
      <c:layout>
        <c:manualLayout>
          <c:xMode val="edge"/>
          <c:yMode val="edge"/>
          <c:x val="0.77283669619422568"/>
          <c:y val="0.35560859188544153"/>
          <c:w val="0.20793269230769229"/>
          <c:h val="0.28400954653937954"/>
        </c:manualLayout>
      </c:layout>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Choice of medicine as third line therapy</a:t>
            </a:r>
          </a:p>
        </c:rich>
      </c:tx>
      <c:layout/>
      <c:overlay val="0"/>
    </c:title>
    <c:autoTitleDeleted val="0"/>
    <c:plotArea>
      <c:layout/>
      <c:barChart>
        <c:barDir val="col"/>
        <c:grouping val="clustered"/>
        <c:varyColors val="0"/>
        <c:ser>
          <c:idx val="0"/>
          <c:order val="0"/>
          <c:spPr>
            <a:solidFill>
              <a:schemeClr val="tx1"/>
            </a:solidFill>
          </c:spPr>
          <c:invertIfNegative val="0"/>
          <c:dPt>
            <c:idx val="2"/>
            <c:invertIfNegative val="0"/>
            <c:bubble3D val="0"/>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Figure_13_14_16!$J$2:$J$10</c:f>
              <c:strCache>
                <c:ptCount val="9"/>
                <c:pt idx="0">
                  <c:v>Bortezomib</c:v>
                </c:pt>
                <c:pt idx="1">
                  <c:v>Thalidomide</c:v>
                </c:pt>
                <c:pt idx="2">
                  <c:v>Lenalidomide</c:v>
                </c:pt>
                <c:pt idx="3">
                  <c:v>Pomalidomide</c:v>
                </c:pt>
                <c:pt idx="4">
                  <c:v>Borte+Thali</c:v>
                </c:pt>
                <c:pt idx="5">
                  <c:v>Thali+Lenal</c:v>
                </c:pt>
                <c:pt idx="6">
                  <c:v>Borte+Lenal</c:v>
                </c:pt>
                <c:pt idx="7">
                  <c:v>Pomal+Lenal</c:v>
                </c:pt>
                <c:pt idx="8">
                  <c:v>No third line therapy</c:v>
                </c:pt>
              </c:strCache>
            </c:strRef>
          </c:cat>
          <c:val>
            <c:numRef>
              <c:f>Figure_13_14_16!$K$2:$K$10</c:f>
              <c:numCache>
                <c:formatCode>General</c:formatCode>
                <c:ptCount val="9"/>
                <c:pt idx="0">
                  <c:v>2.1</c:v>
                </c:pt>
                <c:pt idx="1">
                  <c:v>3</c:v>
                </c:pt>
                <c:pt idx="2">
                  <c:v>6.6</c:v>
                </c:pt>
                <c:pt idx="3">
                  <c:v>0.9</c:v>
                </c:pt>
                <c:pt idx="4">
                  <c:v>0.9</c:v>
                </c:pt>
                <c:pt idx="5">
                  <c:v>1.9</c:v>
                </c:pt>
                <c:pt idx="6">
                  <c:v>0.3</c:v>
                </c:pt>
                <c:pt idx="7">
                  <c:v>0.1</c:v>
                </c:pt>
                <c:pt idx="8">
                  <c:v>84.2</c:v>
                </c:pt>
              </c:numCache>
            </c:numRef>
          </c:val>
        </c:ser>
        <c:dLbls>
          <c:showLegendKey val="0"/>
          <c:showVal val="0"/>
          <c:showCatName val="0"/>
          <c:showSerName val="0"/>
          <c:showPercent val="0"/>
          <c:showBubbleSize val="0"/>
        </c:dLbls>
        <c:gapWidth val="150"/>
        <c:axId val="252887808"/>
        <c:axId val="252889344"/>
      </c:barChart>
      <c:catAx>
        <c:axId val="252887808"/>
        <c:scaling>
          <c:orientation val="minMax"/>
        </c:scaling>
        <c:delete val="0"/>
        <c:axPos val="b"/>
        <c:numFmt formatCode="General" sourceLinked="1"/>
        <c:majorTickMark val="out"/>
        <c:minorTickMark val="none"/>
        <c:tickLblPos val="nextTo"/>
        <c:txPr>
          <a:bodyPr/>
          <a:lstStyle/>
          <a:p>
            <a:pPr>
              <a:defRPr sz="900"/>
            </a:pPr>
            <a:endParaRPr lang="en-US"/>
          </a:p>
        </c:txPr>
        <c:crossAx val="252889344"/>
        <c:crosses val="autoZero"/>
        <c:auto val="1"/>
        <c:lblAlgn val="ctr"/>
        <c:lblOffset val="100"/>
        <c:noMultiLvlLbl val="0"/>
      </c:catAx>
      <c:valAx>
        <c:axId val="252889344"/>
        <c:scaling>
          <c:orientation val="minMax"/>
        </c:scaling>
        <c:delete val="0"/>
        <c:axPos val="l"/>
        <c:title>
          <c:tx>
            <c:rich>
              <a:bodyPr rot="-5400000" vert="horz"/>
              <a:lstStyle/>
              <a:p>
                <a:pPr>
                  <a:defRPr/>
                </a:pPr>
                <a:r>
                  <a:rPr lang="en-US"/>
                  <a:t>Percent of all people</a:t>
                </a:r>
              </a:p>
            </c:rich>
          </c:tx>
          <c:layout/>
          <c:overlay val="0"/>
        </c:title>
        <c:numFmt formatCode="General" sourceLinked="1"/>
        <c:majorTickMark val="out"/>
        <c:minorTickMark val="none"/>
        <c:tickLblPos val="nextTo"/>
        <c:crossAx val="252887808"/>
        <c:crosses val="autoZero"/>
        <c:crossBetween val="between"/>
      </c:valAx>
    </c:plotArea>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strRef>
              <c:f>Figure17!$B$14</c:f>
              <c:strCache>
                <c:ptCount val="1"/>
                <c:pt idx="0">
                  <c:v>After Thali and Lenal</c:v>
                </c:pt>
              </c:strCache>
            </c:strRef>
          </c:tx>
          <c:spPr>
            <a:solidFill>
              <a:srgbClr val="92D050"/>
            </a:solidFill>
          </c:spPr>
          <c:invertIfNegative val="0"/>
          <c:dLbls>
            <c:dLbl>
              <c:idx val="0"/>
              <c:layout/>
              <c:spPr/>
              <c:txPr>
                <a:bodyPr/>
                <a:lstStyle/>
                <a:p>
                  <a:pPr>
                    <a:defRPr/>
                  </a:pPr>
                  <a:endParaRPr lang="en-US"/>
                </a:p>
              </c:txPr>
              <c:showLegendKey val="0"/>
              <c:showVal val="1"/>
              <c:showCatName val="0"/>
              <c:showSerName val="0"/>
              <c:showPercent val="0"/>
              <c:showBubbleSize val="0"/>
              <c:extLst>
                <c:ext xmlns:c15="http://schemas.microsoft.com/office/drawing/2012/chart" uri="{CE6537A1-D6FC-4f65-9D91-7224C49458BB}">
                  <c15:layout/>
                </c:ext>
              </c:extLst>
            </c:dLbl>
            <c:dLbl>
              <c:idx val="6"/>
              <c:layout/>
              <c:spPr/>
              <c:txPr>
                <a:bodyPr/>
                <a:lstStyle/>
                <a:p>
                  <a:pPr>
                    <a:defRPr sz="900"/>
                  </a:pPr>
                  <a:endParaRPr lang="en-US"/>
                </a:p>
              </c:txPr>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Figure17!$A$15:$A$22</c:f>
              <c:strCache>
                <c:ptCount val="8"/>
                <c:pt idx="0">
                  <c:v>Borte</c:v>
                </c:pt>
                <c:pt idx="1">
                  <c:v>Thali</c:v>
                </c:pt>
                <c:pt idx="2">
                  <c:v>Lenal</c:v>
                </c:pt>
                <c:pt idx="3">
                  <c:v>Pomal</c:v>
                </c:pt>
                <c:pt idx="4">
                  <c:v>Borte+Thali</c:v>
                </c:pt>
                <c:pt idx="5">
                  <c:v>Thali+Lenal</c:v>
                </c:pt>
                <c:pt idx="6">
                  <c:v>Borte+Lenal</c:v>
                </c:pt>
                <c:pt idx="7">
                  <c:v>Pomal+Lenal</c:v>
                </c:pt>
              </c:strCache>
            </c:strRef>
          </c:cat>
          <c:val>
            <c:numRef>
              <c:f>Figure17!$B$15:$B$22</c:f>
              <c:numCache>
                <c:formatCode>General</c:formatCode>
                <c:ptCount val="8"/>
                <c:pt idx="0">
                  <c:v>0.7</c:v>
                </c:pt>
                <c:pt idx="3">
                  <c:v>0.1</c:v>
                </c:pt>
                <c:pt idx="6">
                  <c:v>0.2</c:v>
                </c:pt>
              </c:numCache>
            </c:numRef>
          </c:val>
        </c:ser>
        <c:ser>
          <c:idx val="1"/>
          <c:order val="1"/>
          <c:tx>
            <c:strRef>
              <c:f>Figure17!$C$14</c:f>
              <c:strCache>
                <c:ptCount val="1"/>
                <c:pt idx="0">
                  <c:v>After Borte and Thali</c:v>
                </c:pt>
              </c:strCache>
            </c:strRef>
          </c:tx>
          <c:spPr>
            <a:solidFill>
              <a:schemeClr val="accent2">
                <a:lumMod val="75000"/>
              </a:schemeClr>
            </a:solidFill>
          </c:spPr>
          <c:invertIfNegative val="0"/>
          <c:dLbls>
            <c:dLbl>
              <c:idx val="2"/>
              <c:spPr/>
              <c:txPr>
                <a:bodyPr/>
                <a:lstStyle/>
                <a:p>
                  <a:pPr>
                    <a:defRPr b="1"/>
                  </a:pPr>
                  <a:endParaRPr lang="en-US"/>
                </a:p>
              </c:txPr>
              <c:showLegendKey val="0"/>
              <c:showVal val="1"/>
              <c:showCatName val="0"/>
              <c:showSerName val="0"/>
              <c:showPercent val="0"/>
              <c:showBubbleSize val="0"/>
            </c:dLbl>
            <c:dLbl>
              <c:idx val="3"/>
              <c:delete val="1"/>
              <c:extLst>
                <c:ext xmlns:c15="http://schemas.microsoft.com/office/drawing/2012/chart" uri="{CE6537A1-D6FC-4f65-9D91-7224C49458BB}"/>
              </c:extLst>
            </c:dLbl>
            <c:dLbl>
              <c:idx val="4"/>
              <c:spPr/>
              <c:txPr>
                <a:bodyPr/>
                <a:lstStyle/>
                <a:p>
                  <a:pPr>
                    <a:defRPr b="1"/>
                  </a:pPr>
                  <a:endParaRPr lang="en-US"/>
                </a:p>
              </c:txPr>
              <c:showLegendKey val="0"/>
              <c:showVal val="1"/>
              <c:showCatName val="0"/>
              <c:showSerName val="0"/>
              <c:showPercent val="0"/>
              <c:showBubbleSize val="0"/>
            </c:dLbl>
            <c:dLbl>
              <c:idx val="5"/>
              <c:spPr/>
              <c:txPr>
                <a:bodyPr/>
                <a:lstStyle/>
                <a:p>
                  <a:pPr>
                    <a:defRPr b="1"/>
                  </a:pPr>
                  <a:endParaRPr lang="en-US"/>
                </a:p>
              </c:txPr>
              <c:showLegendKey val="0"/>
              <c:showVal val="1"/>
              <c:showCatName val="0"/>
              <c:showSerName val="0"/>
              <c:showPercent val="0"/>
              <c:showBubbleSize val="0"/>
            </c:dLbl>
            <c:dLbl>
              <c:idx val="6"/>
              <c:delete val="1"/>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igure17!$A$15:$A$22</c:f>
              <c:strCache>
                <c:ptCount val="8"/>
                <c:pt idx="0">
                  <c:v>Borte</c:v>
                </c:pt>
                <c:pt idx="1">
                  <c:v>Thali</c:v>
                </c:pt>
                <c:pt idx="2">
                  <c:v>Lenal</c:v>
                </c:pt>
                <c:pt idx="3">
                  <c:v>Pomal</c:v>
                </c:pt>
                <c:pt idx="4">
                  <c:v>Borte+Thali</c:v>
                </c:pt>
                <c:pt idx="5">
                  <c:v>Thali+Lenal</c:v>
                </c:pt>
                <c:pt idx="6">
                  <c:v>Borte+Lenal</c:v>
                </c:pt>
                <c:pt idx="7">
                  <c:v>Pomal+Lenal</c:v>
                </c:pt>
              </c:strCache>
            </c:strRef>
          </c:cat>
          <c:val>
            <c:numRef>
              <c:f>Figure17!$C$15:$C$22</c:f>
              <c:numCache>
                <c:formatCode>General</c:formatCode>
                <c:ptCount val="8"/>
                <c:pt idx="2">
                  <c:v>5.3</c:v>
                </c:pt>
                <c:pt idx="3">
                  <c:v>0.1</c:v>
                </c:pt>
                <c:pt idx="4">
                  <c:v>0.9</c:v>
                </c:pt>
                <c:pt idx="5">
                  <c:v>1.8</c:v>
                </c:pt>
                <c:pt idx="6">
                  <c:v>0.1</c:v>
                </c:pt>
              </c:numCache>
            </c:numRef>
          </c:val>
        </c:ser>
        <c:ser>
          <c:idx val="2"/>
          <c:order val="2"/>
          <c:tx>
            <c:strRef>
              <c:f>Figure17!$D$14</c:f>
              <c:strCache>
                <c:ptCount val="1"/>
                <c:pt idx="0">
                  <c:v>After Borte and Lenal</c:v>
                </c:pt>
              </c:strCache>
            </c:strRef>
          </c:tx>
          <c:spPr>
            <a:solidFill>
              <a:srgbClr val="FFC000"/>
            </a:solidFill>
          </c:spPr>
          <c:invertIfNegative val="0"/>
          <c:dLbls>
            <c:dLbl>
              <c:idx val="1"/>
              <c:spPr/>
              <c:txPr>
                <a:bodyPr/>
                <a:lstStyle/>
                <a:p>
                  <a:pPr>
                    <a:defRPr sz="900"/>
                  </a:pPr>
                  <a:endParaRPr lang="en-US"/>
                </a:p>
              </c:txPr>
              <c:showLegendKey val="0"/>
              <c:showVal val="1"/>
              <c:showCatName val="0"/>
              <c:showSerName val="0"/>
              <c:showPercent val="0"/>
              <c:showBubbleSize val="0"/>
              <c:extLst>
                <c:ext xmlns:c15="http://schemas.microsoft.com/office/drawing/2012/chart" uri="{CE6537A1-D6FC-4f65-9D91-7224C49458BB}"/>
              </c:extLst>
            </c:dLbl>
            <c:dLbl>
              <c:idx val="3"/>
              <c:layout/>
              <c:spPr/>
              <c:txPr>
                <a:bodyPr/>
                <a:lstStyle/>
                <a:p>
                  <a:pPr>
                    <a:defRPr/>
                  </a:pPr>
                  <a:endParaRPr lang="en-US"/>
                </a:p>
              </c:txPr>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Figure17!$A$15:$A$22</c:f>
              <c:strCache>
                <c:ptCount val="8"/>
                <c:pt idx="0">
                  <c:v>Borte</c:v>
                </c:pt>
                <c:pt idx="1">
                  <c:v>Thali</c:v>
                </c:pt>
                <c:pt idx="2">
                  <c:v>Lenal</c:v>
                </c:pt>
                <c:pt idx="3">
                  <c:v>Pomal</c:v>
                </c:pt>
                <c:pt idx="4">
                  <c:v>Borte+Thali</c:v>
                </c:pt>
                <c:pt idx="5">
                  <c:v>Thali+Lenal</c:v>
                </c:pt>
                <c:pt idx="6">
                  <c:v>Borte+Lenal</c:v>
                </c:pt>
                <c:pt idx="7">
                  <c:v>Pomal+Lenal</c:v>
                </c:pt>
              </c:strCache>
            </c:strRef>
          </c:cat>
          <c:val>
            <c:numRef>
              <c:f>Figure17!$D$15:$D$22</c:f>
              <c:numCache>
                <c:formatCode>General</c:formatCode>
                <c:ptCount val="8"/>
                <c:pt idx="3">
                  <c:v>0.7</c:v>
                </c:pt>
                <c:pt idx="4">
                  <c:v>0.1</c:v>
                </c:pt>
                <c:pt idx="7">
                  <c:v>0.1</c:v>
                </c:pt>
              </c:numCache>
            </c:numRef>
          </c:val>
        </c:ser>
        <c:ser>
          <c:idx val="3"/>
          <c:order val="3"/>
          <c:tx>
            <c:strRef>
              <c:f>Figure17!$E$14</c:f>
              <c:strCache>
                <c:ptCount val="1"/>
                <c:pt idx="0">
                  <c:v>After Borte and Borte+Thali</c:v>
                </c:pt>
              </c:strCache>
            </c:strRef>
          </c:tx>
          <c:spPr>
            <a:pattFill prst="pct60">
              <a:fgClr>
                <a:schemeClr val="tx1">
                  <a:lumMod val="50000"/>
                  <a:lumOff val="50000"/>
                </a:schemeClr>
              </a:fgClr>
              <a:bgClr>
                <a:schemeClr val="bg1"/>
              </a:bgClr>
            </a:patt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Figure17!$A$15:$A$22</c:f>
              <c:strCache>
                <c:ptCount val="8"/>
                <c:pt idx="0">
                  <c:v>Borte</c:v>
                </c:pt>
                <c:pt idx="1">
                  <c:v>Thali</c:v>
                </c:pt>
                <c:pt idx="2">
                  <c:v>Lenal</c:v>
                </c:pt>
                <c:pt idx="3">
                  <c:v>Pomal</c:v>
                </c:pt>
                <c:pt idx="4">
                  <c:v>Borte+Thali</c:v>
                </c:pt>
                <c:pt idx="5">
                  <c:v>Thali+Lenal</c:v>
                </c:pt>
                <c:pt idx="6">
                  <c:v>Borte+Lenal</c:v>
                </c:pt>
                <c:pt idx="7">
                  <c:v>Pomal+Lenal</c:v>
                </c:pt>
              </c:strCache>
            </c:strRef>
          </c:cat>
          <c:val>
            <c:numRef>
              <c:f>Figure17!$E$15:$E$22</c:f>
              <c:numCache>
                <c:formatCode>General</c:formatCode>
                <c:ptCount val="8"/>
                <c:pt idx="1">
                  <c:v>2.9</c:v>
                </c:pt>
              </c:numCache>
            </c:numRef>
          </c:val>
        </c:ser>
        <c:ser>
          <c:idx val="4"/>
          <c:order val="4"/>
          <c:tx>
            <c:strRef>
              <c:f>Figure17!$F$14</c:f>
              <c:strCache>
                <c:ptCount val="1"/>
                <c:pt idx="0">
                  <c:v>After Borte and Borte+Lenal</c:v>
                </c:pt>
              </c:strCache>
            </c:strRef>
          </c:tx>
          <c:invertIfNegative val="0"/>
          <c:dLbls>
            <c:dLbl>
              <c:idx val="3"/>
              <c:spPr/>
              <c:txPr>
                <a:bodyPr/>
                <a:lstStyle/>
                <a:p>
                  <a:pPr>
                    <a:defRPr/>
                  </a:pPr>
                  <a:endParaRPr lang="en-US"/>
                </a:p>
              </c:txPr>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Figure17!$A$15:$A$22</c:f>
              <c:strCache>
                <c:ptCount val="8"/>
                <c:pt idx="0">
                  <c:v>Borte</c:v>
                </c:pt>
                <c:pt idx="1">
                  <c:v>Thali</c:v>
                </c:pt>
                <c:pt idx="2">
                  <c:v>Lenal</c:v>
                </c:pt>
                <c:pt idx="3">
                  <c:v>Pomal</c:v>
                </c:pt>
                <c:pt idx="4">
                  <c:v>Borte+Thali</c:v>
                </c:pt>
                <c:pt idx="5">
                  <c:v>Thali+Lenal</c:v>
                </c:pt>
                <c:pt idx="6">
                  <c:v>Borte+Lenal</c:v>
                </c:pt>
                <c:pt idx="7">
                  <c:v>Pomal+Lenal</c:v>
                </c:pt>
              </c:strCache>
            </c:strRef>
          </c:cat>
          <c:val>
            <c:numRef>
              <c:f>Figure17!$F$15:$F$22</c:f>
              <c:numCache>
                <c:formatCode>General</c:formatCode>
                <c:ptCount val="8"/>
                <c:pt idx="0">
                  <c:v>0.2</c:v>
                </c:pt>
                <c:pt idx="2">
                  <c:v>0.1</c:v>
                </c:pt>
                <c:pt idx="5">
                  <c:v>0.1</c:v>
                </c:pt>
              </c:numCache>
            </c:numRef>
          </c:val>
        </c:ser>
        <c:ser>
          <c:idx val="5"/>
          <c:order val="5"/>
          <c:tx>
            <c:strRef>
              <c:f>Figure17!$G$14</c:f>
              <c:strCache>
                <c:ptCount val="1"/>
                <c:pt idx="0">
                  <c:v>After Thali and Thali+Borte</c:v>
                </c:pt>
              </c:strCache>
            </c:strRef>
          </c:tx>
          <c:invertIfNegative val="0"/>
          <c:dLbls>
            <c:dLbl>
              <c:idx val="0"/>
              <c:layout/>
              <c:spPr/>
              <c:txPr>
                <a:bodyPr/>
                <a:lstStyle/>
                <a:p>
                  <a:pPr>
                    <a:defRPr/>
                  </a:pPr>
                  <a:endParaRPr lang="en-US"/>
                </a:p>
              </c:txPr>
              <c:showLegendKey val="0"/>
              <c:showVal val="1"/>
              <c:showCatName val="0"/>
              <c:showSerName val="0"/>
              <c:showPercent val="0"/>
              <c:showBubbleSize val="0"/>
              <c:extLst>
                <c:ext xmlns:c15="http://schemas.microsoft.com/office/drawing/2012/chart" uri="{CE6537A1-D6FC-4f65-9D91-7224C49458BB}">
                  <c15:layout/>
                </c:ext>
              </c:extLst>
            </c:dLbl>
            <c:dLbl>
              <c:idx val="2"/>
              <c:spPr/>
              <c:txPr>
                <a:bodyPr/>
                <a:lstStyle/>
                <a:p>
                  <a:pPr>
                    <a:defRPr/>
                  </a:pPr>
                  <a:endParaRPr lang="en-US"/>
                </a:p>
              </c:txPr>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Figure17!$A$15:$A$22</c:f>
              <c:strCache>
                <c:ptCount val="8"/>
                <c:pt idx="0">
                  <c:v>Borte</c:v>
                </c:pt>
                <c:pt idx="1">
                  <c:v>Thali</c:v>
                </c:pt>
                <c:pt idx="2">
                  <c:v>Lenal</c:v>
                </c:pt>
                <c:pt idx="3">
                  <c:v>Pomal</c:v>
                </c:pt>
                <c:pt idx="4">
                  <c:v>Borte+Thali</c:v>
                </c:pt>
                <c:pt idx="5">
                  <c:v>Thali+Lenal</c:v>
                </c:pt>
                <c:pt idx="6">
                  <c:v>Borte+Lenal</c:v>
                </c:pt>
                <c:pt idx="7">
                  <c:v>Pomal+Lenal</c:v>
                </c:pt>
              </c:strCache>
            </c:strRef>
          </c:cat>
          <c:val>
            <c:numRef>
              <c:f>Figure17!$G$15:$G$22</c:f>
              <c:numCache>
                <c:formatCode>General</c:formatCode>
                <c:ptCount val="8"/>
                <c:pt idx="0">
                  <c:v>1.2</c:v>
                </c:pt>
              </c:numCache>
            </c:numRef>
          </c:val>
        </c:ser>
        <c:ser>
          <c:idx val="6"/>
          <c:order val="6"/>
          <c:tx>
            <c:strRef>
              <c:f>Figure17!$H$14</c:f>
              <c:strCache>
                <c:ptCount val="1"/>
                <c:pt idx="0">
                  <c:v>After Thali and Thali+Lenal</c:v>
                </c:pt>
              </c:strCache>
            </c:strRef>
          </c:tx>
          <c:invertIfNegative val="0"/>
          <c:dLbls>
            <c:dLbl>
              <c:idx val="2"/>
              <c:layout/>
              <c:spPr/>
              <c:txPr>
                <a:bodyPr/>
                <a:lstStyle/>
                <a:p>
                  <a:pPr>
                    <a:defRPr/>
                  </a:pPr>
                  <a:endParaRPr lang="en-US"/>
                </a:p>
              </c:txPr>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Figure17!$A$15:$A$22</c:f>
              <c:strCache>
                <c:ptCount val="8"/>
                <c:pt idx="0">
                  <c:v>Borte</c:v>
                </c:pt>
                <c:pt idx="1">
                  <c:v>Thali</c:v>
                </c:pt>
                <c:pt idx="2">
                  <c:v>Lenal</c:v>
                </c:pt>
                <c:pt idx="3">
                  <c:v>Pomal</c:v>
                </c:pt>
                <c:pt idx="4">
                  <c:v>Borte+Thali</c:v>
                </c:pt>
                <c:pt idx="5">
                  <c:v>Thali+Lenal</c:v>
                </c:pt>
                <c:pt idx="6">
                  <c:v>Borte+Lenal</c:v>
                </c:pt>
                <c:pt idx="7">
                  <c:v>Pomal+Lenal</c:v>
                </c:pt>
              </c:strCache>
            </c:strRef>
          </c:cat>
          <c:val>
            <c:numRef>
              <c:f>Figure17!$H$15:$H$22</c:f>
              <c:numCache>
                <c:formatCode>General</c:formatCode>
                <c:ptCount val="8"/>
                <c:pt idx="2">
                  <c:v>1.2</c:v>
                </c:pt>
              </c:numCache>
            </c:numRef>
          </c:val>
        </c:ser>
        <c:dLbls>
          <c:showLegendKey val="0"/>
          <c:showVal val="0"/>
          <c:showCatName val="0"/>
          <c:showSerName val="0"/>
          <c:showPercent val="0"/>
          <c:showBubbleSize val="0"/>
        </c:dLbls>
        <c:gapWidth val="150"/>
        <c:overlap val="100"/>
        <c:axId val="253066240"/>
        <c:axId val="253068416"/>
      </c:barChart>
      <c:catAx>
        <c:axId val="253066240"/>
        <c:scaling>
          <c:orientation val="minMax"/>
        </c:scaling>
        <c:delete val="0"/>
        <c:axPos val="l"/>
        <c:title>
          <c:tx>
            <c:rich>
              <a:bodyPr rot="-5400000" vert="horz"/>
              <a:lstStyle/>
              <a:p>
                <a:pPr>
                  <a:defRPr/>
                </a:pPr>
                <a:r>
                  <a:rPr lang="en-US"/>
                  <a:t>Type of the third line therapy</a:t>
                </a:r>
              </a:p>
            </c:rich>
          </c:tx>
          <c:layout/>
          <c:overlay val="0"/>
        </c:title>
        <c:numFmt formatCode="General" sourceLinked="1"/>
        <c:majorTickMark val="out"/>
        <c:minorTickMark val="none"/>
        <c:tickLblPos val="nextTo"/>
        <c:crossAx val="253068416"/>
        <c:crosses val="autoZero"/>
        <c:auto val="1"/>
        <c:lblAlgn val="ctr"/>
        <c:lblOffset val="100"/>
        <c:noMultiLvlLbl val="0"/>
      </c:catAx>
      <c:valAx>
        <c:axId val="253068416"/>
        <c:scaling>
          <c:orientation val="minMax"/>
        </c:scaling>
        <c:delete val="0"/>
        <c:axPos val="b"/>
        <c:title>
          <c:tx>
            <c:rich>
              <a:bodyPr/>
              <a:lstStyle/>
              <a:p>
                <a:pPr>
                  <a:defRPr/>
                </a:pPr>
                <a:r>
                  <a:rPr lang="en-US"/>
                  <a:t>Percent of all people</a:t>
                </a:r>
              </a:p>
            </c:rich>
          </c:tx>
          <c:layout/>
          <c:overlay val="0"/>
        </c:title>
        <c:numFmt formatCode="General" sourceLinked="1"/>
        <c:majorTickMark val="out"/>
        <c:minorTickMark val="none"/>
        <c:tickLblPos val="nextTo"/>
        <c:crossAx val="253066240"/>
        <c:crosses val="autoZero"/>
        <c:crossBetween val="between"/>
      </c:valAx>
      <c:spPr>
        <a:noFill/>
        <a:ln w="25400">
          <a:noFill/>
        </a:ln>
      </c:spPr>
    </c:plotArea>
    <c:legend>
      <c:legendPos val="r"/>
      <c:layout>
        <c:manualLayout>
          <c:xMode val="edge"/>
          <c:yMode val="edge"/>
          <c:x val="0.7046319382167342"/>
          <c:y val="0.29882863763123363"/>
          <c:w val="0.27909936633390164"/>
          <c:h val="0.40820363763123363"/>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100"/>
              <a:t>Common pathways</a:t>
            </a:r>
            <a:r>
              <a:rPr lang="en-US" sz="1100" baseline="0"/>
              <a:t>, distinct regimens</a:t>
            </a:r>
            <a:r>
              <a:rPr lang="en-US" sz="1100"/>
              <a:t> (pathways for 93% of all patients) </a:t>
            </a:r>
          </a:p>
        </c:rich>
      </c:tx>
      <c:overlay val="0"/>
    </c:title>
    <c:autoTitleDeleted val="0"/>
    <c:plotArea>
      <c:layout/>
      <c:barChart>
        <c:barDir val="bar"/>
        <c:grouping val="clustered"/>
        <c:varyColors val="0"/>
        <c:ser>
          <c:idx val="1"/>
          <c:order val="0"/>
          <c:tx>
            <c:strRef>
              <c:f>Figure6!$C$1</c:f>
              <c:strCache>
                <c:ptCount val="1"/>
                <c:pt idx="0">
                  <c:v>percent</c:v>
                </c:pt>
              </c:strCache>
            </c:strRef>
          </c:tx>
          <c:spPr>
            <a:solidFill>
              <a:schemeClr val="tx1"/>
            </a:solidFill>
          </c:spPr>
          <c:invertIfNegative val="0"/>
          <c:dPt>
            <c:idx val="3"/>
            <c:invertIfNegative val="0"/>
            <c:bubble3D val="0"/>
            <c:spPr>
              <a:solidFill>
                <a:srgbClr val="FF0000"/>
              </a:solidFill>
            </c:spPr>
          </c:dPt>
          <c:dPt>
            <c:idx val="7"/>
            <c:invertIfNegative val="0"/>
            <c:bubble3D val="0"/>
          </c:dPt>
          <c:dPt>
            <c:idx val="9"/>
            <c:invertIfNegative val="0"/>
            <c:bubble3D val="0"/>
            <c:spPr>
              <a:solidFill>
                <a:srgbClr val="FF0000"/>
              </a:solidFill>
            </c:spPr>
          </c:dPt>
          <c:dPt>
            <c:idx val="11"/>
            <c:invertIfNegative val="0"/>
            <c:bubble3D val="0"/>
          </c:dPt>
          <c:dPt>
            <c:idx val="12"/>
            <c:invertIfNegative val="0"/>
            <c:bubble3D val="0"/>
          </c:dPt>
          <c:dPt>
            <c:idx val="14"/>
            <c:invertIfNegative val="0"/>
            <c:bubble3D val="0"/>
            <c:spPr>
              <a:solidFill>
                <a:srgbClr val="FF0000"/>
              </a:solidFill>
            </c:spPr>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Figure6!$A$2:$A$21</c:f>
              <c:strCache>
                <c:ptCount val="20"/>
                <c:pt idx="0">
                  <c:v>Borte</c:v>
                </c:pt>
                <c:pt idx="1">
                  <c:v>Thali</c:v>
                </c:pt>
                <c:pt idx="2">
                  <c:v>Borte --&gt; Thali</c:v>
                </c:pt>
                <c:pt idx="3">
                  <c:v>Lenal</c:v>
                </c:pt>
                <c:pt idx="4">
                  <c:v>Borte --&gt; Thali --&gt; Lenal</c:v>
                </c:pt>
                <c:pt idx="5">
                  <c:v>Thali --&gt; Lenal</c:v>
                </c:pt>
                <c:pt idx="6">
                  <c:v>Borte --&gt; Lenal</c:v>
                </c:pt>
                <c:pt idx="7">
                  <c:v>Thali --&gt; Borte</c:v>
                </c:pt>
                <c:pt idx="8">
                  <c:v>Borte --&gt; Thali --&gt; Thali+Lenal --&gt; Lenal</c:v>
                </c:pt>
                <c:pt idx="9">
                  <c:v>Lenal --&gt; Borte</c:v>
                </c:pt>
                <c:pt idx="10">
                  <c:v>Borte --&gt; Thali+Borte --&gt; Thali</c:v>
                </c:pt>
                <c:pt idx="11">
                  <c:v>Thali --&gt; Borte --&gt; Lenal</c:v>
                </c:pt>
                <c:pt idx="12">
                  <c:v>Thali --&gt; Lenal --&gt; Borte</c:v>
                </c:pt>
                <c:pt idx="13">
                  <c:v>Thali --&gt; Thali+Lenal --&gt; Lenal</c:v>
                </c:pt>
                <c:pt idx="14">
                  <c:v>Lenal --&gt; Borte --&gt; Pomal</c:v>
                </c:pt>
                <c:pt idx="15">
                  <c:v>Borte --&gt; Lenal --&gt; Pomal</c:v>
                </c:pt>
                <c:pt idx="16">
                  <c:v>Thali --&gt; Thali+Borte --&gt; Borte</c:v>
                </c:pt>
                <c:pt idx="17">
                  <c:v>Borte --&gt; Pomal</c:v>
                </c:pt>
                <c:pt idx="18">
                  <c:v>Thali --&gt; Thali+Borte --&gt; Borte --&gt; Lenal</c:v>
                </c:pt>
                <c:pt idx="19">
                  <c:v>Borte --&gt; Thali --&gt; Lenal --&gt; Pomal</c:v>
                </c:pt>
              </c:strCache>
            </c:strRef>
          </c:cat>
          <c:val>
            <c:numRef>
              <c:f>Figure6!$C$2:$C$21</c:f>
              <c:numCache>
                <c:formatCode>General</c:formatCode>
                <c:ptCount val="20"/>
                <c:pt idx="0">
                  <c:v>25.4</c:v>
                </c:pt>
                <c:pt idx="1">
                  <c:v>14.5</c:v>
                </c:pt>
                <c:pt idx="2">
                  <c:v>10.9</c:v>
                </c:pt>
                <c:pt idx="3">
                  <c:v>7.8</c:v>
                </c:pt>
                <c:pt idx="4">
                  <c:v>7.1</c:v>
                </c:pt>
                <c:pt idx="5">
                  <c:v>6.1</c:v>
                </c:pt>
                <c:pt idx="6">
                  <c:v>4.7</c:v>
                </c:pt>
                <c:pt idx="7">
                  <c:v>2.9</c:v>
                </c:pt>
                <c:pt idx="8">
                  <c:v>2.2999999999999998</c:v>
                </c:pt>
                <c:pt idx="9">
                  <c:v>2</c:v>
                </c:pt>
                <c:pt idx="10">
                  <c:v>1.4</c:v>
                </c:pt>
                <c:pt idx="11">
                  <c:v>1.3</c:v>
                </c:pt>
                <c:pt idx="12">
                  <c:v>1.2</c:v>
                </c:pt>
                <c:pt idx="13">
                  <c:v>1.1000000000000001</c:v>
                </c:pt>
                <c:pt idx="14">
                  <c:v>0.9</c:v>
                </c:pt>
                <c:pt idx="15">
                  <c:v>0.9</c:v>
                </c:pt>
                <c:pt idx="16">
                  <c:v>0.7</c:v>
                </c:pt>
                <c:pt idx="17">
                  <c:v>0.7</c:v>
                </c:pt>
                <c:pt idx="18">
                  <c:v>0.6</c:v>
                </c:pt>
                <c:pt idx="19">
                  <c:v>0.6</c:v>
                </c:pt>
              </c:numCache>
            </c:numRef>
          </c:val>
        </c:ser>
        <c:dLbls>
          <c:showLegendKey val="0"/>
          <c:showVal val="0"/>
          <c:showCatName val="0"/>
          <c:showSerName val="0"/>
          <c:showPercent val="0"/>
          <c:showBubbleSize val="0"/>
        </c:dLbls>
        <c:gapWidth val="150"/>
        <c:axId val="253078912"/>
        <c:axId val="253084800"/>
      </c:barChart>
      <c:catAx>
        <c:axId val="253078912"/>
        <c:scaling>
          <c:orientation val="minMax"/>
        </c:scaling>
        <c:delete val="0"/>
        <c:axPos val="l"/>
        <c:numFmt formatCode="General" sourceLinked="1"/>
        <c:majorTickMark val="out"/>
        <c:minorTickMark val="none"/>
        <c:tickLblPos val="nextTo"/>
        <c:crossAx val="253084800"/>
        <c:crosses val="autoZero"/>
        <c:auto val="1"/>
        <c:lblAlgn val="ctr"/>
        <c:lblOffset val="100"/>
        <c:noMultiLvlLbl val="0"/>
      </c:catAx>
      <c:valAx>
        <c:axId val="253084800"/>
        <c:scaling>
          <c:orientation val="minMax"/>
        </c:scaling>
        <c:delete val="0"/>
        <c:axPos val="b"/>
        <c:title>
          <c:tx>
            <c:rich>
              <a:bodyPr/>
              <a:lstStyle/>
              <a:p>
                <a:pPr>
                  <a:defRPr/>
                </a:pPr>
                <a:r>
                  <a:rPr lang="en-US"/>
                  <a:t>Percent of all patients</a:t>
                </a:r>
              </a:p>
            </c:rich>
          </c:tx>
          <c:overlay val="0"/>
        </c:title>
        <c:numFmt formatCode="General" sourceLinked="1"/>
        <c:majorTickMark val="out"/>
        <c:minorTickMark val="none"/>
        <c:tickLblPos val="nextTo"/>
        <c:crossAx val="253078912"/>
        <c:crosses val="autoZero"/>
        <c:crossBetween val="between"/>
      </c:valAx>
    </c:plotArea>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100"/>
              <a:t>Common</a:t>
            </a:r>
            <a:r>
              <a:rPr lang="en-US" sz="1100" baseline="0"/>
              <a:t> </a:t>
            </a:r>
            <a:r>
              <a:rPr lang="en-US" sz="1100"/>
              <a:t>pathways, all regimens (pathways for 75% of all patients)</a:t>
            </a:r>
          </a:p>
        </c:rich>
      </c:tx>
      <c:overlay val="0"/>
    </c:title>
    <c:autoTitleDeleted val="0"/>
    <c:plotArea>
      <c:layout>
        <c:manualLayout>
          <c:layoutTarget val="inner"/>
          <c:xMode val="edge"/>
          <c:yMode val="edge"/>
          <c:x val="0.34581504612854108"/>
          <c:y val="0.10618581907090464"/>
          <c:w val="0.61060687734612284"/>
          <c:h val="0.80516700999172175"/>
        </c:manualLayout>
      </c:layout>
      <c:barChart>
        <c:barDir val="bar"/>
        <c:grouping val="clustered"/>
        <c:varyColors val="0"/>
        <c:ser>
          <c:idx val="0"/>
          <c:order val="0"/>
          <c:tx>
            <c:strRef>
              <c:f>Figure7!$C$1</c:f>
              <c:strCache>
                <c:ptCount val="1"/>
                <c:pt idx="0">
                  <c:v>percent</c:v>
                </c:pt>
              </c:strCache>
            </c:strRef>
          </c:tx>
          <c:spPr>
            <a:solidFill>
              <a:schemeClr val="tx1"/>
            </a:solidFill>
          </c:spPr>
          <c:invertIfNegative val="0"/>
          <c:dPt>
            <c:idx val="2"/>
            <c:invertIfNegative val="0"/>
            <c:bubble3D val="0"/>
            <c:spPr>
              <a:solidFill>
                <a:srgbClr val="FF0000"/>
              </a:solidFill>
            </c:spPr>
          </c:dPt>
          <c:dPt>
            <c:idx val="4"/>
            <c:invertIfNegative val="0"/>
            <c:bubble3D val="0"/>
          </c:dPt>
          <c:dPt>
            <c:idx val="10"/>
            <c:invertIfNegative val="0"/>
            <c:bubble3D val="0"/>
          </c:dPt>
          <c:dPt>
            <c:idx val="12"/>
            <c:invertIfNegative val="0"/>
            <c:bubble3D val="0"/>
          </c:dPt>
          <c:dPt>
            <c:idx val="13"/>
            <c:invertIfNegative val="0"/>
            <c:bubble3D val="0"/>
            <c:spPr>
              <a:solidFill>
                <a:srgbClr val="FF0000"/>
              </a:solidFill>
            </c:spPr>
          </c:dPt>
          <c:dPt>
            <c:idx val="15"/>
            <c:invertIfNegative val="0"/>
            <c:bubble3D val="0"/>
            <c:spPr>
              <a:solidFill>
                <a:srgbClr val="FF0000"/>
              </a:solidFill>
            </c:spPr>
          </c:dPt>
          <c:dPt>
            <c:idx val="18"/>
            <c:invertIfNegative val="0"/>
            <c:bubble3D val="0"/>
          </c:dPt>
          <c:dPt>
            <c:idx val="20"/>
            <c:invertIfNegative val="0"/>
            <c:bubble3D val="0"/>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Figure7!$A$2:$A$26</c:f>
              <c:strCache>
                <c:ptCount val="25"/>
                <c:pt idx="0">
                  <c:v>Borte</c:v>
                </c:pt>
                <c:pt idx="1">
                  <c:v>Thali</c:v>
                </c:pt>
                <c:pt idx="2">
                  <c:v>Lenal</c:v>
                </c:pt>
                <c:pt idx="3">
                  <c:v>Borte --&gt; Borte</c:v>
                </c:pt>
                <c:pt idx="4">
                  <c:v>Borte --&gt; Thali</c:v>
                </c:pt>
                <c:pt idx="5">
                  <c:v>Thali --&gt; Lenal</c:v>
                </c:pt>
                <c:pt idx="6">
                  <c:v>Borte --&gt; Thali --&gt; Lenal</c:v>
                </c:pt>
                <c:pt idx="7">
                  <c:v>Borte --&gt; Borte --&gt; Borte</c:v>
                </c:pt>
                <c:pt idx="8">
                  <c:v>Borte --&gt; Lenal</c:v>
                </c:pt>
                <c:pt idx="9">
                  <c:v>Borte --&gt; Borte --&gt; Thali</c:v>
                </c:pt>
                <c:pt idx="10">
                  <c:v>Thali --&gt; Thali</c:v>
                </c:pt>
                <c:pt idx="11">
                  <c:v>Thali --&gt; Borte</c:v>
                </c:pt>
                <c:pt idx="12">
                  <c:v>Borte --&gt; Borte --&gt; Thali --&gt; Lenal</c:v>
                </c:pt>
                <c:pt idx="13">
                  <c:v>Lenal --&gt; Lenal</c:v>
                </c:pt>
                <c:pt idx="14">
                  <c:v>Borte --&gt; Thali --&gt; Thali+Lenal --&gt; Lenal</c:v>
                </c:pt>
                <c:pt idx="15">
                  <c:v>Lenal --&gt; Borte</c:v>
                </c:pt>
                <c:pt idx="16">
                  <c:v>Borte --&gt; Borte --&gt; Lenal</c:v>
                </c:pt>
                <c:pt idx="17">
                  <c:v>Borte --&gt; Thali --&gt; Thali</c:v>
                </c:pt>
                <c:pt idx="18">
                  <c:v>Borte --&gt; Borte --&gt; Borte --&gt; Borte</c:v>
                </c:pt>
                <c:pt idx="19">
                  <c:v>Thali --&gt; Lenal --&gt; Borte</c:v>
                </c:pt>
                <c:pt idx="20">
                  <c:v>Borte --&gt; Borte --&gt; Borte --&gt; Borte --&gt; Borte</c:v>
                </c:pt>
                <c:pt idx="21">
                  <c:v>Thali --&gt; Thali+Lenal --&gt; Lenal</c:v>
                </c:pt>
                <c:pt idx="22">
                  <c:v>Thali --&gt; Thali --&gt; Lenal</c:v>
                </c:pt>
                <c:pt idx="23">
                  <c:v>Borte --&gt; Thali+Borte --&gt; Thali</c:v>
                </c:pt>
                <c:pt idx="24">
                  <c:v>Borte --&gt; Borte --&gt; Borte --&gt; Thali</c:v>
                </c:pt>
              </c:strCache>
            </c:strRef>
          </c:cat>
          <c:val>
            <c:numRef>
              <c:f>Figure7!$C$2:$C$26</c:f>
              <c:numCache>
                <c:formatCode>General</c:formatCode>
                <c:ptCount val="25"/>
                <c:pt idx="0">
                  <c:v>14.7</c:v>
                </c:pt>
                <c:pt idx="1">
                  <c:v>12.1</c:v>
                </c:pt>
                <c:pt idx="2">
                  <c:v>6.5</c:v>
                </c:pt>
                <c:pt idx="3">
                  <c:v>6.3</c:v>
                </c:pt>
                <c:pt idx="4">
                  <c:v>6.1</c:v>
                </c:pt>
                <c:pt idx="5">
                  <c:v>4.7</c:v>
                </c:pt>
                <c:pt idx="6">
                  <c:v>3.8</c:v>
                </c:pt>
                <c:pt idx="7">
                  <c:v>2.2000000000000002</c:v>
                </c:pt>
                <c:pt idx="8">
                  <c:v>2.2000000000000002</c:v>
                </c:pt>
                <c:pt idx="9">
                  <c:v>2.2000000000000002</c:v>
                </c:pt>
                <c:pt idx="10">
                  <c:v>1.6</c:v>
                </c:pt>
                <c:pt idx="11">
                  <c:v>1.6</c:v>
                </c:pt>
                <c:pt idx="12">
                  <c:v>1.2</c:v>
                </c:pt>
                <c:pt idx="13">
                  <c:v>1.1000000000000001</c:v>
                </c:pt>
                <c:pt idx="14">
                  <c:v>1</c:v>
                </c:pt>
                <c:pt idx="15">
                  <c:v>0.9</c:v>
                </c:pt>
                <c:pt idx="16">
                  <c:v>0.9</c:v>
                </c:pt>
                <c:pt idx="17">
                  <c:v>0.9</c:v>
                </c:pt>
                <c:pt idx="18">
                  <c:v>0.8</c:v>
                </c:pt>
                <c:pt idx="19">
                  <c:v>0.7</c:v>
                </c:pt>
                <c:pt idx="20">
                  <c:v>0.6</c:v>
                </c:pt>
                <c:pt idx="21">
                  <c:v>0.6</c:v>
                </c:pt>
                <c:pt idx="22">
                  <c:v>0.6</c:v>
                </c:pt>
                <c:pt idx="23">
                  <c:v>0.6</c:v>
                </c:pt>
                <c:pt idx="24">
                  <c:v>0.6</c:v>
                </c:pt>
              </c:numCache>
            </c:numRef>
          </c:val>
        </c:ser>
        <c:dLbls>
          <c:showLegendKey val="0"/>
          <c:showVal val="0"/>
          <c:showCatName val="0"/>
          <c:showSerName val="0"/>
          <c:showPercent val="0"/>
          <c:showBubbleSize val="0"/>
        </c:dLbls>
        <c:gapWidth val="150"/>
        <c:axId val="253107584"/>
        <c:axId val="253121664"/>
      </c:barChart>
      <c:catAx>
        <c:axId val="253107584"/>
        <c:scaling>
          <c:orientation val="minMax"/>
        </c:scaling>
        <c:delete val="0"/>
        <c:axPos val="l"/>
        <c:numFmt formatCode="General" sourceLinked="1"/>
        <c:majorTickMark val="out"/>
        <c:minorTickMark val="none"/>
        <c:tickLblPos val="nextTo"/>
        <c:crossAx val="253121664"/>
        <c:crosses val="autoZero"/>
        <c:auto val="1"/>
        <c:lblAlgn val="ctr"/>
        <c:lblOffset val="100"/>
        <c:noMultiLvlLbl val="0"/>
      </c:catAx>
      <c:valAx>
        <c:axId val="253121664"/>
        <c:scaling>
          <c:orientation val="minMax"/>
        </c:scaling>
        <c:delete val="0"/>
        <c:axPos val="b"/>
        <c:title>
          <c:tx>
            <c:rich>
              <a:bodyPr/>
              <a:lstStyle/>
              <a:p>
                <a:pPr>
                  <a:defRPr/>
                </a:pPr>
                <a:r>
                  <a:rPr lang="en-US"/>
                  <a:t>Percent of all patients</a:t>
                </a:r>
              </a:p>
            </c:rich>
          </c:tx>
          <c:overlay val="0"/>
        </c:title>
        <c:numFmt formatCode="General" sourceLinked="1"/>
        <c:majorTickMark val="out"/>
        <c:minorTickMark val="none"/>
        <c:tickLblPos val="nextTo"/>
        <c:crossAx val="253107584"/>
        <c:crosses val="autoZero"/>
        <c:crossBetween val="between"/>
      </c:valAx>
    </c:plotArea>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a:t>Choice of medicine as first line therapy</a:t>
            </a:r>
          </a:p>
        </c:rich>
      </c:tx>
      <c:overlay val="0"/>
    </c:title>
    <c:autoTitleDeleted val="0"/>
    <c:plotArea>
      <c:layout/>
      <c:barChart>
        <c:barDir val="col"/>
        <c:grouping val="clustered"/>
        <c:varyColors val="0"/>
        <c:ser>
          <c:idx val="0"/>
          <c:order val="0"/>
          <c:spPr>
            <a:solidFill>
              <a:schemeClr val="tx1"/>
            </a:solidFill>
          </c:spPr>
          <c:invertIfNegative val="0"/>
          <c:dPt>
            <c:idx val="2"/>
            <c:invertIfNegative val="0"/>
            <c:bubble3D val="0"/>
            <c:spPr>
              <a:solidFill>
                <a:srgbClr val="FF0000"/>
              </a:solidFill>
            </c:spPr>
          </c:dPt>
          <c:dPt>
            <c:idx val="3"/>
            <c:invertIfNegative val="0"/>
            <c:bubble3D val="0"/>
            <c:spPr>
              <a:solidFill>
                <a:srgbClr val="FF0000"/>
              </a:solidFill>
            </c:spPr>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Figure_4_5_7!$A$2:$A$4</c:f>
              <c:strCache>
                <c:ptCount val="3"/>
                <c:pt idx="0">
                  <c:v>Bortezomib</c:v>
                </c:pt>
                <c:pt idx="1">
                  <c:v>Thalidomide</c:v>
                </c:pt>
                <c:pt idx="2">
                  <c:v>Lenalidomide</c:v>
                </c:pt>
              </c:strCache>
            </c:strRef>
          </c:cat>
          <c:val>
            <c:numRef>
              <c:f>Figure_4_5_7!$E$2:$E$4</c:f>
              <c:numCache>
                <c:formatCode>General</c:formatCode>
                <c:ptCount val="3"/>
                <c:pt idx="0">
                  <c:v>57.5</c:v>
                </c:pt>
                <c:pt idx="1">
                  <c:v>30.6</c:v>
                </c:pt>
                <c:pt idx="2">
                  <c:v>11.9</c:v>
                </c:pt>
              </c:numCache>
            </c:numRef>
          </c:val>
        </c:ser>
        <c:dLbls>
          <c:showLegendKey val="0"/>
          <c:showVal val="0"/>
          <c:showCatName val="0"/>
          <c:showSerName val="0"/>
          <c:showPercent val="0"/>
          <c:showBubbleSize val="0"/>
        </c:dLbls>
        <c:gapWidth val="150"/>
        <c:axId val="253135488"/>
        <c:axId val="253141376"/>
      </c:barChart>
      <c:catAx>
        <c:axId val="253135488"/>
        <c:scaling>
          <c:orientation val="minMax"/>
        </c:scaling>
        <c:delete val="0"/>
        <c:axPos val="b"/>
        <c:numFmt formatCode="General" sourceLinked="1"/>
        <c:majorTickMark val="out"/>
        <c:minorTickMark val="none"/>
        <c:tickLblPos val="nextTo"/>
        <c:crossAx val="253141376"/>
        <c:crosses val="autoZero"/>
        <c:auto val="1"/>
        <c:lblAlgn val="ctr"/>
        <c:lblOffset val="100"/>
        <c:noMultiLvlLbl val="0"/>
      </c:catAx>
      <c:valAx>
        <c:axId val="253141376"/>
        <c:scaling>
          <c:orientation val="minMax"/>
        </c:scaling>
        <c:delete val="0"/>
        <c:axPos val="l"/>
        <c:title>
          <c:tx>
            <c:rich>
              <a:bodyPr rot="-5400000" vert="horz"/>
              <a:lstStyle/>
              <a:p>
                <a:pPr>
                  <a:defRPr/>
                </a:pPr>
                <a:r>
                  <a:rPr lang="en-US"/>
                  <a:t>Percent of all people</a:t>
                </a:r>
              </a:p>
            </c:rich>
          </c:tx>
          <c:overlay val="0"/>
        </c:title>
        <c:numFmt formatCode="General" sourceLinked="1"/>
        <c:majorTickMark val="out"/>
        <c:minorTickMark val="none"/>
        <c:tickLblPos val="nextTo"/>
        <c:crossAx val="253135488"/>
        <c:crosses val="autoZero"/>
        <c:crossBetween val="between"/>
      </c:valAx>
    </c:plotArea>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a:t>Choice of medicine as second line therapy</a:t>
            </a:r>
          </a:p>
        </c:rich>
      </c:tx>
      <c:overlay val="0"/>
    </c:title>
    <c:autoTitleDeleted val="0"/>
    <c:plotArea>
      <c:layout/>
      <c:barChart>
        <c:barDir val="col"/>
        <c:grouping val="clustered"/>
        <c:varyColors val="0"/>
        <c:ser>
          <c:idx val="0"/>
          <c:order val="0"/>
          <c:spPr>
            <a:solidFill>
              <a:schemeClr val="tx1"/>
            </a:solidFill>
          </c:spPr>
          <c:invertIfNegative val="0"/>
          <c:dPt>
            <c:idx val="3"/>
            <c:invertIfNegative val="0"/>
            <c:bubble3D val="0"/>
            <c:spPr>
              <a:solidFill>
                <a:srgbClr val="C00000"/>
              </a:solidFill>
            </c:spPr>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Figure_4_5_7!$G$2:$G$9</c:f>
              <c:strCache>
                <c:ptCount val="8"/>
                <c:pt idx="0">
                  <c:v>Bortezomib</c:v>
                </c:pt>
                <c:pt idx="1">
                  <c:v>Thalidomide</c:v>
                </c:pt>
                <c:pt idx="2">
                  <c:v>Lenalidomide</c:v>
                </c:pt>
                <c:pt idx="3">
                  <c:v>Pomalidomide</c:v>
                </c:pt>
                <c:pt idx="4">
                  <c:v>Borte+Thali</c:v>
                </c:pt>
                <c:pt idx="5">
                  <c:v>Thali+Lenal</c:v>
                </c:pt>
                <c:pt idx="6">
                  <c:v>Borte+Lenal</c:v>
                </c:pt>
                <c:pt idx="7">
                  <c:v>No second line</c:v>
                </c:pt>
              </c:strCache>
            </c:strRef>
          </c:cat>
          <c:val>
            <c:numRef>
              <c:f>Figure_4_5_7!$H$2:$H$9</c:f>
              <c:numCache>
                <c:formatCode>General</c:formatCode>
                <c:ptCount val="8"/>
                <c:pt idx="0">
                  <c:v>7.8</c:v>
                </c:pt>
                <c:pt idx="1">
                  <c:v>23.2</c:v>
                </c:pt>
                <c:pt idx="2">
                  <c:v>13.9</c:v>
                </c:pt>
                <c:pt idx="3">
                  <c:v>1.3</c:v>
                </c:pt>
                <c:pt idx="4">
                  <c:v>3.8</c:v>
                </c:pt>
                <c:pt idx="5">
                  <c:v>1.7</c:v>
                </c:pt>
                <c:pt idx="6">
                  <c:v>0.5</c:v>
                </c:pt>
                <c:pt idx="7">
                  <c:v>47.7</c:v>
                </c:pt>
              </c:numCache>
            </c:numRef>
          </c:val>
        </c:ser>
        <c:dLbls>
          <c:showLegendKey val="0"/>
          <c:showVal val="0"/>
          <c:showCatName val="0"/>
          <c:showSerName val="0"/>
          <c:showPercent val="0"/>
          <c:showBubbleSize val="0"/>
        </c:dLbls>
        <c:gapWidth val="150"/>
        <c:axId val="253158528"/>
        <c:axId val="253160064"/>
      </c:barChart>
      <c:catAx>
        <c:axId val="253158528"/>
        <c:scaling>
          <c:orientation val="minMax"/>
        </c:scaling>
        <c:delete val="0"/>
        <c:axPos val="b"/>
        <c:numFmt formatCode="General" sourceLinked="1"/>
        <c:majorTickMark val="out"/>
        <c:minorTickMark val="none"/>
        <c:tickLblPos val="nextTo"/>
        <c:crossAx val="253160064"/>
        <c:crosses val="autoZero"/>
        <c:auto val="1"/>
        <c:lblAlgn val="ctr"/>
        <c:lblOffset val="100"/>
        <c:noMultiLvlLbl val="0"/>
      </c:catAx>
      <c:valAx>
        <c:axId val="253160064"/>
        <c:scaling>
          <c:orientation val="minMax"/>
        </c:scaling>
        <c:delete val="0"/>
        <c:axPos val="l"/>
        <c:title>
          <c:tx>
            <c:rich>
              <a:bodyPr rot="-5400000" vert="horz"/>
              <a:lstStyle/>
              <a:p>
                <a:pPr>
                  <a:defRPr/>
                </a:pPr>
                <a:r>
                  <a:rPr lang="en-US"/>
                  <a:t>Percent of all people</a:t>
                </a:r>
              </a:p>
            </c:rich>
          </c:tx>
          <c:overlay val="0"/>
        </c:title>
        <c:numFmt formatCode="General" sourceLinked="1"/>
        <c:majorTickMark val="out"/>
        <c:minorTickMark val="none"/>
        <c:tickLblPos val="nextTo"/>
        <c:crossAx val="253158528"/>
        <c:crosses val="autoZero"/>
        <c:crossBetween val="between"/>
      </c:valAx>
    </c:plotArea>
    <c:plotVisOnly val="1"/>
    <c:dispBlanksAs val="gap"/>
    <c:showDLblsOverMax val="0"/>
  </c:chart>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096981434021781"/>
          <c:y val="4.3598890210067381E-2"/>
          <c:w val="0.56854201214538902"/>
          <c:h val="0.77306106653434081"/>
        </c:manualLayout>
      </c:layout>
      <c:barChart>
        <c:barDir val="bar"/>
        <c:grouping val="stacked"/>
        <c:varyColors val="0"/>
        <c:ser>
          <c:idx val="0"/>
          <c:order val="0"/>
          <c:tx>
            <c:strRef>
              <c:f>Figure6!$B$13</c:f>
              <c:strCache>
                <c:ptCount val="1"/>
                <c:pt idx="0">
                  <c:v>After Lenal</c:v>
                </c:pt>
              </c:strCache>
            </c:strRef>
          </c:tx>
          <c:invertIfNegative val="0"/>
          <c:dLbls>
            <c:dLbl>
              <c:idx val="0"/>
              <c:spPr/>
              <c:txPr>
                <a:bodyPr/>
                <a:lstStyle/>
                <a:p>
                  <a:pPr>
                    <a:defRPr/>
                  </a:pPr>
                  <a:endParaRPr lang="en-US"/>
                </a:p>
              </c:txPr>
              <c:showLegendKey val="0"/>
              <c:showVal val="1"/>
              <c:showCatName val="0"/>
              <c:showSerName val="0"/>
              <c:showPercent val="0"/>
              <c:showBubbleSize val="0"/>
              <c:extLst>
                <c:ext xmlns:c15="http://schemas.microsoft.com/office/drawing/2012/chart" uri="{CE6537A1-D6FC-4f65-9D91-7224C49458BB}">
                  <c15:layout/>
                </c:ext>
              </c:extLst>
            </c:dLbl>
            <c:dLbl>
              <c:idx val="6"/>
              <c:layout>
                <c:manualLayout>
                  <c:x val="7.4563170423770694E-3"/>
                  <c:y val="-3.1061206107537123E-7"/>
                </c:manualLayout>
              </c:layout>
              <c:spPr/>
              <c:txPr>
                <a:bodyPr/>
                <a:lstStyle/>
                <a:p>
                  <a:pPr>
                    <a:defRPr sz="900"/>
                  </a:pPr>
                  <a:endParaRPr lang="en-US"/>
                </a:p>
              </c:txPr>
              <c:dLblPos val="ctr"/>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Figure6!$A$14:$A$20</c:f>
              <c:strCache>
                <c:ptCount val="7"/>
                <c:pt idx="0">
                  <c:v>Borte</c:v>
                </c:pt>
                <c:pt idx="1">
                  <c:v>Thali</c:v>
                </c:pt>
                <c:pt idx="2">
                  <c:v>Lenal</c:v>
                </c:pt>
                <c:pt idx="3">
                  <c:v>Pomal</c:v>
                </c:pt>
                <c:pt idx="4">
                  <c:v>Borte+Thali</c:v>
                </c:pt>
                <c:pt idx="5">
                  <c:v>Thali+Lenal</c:v>
                </c:pt>
                <c:pt idx="6">
                  <c:v>Borte+Lenal</c:v>
                </c:pt>
              </c:strCache>
            </c:strRef>
          </c:cat>
          <c:val>
            <c:numRef>
              <c:f>Figure6!$B$14:$B$20</c:f>
              <c:numCache>
                <c:formatCode>General</c:formatCode>
                <c:ptCount val="7"/>
                <c:pt idx="0">
                  <c:v>3.1</c:v>
                </c:pt>
                <c:pt idx="1">
                  <c:v>0.3</c:v>
                </c:pt>
                <c:pt idx="3">
                  <c:v>0.5</c:v>
                </c:pt>
                <c:pt idx="6">
                  <c:v>0.3</c:v>
                </c:pt>
              </c:numCache>
            </c:numRef>
          </c:val>
        </c:ser>
        <c:ser>
          <c:idx val="1"/>
          <c:order val="1"/>
          <c:tx>
            <c:strRef>
              <c:f>Figure6!$C$13</c:f>
              <c:strCache>
                <c:ptCount val="1"/>
                <c:pt idx="0">
                  <c:v>After Thali</c:v>
                </c:pt>
              </c:strCache>
            </c:strRef>
          </c:tx>
          <c:invertIfNegative val="0"/>
          <c:dLbls>
            <c:dLbl>
              <c:idx val="1"/>
              <c:delete val="1"/>
              <c:extLst>
                <c:ext xmlns:c15="http://schemas.microsoft.com/office/drawing/2012/chart" uri="{CE6537A1-D6FC-4f65-9D91-7224C49458BB}"/>
              </c:extLst>
            </c:dLbl>
            <c:dLbl>
              <c:idx val="3"/>
              <c:delete val="1"/>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Figure6!$A$14:$A$20</c:f>
              <c:strCache>
                <c:ptCount val="7"/>
                <c:pt idx="0">
                  <c:v>Borte</c:v>
                </c:pt>
                <c:pt idx="1">
                  <c:v>Thali</c:v>
                </c:pt>
                <c:pt idx="2">
                  <c:v>Lenal</c:v>
                </c:pt>
                <c:pt idx="3">
                  <c:v>Pomal</c:v>
                </c:pt>
                <c:pt idx="4">
                  <c:v>Borte+Thali</c:v>
                </c:pt>
                <c:pt idx="5">
                  <c:v>Thali+Lenal</c:v>
                </c:pt>
                <c:pt idx="6">
                  <c:v>Borte+Lenal</c:v>
                </c:pt>
              </c:strCache>
            </c:strRef>
          </c:cat>
          <c:val>
            <c:numRef>
              <c:f>Figure6!$C$14:$C$20</c:f>
              <c:numCache>
                <c:formatCode>General</c:formatCode>
                <c:ptCount val="7"/>
                <c:pt idx="0">
                  <c:v>4.7</c:v>
                </c:pt>
                <c:pt idx="2">
                  <c:v>8.1</c:v>
                </c:pt>
                <c:pt idx="4">
                  <c:v>1.4</c:v>
                </c:pt>
                <c:pt idx="5">
                  <c:v>1.7</c:v>
                </c:pt>
              </c:numCache>
            </c:numRef>
          </c:val>
        </c:ser>
        <c:ser>
          <c:idx val="2"/>
          <c:order val="2"/>
          <c:tx>
            <c:strRef>
              <c:f>Figure6!$D$13</c:f>
              <c:strCache>
                <c:ptCount val="1"/>
                <c:pt idx="0">
                  <c:v>After Borte</c:v>
                </c:pt>
              </c:strCache>
            </c:strRef>
          </c:tx>
          <c:invertIfNegative val="0"/>
          <c:dLbls>
            <c:dLbl>
              <c:idx val="3"/>
              <c:layout>
                <c:manualLayout>
                  <c:x val="9.8645900596574763E-3"/>
                  <c:y val="3.9634098992063858E-3"/>
                </c:manualLayout>
              </c:layout>
              <c:spPr/>
              <c:txPr>
                <a:bodyPr/>
                <a:lstStyle/>
                <a:p>
                  <a:pPr>
                    <a:defRPr sz="900"/>
                  </a:pPr>
                  <a:endParaRPr lang="en-US"/>
                </a:p>
              </c:txPr>
              <c:dLblPos val="ctr"/>
              <c:showLegendKey val="0"/>
              <c:showVal val="1"/>
              <c:showCatName val="0"/>
              <c:showSerName val="0"/>
              <c:showPercent val="0"/>
              <c:showBubbleSize val="0"/>
              <c:extLst>
                <c:ext xmlns:c15="http://schemas.microsoft.com/office/drawing/2012/chart" uri="{CE6537A1-D6FC-4f65-9D91-7224C49458BB}">
                  <c15:layout/>
                </c:ext>
              </c:extLst>
            </c:dLbl>
            <c:dLbl>
              <c:idx val="5"/>
              <c:delete val="1"/>
              <c:extLst>
                <c:ext xmlns:c15="http://schemas.microsoft.com/office/drawing/2012/chart" uri="{CE6537A1-D6FC-4f65-9D91-7224C49458BB}"/>
              </c:extLst>
            </c:dLbl>
            <c:dLbl>
              <c:idx val="6"/>
              <c:delete val="1"/>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Figure6!$A$14:$A$20</c:f>
              <c:strCache>
                <c:ptCount val="7"/>
                <c:pt idx="0">
                  <c:v>Borte</c:v>
                </c:pt>
                <c:pt idx="1">
                  <c:v>Thali</c:v>
                </c:pt>
                <c:pt idx="2">
                  <c:v>Lenal</c:v>
                </c:pt>
                <c:pt idx="3">
                  <c:v>Pomal</c:v>
                </c:pt>
                <c:pt idx="4">
                  <c:v>Borte+Thali</c:v>
                </c:pt>
                <c:pt idx="5">
                  <c:v>Thali+Lenal</c:v>
                </c:pt>
                <c:pt idx="6">
                  <c:v>Borte+Lenal</c:v>
                </c:pt>
              </c:strCache>
            </c:strRef>
          </c:cat>
          <c:val>
            <c:numRef>
              <c:f>Figure6!$D$14:$D$20</c:f>
              <c:numCache>
                <c:formatCode>General</c:formatCode>
                <c:ptCount val="7"/>
                <c:pt idx="1">
                  <c:v>23</c:v>
                </c:pt>
                <c:pt idx="2">
                  <c:v>5.7</c:v>
                </c:pt>
                <c:pt idx="3">
                  <c:v>0.8</c:v>
                </c:pt>
                <c:pt idx="4">
                  <c:v>2.4</c:v>
                </c:pt>
                <c:pt idx="6">
                  <c:v>0.1</c:v>
                </c:pt>
              </c:numCache>
            </c:numRef>
          </c:val>
        </c:ser>
        <c:dLbls>
          <c:showLegendKey val="0"/>
          <c:showVal val="0"/>
          <c:showCatName val="0"/>
          <c:showSerName val="0"/>
          <c:showPercent val="0"/>
          <c:showBubbleSize val="0"/>
        </c:dLbls>
        <c:gapWidth val="150"/>
        <c:overlap val="100"/>
        <c:axId val="256724352"/>
        <c:axId val="256734720"/>
      </c:barChart>
      <c:catAx>
        <c:axId val="256724352"/>
        <c:scaling>
          <c:orientation val="minMax"/>
        </c:scaling>
        <c:delete val="0"/>
        <c:axPos val="l"/>
        <c:title>
          <c:tx>
            <c:rich>
              <a:bodyPr rot="-5400000" vert="horz"/>
              <a:lstStyle/>
              <a:p>
                <a:pPr>
                  <a:defRPr/>
                </a:pPr>
                <a:r>
                  <a:rPr lang="en-US"/>
                  <a:t>Type of second line thearpy</a:t>
                </a:r>
              </a:p>
            </c:rich>
          </c:tx>
          <c:overlay val="0"/>
        </c:title>
        <c:numFmt formatCode="General" sourceLinked="1"/>
        <c:majorTickMark val="out"/>
        <c:minorTickMark val="none"/>
        <c:tickLblPos val="nextTo"/>
        <c:crossAx val="256734720"/>
        <c:crosses val="autoZero"/>
        <c:auto val="1"/>
        <c:lblAlgn val="ctr"/>
        <c:lblOffset val="100"/>
        <c:noMultiLvlLbl val="0"/>
      </c:catAx>
      <c:valAx>
        <c:axId val="256734720"/>
        <c:scaling>
          <c:orientation val="minMax"/>
        </c:scaling>
        <c:delete val="0"/>
        <c:axPos val="b"/>
        <c:title>
          <c:tx>
            <c:rich>
              <a:bodyPr/>
              <a:lstStyle/>
              <a:p>
                <a:pPr>
                  <a:defRPr/>
                </a:pPr>
                <a:r>
                  <a:rPr lang="en-US"/>
                  <a:t>Percent of all people</a:t>
                </a:r>
              </a:p>
            </c:rich>
          </c:tx>
          <c:overlay val="0"/>
        </c:title>
        <c:numFmt formatCode="General" sourceLinked="1"/>
        <c:majorTickMark val="out"/>
        <c:minorTickMark val="none"/>
        <c:tickLblPos val="nextTo"/>
        <c:crossAx val="256724352"/>
        <c:crosses val="autoZero"/>
        <c:crossBetween val="between"/>
      </c:valAx>
    </c:plotArea>
    <c:legend>
      <c:legendPos val="r"/>
      <c:layout>
        <c:manualLayout>
          <c:xMode val="edge"/>
          <c:yMode val="edge"/>
          <c:x val="0.77283669619422568"/>
          <c:y val="0.35560859188544153"/>
          <c:w val="0.20793269230769229"/>
          <c:h val="0.28400954653937954"/>
        </c:manualLayout>
      </c:layout>
      <c:overlay val="0"/>
    </c:legend>
    <c:plotVisOnly val="1"/>
    <c:dispBlanksAs val="gap"/>
    <c:showDLblsOverMax val="0"/>
  </c:chart>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Choice of medicine as third line therapy</a:t>
            </a:r>
          </a:p>
        </c:rich>
      </c:tx>
      <c:overlay val="0"/>
    </c:title>
    <c:autoTitleDeleted val="0"/>
    <c:plotArea>
      <c:layout/>
      <c:barChart>
        <c:barDir val="col"/>
        <c:grouping val="clustered"/>
        <c:varyColors val="0"/>
        <c:ser>
          <c:idx val="0"/>
          <c:order val="0"/>
          <c:spPr>
            <a:solidFill>
              <a:schemeClr val="tx1"/>
            </a:solidFill>
          </c:spPr>
          <c:invertIfNegative val="0"/>
          <c:dPt>
            <c:idx val="2"/>
            <c:invertIfNegative val="0"/>
            <c:bubble3D val="0"/>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Figure_4_5_7!$J$2:$J$10</c:f>
              <c:strCache>
                <c:ptCount val="9"/>
                <c:pt idx="0">
                  <c:v>Bortezomib</c:v>
                </c:pt>
                <c:pt idx="1">
                  <c:v>Thalidomide</c:v>
                </c:pt>
                <c:pt idx="2">
                  <c:v>Lenalidomide</c:v>
                </c:pt>
                <c:pt idx="3">
                  <c:v>Pomalidomide</c:v>
                </c:pt>
                <c:pt idx="4">
                  <c:v>Borte+Thali</c:v>
                </c:pt>
                <c:pt idx="5">
                  <c:v>Thali+Lenal</c:v>
                </c:pt>
                <c:pt idx="6">
                  <c:v>Borte+Lenal</c:v>
                </c:pt>
                <c:pt idx="7">
                  <c:v>Pomal+Lenal</c:v>
                </c:pt>
                <c:pt idx="8">
                  <c:v>No third line therapy</c:v>
                </c:pt>
              </c:strCache>
            </c:strRef>
          </c:cat>
          <c:val>
            <c:numRef>
              <c:f>Figure_4_5_7!$K$2:$K$10</c:f>
              <c:numCache>
                <c:formatCode>General</c:formatCode>
                <c:ptCount val="9"/>
                <c:pt idx="0">
                  <c:v>3.4</c:v>
                </c:pt>
                <c:pt idx="1">
                  <c:v>2.5</c:v>
                </c:pt>
                <c:pt idx="2">
                  <c:v>11.6</c:v>
                </c:pt>
                <c:pt idx="3">
                  <c:v>2.1</c:v>
                </c:pt>
                <c:pt idx="4">
                  <c:v>0.9</c:v>
                </c:pt>
                <c:pt idx="5">
                  <c:v>3.1</c:v>
                </c:pt>
                <c:pt idx="6">
                  <c:v>0.4</c:v>
                </c:pt>
                <c:pt idx="7">
                  <c:v>0.2</c:v>
                </c:pt>
                <c:pt idx="8">
                  <c:v>75.8</c:v>
                </c:pt>
              </c:numCache>
            </c:numRef>
          </c:val>
        </c:ser>
        <c:dLbls>
          <c:showLegendKey val="0"/>
          <c:showVal val="0"/>
          <c:showCatName val="0"/>
          <c:showSerName val="0"/>
          <c:showPercent val="0"/>
          <c:showBubbleSize val="0"/>
        </c:dLbls>
        <c:gapWidth val="150"/>
        <c:axId val="256743680"/>
        <c:axId val="256761856"/>
      </c:barChart>
      <c:catAx>
        <c:axId val="256743680"/>
        <c:scaling>
          <c:orientation val="minMax"/>
        </c:scaling>
        <c:delete val="0"/>
        <c:axPos val="b"/>
        <c:numFmt formatCode="General" sourceLinked="1"/>
        <c:majorTickMark val="out"/>
        <c:minorTickMark val="none"/>
        <c:tickLblPos val="nextTo"/>
        <c:txPr>
          <a:bodyPr/>
          <a:lstStyle/>
          <a:p>
            <a:pPr>
              <a:defRPr sz="900"/>
            </a:pPr>
            <a:endParaRPr lang="en-US"/>
          </a:p>
        </c:txPr>
        <c:crossAx val="256761856"/>
        <c:crosses val="autoZero"/>
        <c:auto val="1"/>
        <c:lblAlgn val="ctr"/>
        <c:lblOffset val="100"/>
        <c:noMultiLvlLbl val="0"/>
      </c:catAx>
      <c:valAx>
        <c:axId val="256761856"/>
        <c:scaling>
          <c:orientation val="minMax"/>
        </c:scaling>
        <c:delete val="0"/>
        <c:axPos val="l"/>
        <c:title>
          <c:tx>
            <c:rich>
              <a:bodyPr rot="-5400000" vert="horz"/>
              <a:lstStyle/>
              <a:p>
                <a:pPr>
                  <a:defRPr/>
                </a:pPr>
                <a:r>
                  <a:rPr lang="en-US"/>
                  <a:t>Percent of all people</a:t>
                </a:r>
              </a:p>
            </c:rich>
          </c:tx>
          <c:overlay val="0"/>
        </c:title>
        <c:numFmt formatCode="General" sourceLinked="1"/>
        <c:majorTickMark val="out"/>
        <c:minorTickMark val="none"/>
        <c:tickLblPos val="nextTo"/>
        <c:crossAx val="256743680"/>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Figure2!$G$1</c:f>
              <c:strCache>
                <c:ptCount val="1"/>
                <c:pt idx="0">
                  <c:v>Bortezomib</c:v>
                </c:pt>
              </c:strCache>
            </c:strRef>
          </c:tx>
          <c:spPr>
            <a:ln>
              <a:solidFill>
                <a:schemeClr val="accent2">
                  <a:lumMod val="75000"/>
                </a:schemeClr>
              </a:solidFill>
            </a:ln>
          </c:spPr>
          <c:marker>
            <c:symbol val="none"/>
          </c:marker>
          <c:cat>
            <c:numRef>
              <c:f>Figure2!$A$3:$A$5</c:f>
              <c:numCache>
                <c:formatCode>General</c:formatCode>
                <c:ptCount val="3"/>
                <c:pt idx="0">
                  <c:v>2014</c:v>
                </c:pt>
                <c:pt idx="1">
                  <c:v>2015</c:v>
                </c:pt>
                <c:pt idx="2">
                  <c:v>2016</c:v>
                </c:pt>
              </c:numCache>
            </c:numRef>
          </c:cat>
          <c:val>
            <c:numRef>
              <c:f>Figure2!$G$3:$G$5</c:f>
              <c:numCache>
                <c:formatCode>General</c:formatCode>
                <c:ptCount val="3"/>
                <c:pt idx="0">
                  <c:v>10</c:v>
                </c:pt>
                <c:pt idx="1">
                  <c:v>11</c:v>
                </c:pt>
                <c:pt idx="2">
                  <c:v>12</c:v>
                </c:pt>
              </c:numCache>
            </c:numRef>
          </c:val>
          <c:smooth val="0"/>
        </c:ser>
        <c:ser>
          <c:idx val="2"/>
          <c:order val="1"/>
          <c:tx>
            <c:strRef>
              <c:f>Figure2!$H$1</c:f>
              <c:strCache>
                <c:ptCount val="1"/>
                <c:pt idx="0">
                  <c:v>Thalidomide</c:v>
                </c:pt>
              </c:strCache>
            </c:strRef>
          </c:tx>
          <c:spPr>
            <a:ln>
              <a:solidFill>
                <a:schemeClr val="accent1"/>
              </a:solidFill>
            </a:ln>
          </c:spPr>
          <c:marker>
            <c:symbol val="circle"/>
            <c:size val="5"/>
            <c:spPr>
              <a:solidFill>
                <a:schemeClr val="accent1"/>
              </a:solidFill>
              <a:ln>
                <a:solidFill>
                  <a:schemeClr val="accent1"/>
                </a:solidFill>
              </a:ln>
            </c:spPr>
          </c:marker>
          <c:cat>
            <c:numRef>
              <c:f>Figure2!$A$3:$A$5</c:f>
              <c:numCache>
                <c:formatCode>General</c:formatCode>
                <c:ptCount val="3"/>
                <c:pt idx="0">
                  <c:v>2014</c:v>
                </c:pt>
                <c:pt idx="1">
                  <c:v>2015</c:v>
                </c:pt>
                <c:pt idx="2">
                  <c:v>2016</c:v>
                </c:pt>
              </c:numCache>
            </c:numRef>
          </c:cat>
          <c:val>
            <c:numRef>
              <c:f>Figure2!$H$3:$H$5</c:f>
              <c:numCache>
                <c:formatCode>General</c:formatCode>
                <c:ptCount val="3"/>
                <c:pt idx="0">
                  <c:v>8</c:v>
                </c:pt>
                <c:pt idx="1">
                  <c:v>8</c:v>
                </c:pt>
                <c:pt idx="2">
                  <c:v>8</c:v>
                </c:pt>
              </c:numCache>
            </c:numRef>
          </c:val>
          <c:smooth val="0"/>
        </c:ser>
        <c:ser>
          <c:idx val="3"/>
          <c:order val="2"/>
          <c:tx>
            <c:strRef>
              <c:f>Figure2!$I$1</c:f>
              <c:strCache>
                <c:ptCount val="1"/>
                <c:pt idx="0">
                  <c:v>Lenalidomide</c:v>
                </c:pt>
              </c:strCache>
            </c:strRef>
          </c:tx>
          <c:spPr>
            <a:ln>
              <a:solidFill>
                <a:schemeClr val="accent3"/>
              </a:solidFill>
            </a:ln>
          </c:spPr>
          <c:marker>
            <c:symbol val="x"/>
            <c:size val="4"/>
            <c:spPr>
              <a:ln>
                <a:solidFill>
                  <a:schemeClr val="accent3"/>
                </a:solidFill>
              </a:ln>
            </c:spPr>
          </c:marker>
          <c:cat>
            <c:numRef>
              <c:f>Figure2!$A$3:$A$5</c:f>
              <c:numCache>
                <c:formatCode>General</c:formatCode>
                <c:ptCount val="3"/>
                <c:pt idx="0">
                  <c:v>2014</c:v>
                </c:pt>
                <c:pt idx="1">
                  <c:v>2015</c:v>
                </c:pt>
                <c:pt idx="2">
                  <c:v>2016</c:v>
                </c:pt>
              </c:numCache>
            </c:numRef>
          </c:cat>
          <c:val>
            <c:numRef>
              <c:f>Figure2!$I$3:$I$5</c:f>
              <c:numCache>
                <c:formatCode>General</c:formatCode>
                <c:ptCount val="3"/>
                <c:pt idx="0">
                  <c:v>6</c:v>
                </c:pt>
                <c:pt idx="1">
                  <c:v>7</c:v>
                </c:pt>
                <c:pt idx="2">
                  <c:v>8</c:v>
                </c:pt>
              </c:numCache>
            </c:numRef>
          </c:val>
          <c:smooth val="0"/>
        </c:ser>
        <c:ser>
          <c:idx val="4"/>
          <c:order val="3"/>
          <c:tx>
            <c:strRef>
              <c:f>Figure2!$J$1</c:f>
              <c:strCache>
                <c:ptCount val="1"/>
                <c:pt idx="0">
                  <c:v>Pomalidomide</c:v>
                </c:pt>
              </c:strCache>
            </c:strRef>
          </c:tx>
          <c:spPr>
            <a:ln cmpd="dbl">
              <a:solidFill>
                <a:schemeClr val="accent4"/>
              </a:solidFill>
            </a:ln>
          </c:spPr>
          <c:marker>
            <c:symbol val="none"/>
          </c:marker>
          <c:cat>
            <c:numRef>
              <c:f>Figure2!$A$3:$A$5</c:f>
              <c:numCache>
                <c:formatCode>General</c:formatCode>
                <c:ptCount val="3"/>
                <c:pt idx="0">
                  <c:v>2014</c:v>
                </c:pt>
                <c:pt idx="1">
                  <c:v>2015</c:v>
                </c:pt>
                <c:pt idx="2">
                  <c:v>2016</c:v>
                </c:pt>
              </c:numCache>
            </c:numRef>
          </c:cat>
          <c:val>
            <c:numRef>
              <c:f>Figure2!$J$3:$J$5</c:f>
              <c:numCache>
                <c:formatCode>General</c:formatCode>
                <c:ptCount val="3"/>
                <c:pt idx="1">
                  <c:v>1</c:v>
                </c:pt>
                <c:pt idx="2">
                  <c:v>2</c:v>
                </c:pt>
              </c:numCache>
            </c:numRef>
          </c:val>
          <c:smooth val="0"/>
        </c:ser>
        <c:dLbls>
          <c:showLegendKey val="0"/>
          <c:showVal val="0"/>
          <c:showCatName val="0"/>
          <c:showSerName val="0"/>
          <c:showPercent val="0"/>
          <c:showBubbleSize val="0"/>
        </c:dLbls>
        <c:marker val="1"/>
        <c:smooth val="0"/>
        <c:axId val="258188416"/>
        <c:axId val="258190336"/>
      </c:lineChart>
      <c:catAx>
        <c:axId val="258188416"/>
        <c:scaling>
          <c:orientation val="minMax"/>
        </c:scaling>
        <c:delete val="0"/>
        <c:axPos val="b"/>
        <c:numFmt formatCode="General" sourceLinked="1"/>
        <c:majorTickMark val="out"/>
        <c:minorTickMark val="none"/>
        <c:tickLblPos val="nextTo"/>
        <c:crossAx val="258190336"/>
        <c:crosses val="autoZero"/>
        <c:auto val="1"/>
        <c:lblAlgn val="ctr"/>
        <c:lblOffset val="100"/>
        <c:noMultiLvlLbl val="0"/>
      </c:catAx>
      <c:valAx>
        <c:axId val="258190336"/>
        <c:scaling>
          <c:orientation val="minMax"/>
        </c:scaling>
        <c:delete val="0"/>
        <c:axPos val="l"/>
        <c:title>
          <c:tx>
            <c:rich>
              <a:bodyPr rot="-5400000" vert="horz"/>
              <a:lstStyle/>
              <a:p>
                <a:pPr>
                  <a:defRPr/>
                </a:pPr>
                <a:r>
                  <a:rPr lang="en-US"/>
                  <a:t>Rate</a:t>
                </a:r>
                <a:r>
                  <a:rPr lang="en-US" baseline="0"/>
                  <a:t> </a:t>
                </a:r>
                <a:r>
                  <a:rPr lang="en-US"/>
                  <a:t>per 100,000 Australian residents</a:t>
                </a:r>
              </a:p>
            </c:rich>
          </c:tx>
          <c:layout>
            <c:manualLayout>
              <c:xMode val="edge"/>
              <c:yMode val="edge"/>
              <c:x val="3.3333399529346351E-2"/>
              <c:y val="0.22871535885600508"/>
            </c:manualLayout>
          </c:layout>
          <c:overlay val="0"/>
        </c:title>
        <c:numFmt formatCode="General" sourceLinked="1"/>
        <c:majorTickMark val="out"/>
        <c:minorTickMark val="none"/>
        <c:tickLblPos val="nextTo"/>
        <c:crossAx val="258188416"/>
        <c:crosses val="autoZero"/>
        <c:crossBetween val="midCat"/>
      </c:valAx>
    </c:plotArea>
    <c:legend>
      <c:legendPos val="r"/>
      <c:layout>
        <c:manualLayout>
          <c:xMode val="edge"/>
          <c:yMode val="edge"/>
          <c:x val="0.75945593166125813"/>
          <c:y val="0.41944472889860623"/>
          <c:w val="0.22390334240212395"/>
          <c:h val="0.33055577972804073"/>
        </c:manualLayout>
      </c:layout>
      <c:overlay val="0"/>
    </c:legend>
    <c:plotVisOnly val="1"/>
    <c:dispBlanksAs val="gap"/>
    <c:showDLblsOverMax val="0"/>
  </c:chart>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strRef>
              <c:f>Figure8!$B$14</c:f>
              <c:strCache>
                <c:ptCount val="1"/>
                <c:pt idx="0">
                  <c:v>After Thali and Lenal</c:v>
                </c:pt>
              </c:strCache>
            </c:strRef>
          </c:tx>
          <c:spPr>
            <a:solidFill>
              <a:srgbClr val="92D050"/>
            </a:solidFill>
          </c:spPr>
          <c:invertIfNegative val="0"/>
          <c:dLbls>
            <c:dLbl>
              <c:idx val="0"/>
              <c:spPr/>
              <c:txPr>
                <a:bodyPr/>
                <a:lstStyle/>
                <a:p>
                  <a:pPr>
                    <a:defRPr/>
                  </a:pPr>
                  <a:endParaRPr lang="en-US"/>
                </a:p>
              </c:txPr>
              <c:showLegendKey val="0"/>
              <c:showVal val="1"/>
              <c:showCatName val="0"/>
              <c:showSerName val="0"/>
              <c:showPercent val="0"/>
              <c:showBubbleSize val="0"/>
              <c:extLst>
                <c:ext xmlns:c15="http://schemas.microsoft.com/office/drawing/2012/chart" uri="{CE6537A1-D6FC-4f65-9D91-7224C49458BB}">
                  <c15:layout/>
                </c:ext>
              </c:extLst>
            </c:dLbl>
            <c:dLbl>
              <c:idx val="6"/>
              <c:spPr/>
              <c:txPr>
                <a:bodyPr/>
                <a:lstStyle/>
                <a:p>
                  <a:pPr>
                    <a:defRPr sz="900"/>
                  </a:pPr>
                  <a:endParaRPr lang="en-US"/>
                </a:p>
              </c:txPr>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Figure8!$A$15:$A$22</c:f>
              <c:strCache>
                <c:ptCount val="8"/>
                <c:pt idx="0">
                  <c:v>Borte</c:v>
                </c:pt>
                <c:pt idx="1">
                  <c:v>Thali</c:v>
                </c:pt>
                <c:pt idx="2">
                  <c:v>Lenal</c:v>
                </c:pt>
                <c:pt idx="3">
                  <c:v>Pomal</c:v>
                </c:pt>
                <c:pt idx="4">
                  <c:v>Borte+Thali</c:v>
                </c:pt>
                <c:pt idx="5">
                  <c:v>Thali+Lenal</c:v>
                </c:pt>
                <c:pt idx="6">
                  <c:v>Borte+Lenal</c:v>
                </c:pt>
                <c:pt idx="7">
                  <c:v>Pomal+Lenal</c:v>
                </c:pt>
              </c:strCache>
            </c:strRef>
          </c:cat>
          <c:val>
            <c:numRef>
              <c:f>Figure8!$B$15:$B$22</c:f>
              <c:numCache>
                <c:formatCode>General</c:formatCode>
                <c:ptCount val="8"/>
                <c:pt idx="0">
                  <c:v>1.7</c:v>
                </c:pt>
                <c:pt idx="3">
                  <c:v>0.1</c:v>
                </c:pt>
                <c:pt idx="6">
                  <c:v>0.3</c:v>
                </c:pt>
                <c:pt idx="7">
                  <c:v>0.1</c:v>
                </c:pt>
              </c:numCache>
            </c:numRef>
          </c:val>
        </c:ser>
        <c:ser>
          <c:idx val="1"/>
          <c:order val="1"/>
          <c:tx>
            <c:strRef>
              <c:f>Figure8!$C$14</c:f>
              <c:strCache>
                <c:ptCount val="1"/>
                <c:pt idx="0">
                  <c:v>After Borte and Thali</c:v>
                </c:pt>
              </c:strCache>
            </c:strRef>
          </c:tx>
          <c:spPr>
            <a:solidFill>
              <a:schemeClr val="accent2">
                <a:lumMod val="75000"/>
              </a:schemeClr>
            </a:solidFill>
          </c:spPr>
          <c:invertIfNegative val="0"/>
          <c:dLbls>
            <c:dLbl>
              <c:idx val="2"/>
              <c:spPr/>
              <c:txPr>
                <a:bodyPr/>
                <a:lstStyle/>
                <a:p>
                  <a:pPr>
                    <a:defRPr b="1"/>
                  </a:pPr>
                  <a:endParaRPr lang="en-US"/>
                </a:p>
              </c:txPr>
              <c:showLegendKey val="0"/>
              <c:showVal val="1"/>
              <c:showCatName val="0"/>
              <c:showSerName val="0"/>
              <c:showPercent val="0"/>
              <c:showBubbleSize val="0"/>
            </c:dLbl>
            <c:dLbl>
              <c:idx val="3"/>
              <c:delete val="1"/>
              <c:extLst>
                <c:ext xmlns:c15="http://schemas.microsoft.com/office/drawing/2012/chart" uri="{CE6537A1-D6FC-4f65-9D91-7224C49458BB}"/>
              </c:extLst>
            </c:dLbl>
            <c:dLbl>
              <c:idx val="4"/>
              <c:spPr/>
              <c:txPr>
                <a:bodyPr/>
                <a:lstStyle/>
                <a:p>
                  <a:pPr>
                    <a:defRPr b="1"/>
                  </a:pPr>
                  <a:endParaRPr lang="en-US"/>
                </a:p>
              </c:txPr>
              <c:showLegendKey val="0"/>
              <c:showVal val="1"/>
              <c:showCatName val="0"/>
              <c:showSerName val="0"/>
              <c:showPercent val="0"/>
              <c:showBubbleSize val="0"/>
            </c:dLbl>
            <c:dLbl>
              <c:idx val="5"/>
              <c:spPr/>
              <c:txPr>
                <a:bodyPr/>
                <a:lstStyle/>
                <a:p>
                  <a:pPr>
                    <a:defRPr b="1"/>
                  </a:pPr>
                  <a:endParaRPr lang="en-US"/>
                </a:p>
              </c:txPr>
              <c:showLegendKey val="0"/>
              <c:showVal val="1"/>
              <c:showCatName val="0"/>
              <c:showSerName val="0"/>
              <c:showPercent val="0"/>
              <c:showBubbleSize val="0"/>
            </c:dLbl>
            <c:dLbl>
              <c:idx val="6"/>
              <c:delete val="1"/>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igure8!$A$15:$A$22</c:f>
              <c:strCache>
                <c:ptCount val="8"/>
                <c:pt idx="0">
                  <c:v>Borte</c:v>
                </c:pt>
                <c:pt idx="1">
                  <c:v>Thali</c:v>
                </c:pt>
                <c:pt idx="2">
                  <c:v>Lenal</c:v>
                </c:pt>
                <c:pt idx="3">
                  <c:v>Pomal</c:v>
                </c:pt>
                <c:pt idx="4">
                  <c:v>Borte+Thali</c:v>
                </c:pt>
                <c:pt idx="5">
                  <c:v>Thali+Lenal</c:v>
                </c:pt>
                <c:pt idx="6">
                  <c:v>Borte+Lenal</c:v>
                </c:pt>
                <c:pt idx="7">
                  <c:v>Pomal+Lenal</c:v>
                </c:pt>
              </c:strCache>
            </c:strRef>
          </c:cat>
          <c:val>
            <c:numRef>
              <c:f>Figure8!$C$15:$C$22</c:f>
              <c:numCache>
                <c:formatCode>General</c:formatCode>
                <c:ptCount val="8"/>
                <c:pt idx="2">
                  <c:v>9.6999999999999993</c:v>
                </c:pt>
                <c:pt idx="3">
                  <c:v>0.1</c:v>
                </c:pt>
                <c:pt idx="4">
                  <c:v>0.9</c:v>
                </c:pt>
                <c:pt idx="5">
                  <c:v>3</c:v>
                </c:pt>
                <c:pt idx="6">
                  <c:v>0.1</c:v>
                </c:pt>
              </c:numCache>
            </c:numRef>
          </c:val>
        </c:ser>
        <c:ser>
          <c:idx val="2"/>
          <c:order val="2"/>
          <c:tx>
            <c:strRef>
              <c:f>Figure8!$D$14</c:f>
              <c:strCache>
                <c:ptCount val="1"/>
                <c:pt idx="0">
                  <c:v>After Borte and Lenal</c:v>
                </c:pt>
              </c:strCache>
            </c:strRef>
          </c:tx>
          <c:spPr>
            <a:solidFill>
              <a:srgbClr val="FFC000"/>
            </a:solidFill>
          </c:spPr>
          <c:invertIfNegative val="0"/>
          <c:dLbls>
            <c:dLbl>
              <c:idx val="1"/>
              <c:spPr/>
              <c:txPr>
                <a:bodyPr/>
                <a:lstStyle/>
                <a:p>
                  <a:pPr>
                    <a:defRPr sz="900"/>
                  </a:pPr>
                  <a:endParaRPr lang="en-US"/>
                </a:p>
              </c:txPr>
              <c:showLegendKey val="0"/>
              <c:showVal val="1"/>
              <c:showCatName val="0"/>
              <c:showSerName val="0"/>
              <c:showPercent val="0"/>
              <c:showBubbleSize val="0"/>
              <c:extLst>
                <c:ext xmlns:c15="http://schemas.microsoft.com/office/drawing/2012/chart" uri="{CE6537A1-D6FC-4f65-9D91-7224C49458BB}">
                  <c15:layout/>
                </c:ext>
              </c:extLst>
            </c:dLbl>
            <c:dLbl>
              <c:idx val="3"/>
              <c:spPr/>
              <c:txPr>
                <a:bodyPr/>
                <a:lstStyle/>
                <a:p>
                  <a:pPr>
                    <a:defRPr/>
                  </a:pPr>
                  <a:endParaRPr lang="en-US"/>
                </a:p>
              </c:txPr>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Figure8!$A$15:$A$22</c:f>
              <c:strCache>
                <c:ptCount val="8"/>
                <c:pt idx="0">
                  <c:v>Borte</c:v>
                </c:pt>
                <c:pt idx="1">
                  <c:v>Thali</c:v>
                </c:pt>
                <c:pt idx="2">
                  <c:v>Lenal</c:v>
                </c:pt>
                <c:pt idx="3">
                  <c:v>Pomal</c:v>
                </c:pt>
                <c:pt idx="4">
                  <c:v>Borte+Thali</c:v>
                </c:pt>
                <c:pt idx="5">
                  <c:v>Thali+Lenal</c:v>
                </c:pt>
                <c:pt idx="6">
                  <c:v>Borte+Lenal</c:v>
                </c:pt>
                <c:pt idx="7">
                  <c:v>Pomal+Lenal</c:v>
                </c:pt>
              </c:strCache>
            </c:strRef>
          </c:cat>
          <c:val>
            <c:numRef>
              <c:f>Figure8!$D$15:$D$22</c:f>
              <c:numCache>
                <c:formatCode>General</c:formatCode>
                <c:ptCount val="8"/>
                <c:pt idx="1">
                  <c:v>0.2</c:v>
                </c:pt>
                <c:pt idx="3">
                  <c:v>1.9</c:v>
                </c:pt>
                <c:pt idx="7">
                  <c:v>0.1</c:v>
                </c:pt>
              </c:numCache>
            </c:numRef>
          </c:val>
        </c:ser>
        <c:ser>
          <c:idx val="3"/>
          <c:order val="3"/>
          <c:tx>
            <c:strRef>
              <c:f>Figure8!$E$14</c:f>
              <c:strCache>
                <c:ptCount val="1"/>
                <c:pt idx="0">
                  <c:v>After Borte and Borte+Thali</c:v>
                </c:pt>
              </c:strCache>
            </c:strRef>
          </c:tx>
          <c:spPr>
            <a:pattFill prst="pct60">
              <a:fgClr>
                <a:schemeClr val="tx1">
                  <a:lumMod val="50000"/>
                  <a:lumOff val="50000"/>
                </a:schemeClr>
              </a:fgClr>
              <a:bgClr>
                <a:schemeClr val="bg1"/>
              </a:bgClr>
            </a:pattFill>
          </c:spPr>
          <c:invertIfNegative val="0"/>
          <c:dLbls>
            <c:dLbl>
              <c:idx val="2"/>
              <c:delete val="1"/>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Figure8!$A$15:$A$22</c:f>
              <c:strCache>
                <c:ptCount val="8"/>
                <c:pt idx="0">
                  <c:v>Borte</c:v>
                </c:pt>
                <c:pt idx="1">
                  <c:v>Thali</c:v>
                </c:pt>
                <c:pt idx="2">
                  <c:v>Lenal</c:v>
                </c:pt>
                <c:pt idx="3">
                  <c:v>Pomal</c:v>
                </c:pt>
                <c:pt idx="4">
                  <c:v>Borte+Thali</c:v>
                </c:pt>
                <c:pt idx="5">
                  <c:v>Thali+Lenal</c:v>
                </c:pt>
                <c:pt idx="6">
                  <c:v>Borte+Lenal</c:v>
                </c:pt>
                <c:pt idx="7">
                  <c:v>Pomal+Lenal</c:v>
                </c:pt>
              </c:strCache>
            </c:strRef>
          </c:cat>
          <c:val>
            <c:numRef>
              <c:f>Figure8!$E$15:$E$22</c:f>
              <c:numCache>
                <c:formatCode>General</c:formatCode>
                <c:ptCount val="8"/>
                <c:pt idx="1">
                  <c:v>2.2999999999999998</c:v>
                </c:pt>
                <c:pt idx="2">
                  <c:v>0.1</c:v>
                </c:pt>
              </c:numCache>
            </c:numRef>
          </c:val>
        </c:ser>
        <c:ser>
          <c:idx val="4"/>
          <c:order val="4"/>
          <c:tx>
            <c:strRef>
              <c:f>Figure8!$F$14</c:f>
              <c:strCache>
                <c:ptCount val="1"/>
                <c:pt idx="0">
                  <c:v>After Borte and Borte+Lenal</c:v>
                </c:pt>
              </c:strCache>
            </c:strRef>
          </c:tx>
          <c:invertIfNegative val="0"/>
          <c:dLbls>
            <c:dLbl>
              <c:idx val="3"/>
              <c:spPr/>
              <c:txPr>
                <a:bodyPr/>
                <a:lstStyle/>
                <a:p>
                  <a:pPr>
                    <a:defRPr/>
                  </a:pPr>
                  <a:endParaRPr lang="en-US"/>
                </a:p>
              </c:txPr>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Figure8!$A$15:$A$22</c:f>
              <c:strCache>
                <c:ptCount val="8"/>
                <c:pt idx="0">
                  <c:v>Borte</c:v>
                </c:pt>
                <c:pt idx="1">
                  <c:v>Thali</c:v>
                </c:pt>
                <c:pt idx="2">
                  <c:v>Lenal</c:v>
                </c:pt>
                <c:pt idx="3">
                  <c:v>Pomal</c:v>
                </c:pt>
                <c:pt idx="4">
                  <c:v>Borte+Thali</c:v>
                </c:pt>
                <c:pt idx="5">
                  <c:v>Thali+Lenal</c:v>
                </c:pt>
                <c:pt idx="6">
                  <c:v>Borte+Lenal</c:v>
                </c:pt>
                <c:pt idx="7">
                  <c:v>Pomal+Lenal</c:v>
                </c:pt>
              </c:strCache>
            </c:strRef>
          </c:cat>
          <c:val>
            <c:numRef>
              <c:f>Figure8!$F$15:$F$22</c:f>
              <c:numCache>
                <c:formatCode>General</c:formatCode>
                <c:ptCount val="8"/>
                <c:pt idx="0">
                  <c:v>0.3</c:v>
                </c:pt>
                <c:pt idx="2">
                  <c:v>0.1</c:v>
                </c:pt>
                <c:pt idx="5">
                  <c:v>0.1</c:v>
                </c:pt>
              </c:numCache>
            </c:numRef>
          </c:val>
        </c:ser>
        <c:ser>
          <c:idx val="5"/>
          <c:order val="5"/>
          <c:tx>
            <c:strRef>
              <c:f>Figure8!$G$14</c:f>
              <c:strCache>
                <c:ptCount val="1"/>
                <c:pt idx="0">
                  <c:v>After Thali and Thali+Borte</c:v>
                </c:pt>
              </c:strCache>
            </c:strRef>
          </c:tx>
          <c:invertIfNegative val="0"/>
          <c:dLbls>
            <c:dLbl>
              <c:idx val="0"/>
              <c:spPr/>
              <c:txPr>
                <a:bodyPr/>
                <a:lstStyle/>
                <a:p>
                  <a:pPr>
                    <a:defRPr/>
                  </a:pPr>
                  <a:endParaRPr lang="en-US"/>
                </a:p>
              </c:txPr>
              <c:showLegendKey val="0"/>
              <c:showVal val="1"/>
              <c:showCatName val="0"/>
              <c:showSerName val="0"/>
              <c:showPercent val="0"/>
              <c:showBubbleSize val="0"/>
              <c:extLst>
                <c:ext xmlns:c15="http://schemas.microsoft.com/office/drawing/2012/chart" uri="{CE6537A1-D6FC-4f65-9D91-7224C49458BB}">
                  <c15:layout/>
                </c:ext>
              </c:extLst>
            </c:dLbl>
            <c:dLbl>
              <c:idx val="2"/>
              <c:spPr/>
              <c:txPr>
                <a:bodyPr/>
                <a:lstStyle/>
                <a:p>
                  <a:pPr>
                    <a:defRPr/>
                  </a:pPr>
                  <a:endParaRPr lang="en-US"/>
                </a:p>
              </c:txPr>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Figure8!$A$15:$A$22</c:f>
              <c:strCache>
                <c:ptCount val="8"/>
                <c:pt idx="0">
                  <c:v>Borte</c:v>
                </c:pt>
                <c:pt idx="1">
                  <c:v>Thali</c:v>
                </c:pt>
                <c:pt idx="2">
                  <c:v>Lenal</c:v>
                </c:pt>
                <c:pt idx="3">
                  <c:v>Pomal</c:v>
                </c:pt>
                <c:pt idx="4">
                  <c:v>Borte+Thali</c:v>
                </c:pt>
                <c:pt idx="5">
                  <c:v>Thali+Lenal</c:v>
                </c:pt>
                <c:pt idx="6">
                  <c:v>Borte+Lenal</c:v>
                </c:pt>
                <c:pt idx="7">
                  <c:v>Pomal+Lenal</c:v>
                </c:pt>
              </c:strCache>
            </c:strRef>
          </c:cat>
          <c:val>
            <c:numRef>
              <c:f>Figure8!$G$15:$G$22</c:f>
              <c:numCache>
                <c:formatCode>General</c:formatCode>
                <c:ptCount val="8"/>
                <c:pt idx="0">
                  <c:v>1.4</c:v>
                </c:pt>
              </c:numCache>
            </c:numRef>
          </c:val>
        </c:ser>
        <c:ser>
          <c:idx val="6"/>
          <c:order val="6"/>
          <c:tx>
            <c:strRef>
              <c:f>Figure8!$H$14</c:f>
              <c:strCache>
                <c:ptCount val="1"/>
                <c:pt idx="0">
                  <c:v>After Thali and Thali+Lenal</c:v>
                </c:pt>
              </c:strCache>
            </c:strRef>
          </c:tx>
          <c:invertIfNegative val="0"/>
          <c:dLbls>
            <c:dLbl>
              <c:idx val="2"/>
              <c:spPr/>
              <c:txPr>
                <a:bodyPr/>
                <a:lstStyle/>
                <a:p>
                  <a:pPr>
                    <a:defRPr/>
                  </a:pPr>
                  <a:endParaRPr lang="en-US"/>
                </a:p>
              </c:txPr>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Figure8!$A$15:$A$22</c:f>
              <c:strCache>
                <c:ptCount val="8"/>
                <c:pt idx="0">
                  <c:v>Borte</c:v>
                </c:pt>
                <c:pt idx="1">
                  <c:v>Thali</c:v>
                </c:pt>
                <c:pt idx="2">
                  <c:v>Lenal</c:v>
                </c:pt>
                <c:pt idx="3">
                  <c:v>Pomal</c:v>
                </c:pt>
                <c:pt idx="4">
                  <c:v>Borte+Thali</c:v>
                </c:pt>
                <c:pt idx="5">
                  <c:v>Thali+Lenal</c:v>
                </c:pt>
                <c:pt idx="6">
                  <c:v>Borte+Lenal</c:v>
                </c:pt>
                <c:pt idx="7">
                  <c:v>Pomal+Lenal</c:v>
                </c:pt>
              </c:strCache>
            </c:strRef>
          </c:cat>
          <c:val>
            <c:numRef>
              <c:f>Figure8!$H$15:$H$22</c:f>
              <c:numCache>
                <c:formatCode>General</c:formatCode>
                <c:ptCount val="8"/>
                <c:pt idx="2">
                  <c:v>1.7</c:v>
                </c:pt>
              </c:numCache>
            </c:numRef>
          </c:val>
        </c:ser>
        <c:dLbls>
          <c:showLegendKey val="0"/>
          <c:showVal val="0"/>
          <c:showCatName val="0"/>
          <c:showSerName val="0"/>
          <c:showPercent val="0"/>
          <c:showBubbleSize val="0"/>
        </c:dLbls>
        <c:gapWidth val="150"/>
        <c:overlap val="100"/>
        <c:axId val="257454848"/>
        <c:axId val="257456768"/>
      </c:barChart>
      <c:catAx>
        <c:axId val="257454848"/>
        <c:scaling>
          <c:orientation val="minMax"/>
        </c:scaling>
        <c:delete val="0"/>
        <c:axPos val="l"/>
        <c:title>
          <c:tx>
            <c:rich>
              <a:bodyPr rot="-5400000" vert="horz"/>
              <a:lstStyle/>
              <a:p>
                <a:pPr>
                  <a:defRPr/>
                </a:pPr>
                <a:r>
                  <a:rPr lang="en-US"/>
                  <a:t>Type of the third line therapy</a:t>
                </a:r>
              </a:p>
            </c:rich>
          </c:tx>
          <c:overlay val="0"/>
        </c:title>
        <c:numFmt formatCode="General" sourceLinked="1"/>
        <c:majorTickMark val="out"/>
        <c:minorTickMark val="none"/>
        <c:tickLblPos val="nextTo"/>
        <c:crossAx val="257456768"/>
        <c:crosses val="autoZero"/>
        <c:auto val="1"/>
        <c:lblAlgn val="ctr"/>
        <c:lblOffset val="100"/>
        <c:noMultiLvlLbl val="0"/>
      </c:catAx>
      <c:valAx>
        <c:axId val="257456768"/>
        <c:scaling>
          <c:orientation val="minMax"/>
        </c:scaling>
        <c:delete val="0"/>
        <c:axPos val="b"/>
        <c:title>
          <c:tx>
            <c:rich>
              <a:bodyPr/>
              <a:lstStyle/>
              <a:p>
                <a:pPr>
                  <a:defRPr/>
                </a:pPr>
                <a:r>
                  <a:rPr lang="en-US"/>
                  <a:t>Percent of all people</a:t>
                </a:r>
              </a:p>
            </c:rich>
          </c:tx>
          <c:overlay val="0"/>
        </c:title>
        <c:numFmt formatCode="General" sourceLinked="1"/>
        <c:majorTickMark val="out"/>
        <c:minorTickMark val="none"/>
        <c:tickLblPos val="nextTo"/>
        <c:crossAx val="257454848"/>
        <c:crosses val="autoZero"/>
        <c:crossBetween val="between"/>
      </c:valAx>
      <c:spPr>
        <a:noFill/>
        <a:ln w="25400">
          <a:noFill/>
        </a:ln>
      </c:spPr>
    </c:plotArea>
    <c:legend>
      <c:legendPos val="r"/>
      <c:layout>
        <c:manualLayout>
          <c:xMode val="edge"/>
          <c:yMode val="edge"/>
          <c:x val="0.7046319382167342"/>
          <c:y val="0.29882863763123363"/>
          <c:w val="0.27909936633390164"/>
          <c:h val="0.40820363763123363"/>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Incident population treated with multiple myeloma medicines</a:t>
            </a:r>
          </a:p>
        </c:rich>
      </c:tx>
      <c:overlay val="0"/>
    </c:title>
    <c:autoTitleDeleted val="0"/>
    <c:plotArea>
      <c:layout/>
      <c:lineChart>
        <c:grouping val="standard"/>
        <c:varyColors val="0"/>
        <c:ser>
          <c:idx val="0"/>
          <c:order val="0"/>
          <c:spPr>
            <a:ln>
              <a:solidFill>
                <a:schemeClr val="tx1"/>
              </a:solidFill>
            </a:ln>
          </c:spPr>
          <c:marker>
            <c:symbol val="none"/>
          </c:marker>
          <c:cat>
            <c:numRef>
              <c:f>Figure3!$A$8:$A$43</c:f>
              <c:numCache>
                <c:formatCode>mmm\-yy</c:formatCode>
                <c:ptCount val="36"/>
                <c:pt idx="0">
                  <c:v>41640</c:v>
                </c:pt>
                <c:pt idx="1">
                  <c:v>41671</c:v>
                </c:pt>
                <c:pt idx="2">
                  <c:v>41699</c:v>
                </c:pt>
                <c:pt idx="3">
                  <c:v>41730</c:v>
                </c:pt>
                <c:pt idx="4">
                  <c:v>41760</c:v>
                </c:pt>
                <c:pt idx="5">
                  <c:v>41791</c:v>
                </c:pt>
                <c:pt idx="6">
                  <c:v>41821</c:v>
                </c:pt>
                <c:pt idx="7">
                  <c:v>41852</c:v>
                </c:pt>
                <c:pt idx="8">
                  <c:v>41883</c:v>
                </c:pt>
                <c:pt idx="9">
                  <c:v>41913</c:v>
                </c:pt>
                <c:pt idx="10">
                  <c:v>41944</c:v>
                </c:pt>
                <c:pt idx="11">
                  <c:v>41974</c:v>
                </c:pt>
                <c:pt idx="12">
                  <c:v>42005</c:v>
                </c:pt>
                <c:pt idx="13">
                  <c:v>42036</c:v>
                </c:pt>
                <c:pt idx="14">
                  <c:v>42064</c:v>
                </c:pt>
                <c:pt idx="15">
                  <c:v>42095</c:v>
                </c:pt>
                <c:pt idx="16">
                  <c:v>42125</c:v>
                </c:pt>
                <c:pt idx="17">
                  <c:v>42156</c:v>
                </c:pt>
                <c:pt idx="18">
                  <c:v>42186</c:v>
                </c:pt>
                <c:pt idx="19">
                  <c:v>42217</c:v>
                </c:pt>
                <c:pt idx="20">
                  <c:v>42248</c:v>
                </c:pt>
                <c:pt idx="21">
                  <c:v>42278</c:v>
                </c:pt>
                <c:pt idx="22">
                  <c:v>42309</c:v>
                </c:pt>
                <c:pt idx="23">
                  <c:v>42339</c:v>
                </c:pt>
                <c:pt idx="24">
                  <c:v>42370</c:v>
                </c:pt>
                <c:pt idx="25">
                  <c:v>42401</c:v>
                </c:pt>
                <c:pt idx="26">
                  <c:v>42430</c:v>
                </c:pt>
                <c:pt idx="27">
                  <c:v>42461</c:v>
                </c:pt>
                <c:pt idx="28">
                  <c:v>42491</c:v>
                </c:pt>
                <c:pt idx="29">
                  <c:v>42522</c:v>
                </c:pt>
                <c:pt idx="30">
                  <c:v>42552</c:v>
                </c:pt>
                <c:pt idx="31">
                  <c:v>42583</c:v>
                </c:pt>
                <c:pt idx="32">
                  <c:v>42614</c:v>
                </c:pt>
                <c:pt idx="33">
                  <c:v>42644</c:v>
                </c:pt>
                <c:pt idx="34">
                  <c:v>42675</c:v>
                </c:pt>
                <c:pt idx="35">
                  <c:v>42705</c:v>
                </c:pt>
              </c:numCache>
            </c:numRef>
          </c:cat>
          <c:val>
            <c:numRef>
              <c:f>Figure3!$D$8:$D$43</c:f>
              <c:numCache>
                <c:formatCode>General</c:formatCode>
                <c:ptCount val="36"/>
                <c:pt idx="0">
                  <c:v>0.7</c:v>
                </c:pt>
                <c:pt idx="1">
                  <c:v>0.8</c:v>
                </c:pt>
                <c:pt idx="2">
                  <c:v>0.7</c:v>
                </c:pt>
                <c:pt idx="3">
                  <c:v>0.8</c:v>
                </c:pt>
                <c:pt idx="4">
                  <c:v>0.7</c:v>
                </c:pt>
                <c:pt idx="5">
                  <c:v>0.6</c:v>
                </c:pt>
                <c:pt idx="6">
                  <c:v>0.8</c:v>
                </c:pt>
                <c:pt idx="7">
                  <c:v>0.7</c:v>
                </c:pt>
                <c:pt idx="8">
                  <c:v>0.8</c:v>
                </c:pt>
                <c:pt idx="9">
                  <c:v>0.8</c:v>
                </c:pt>
                <c:pt idx="10">
                  <c:v>0.7</c:v>
                </c:pt>
                <c:pt idx="11">
                  <c:v>0.7</c:v>
                </c:pt>
                <c:pt idx="12">
                  <c:v>0.6</c:v>
                </c:pt>
                <c:pt idx="13">
                  <c:v>0.6</c:v>
                </c:pt>
                <c:pt idx="14">
                  <c:v>0.8</c:v>
                </c:pt>
                <c:pt idx="15">
                  <c:v>0.7</c:v>
                </c:pt>
                <c:pt idx="16">
                  <c:v>0.7</c:v>
                </c:pt>
                <c:pt idx="17">
                  <c:v>0.6</c:v>
                </c:pt>
                <c:pt idx="18">
                  <c:v>0.8</c:v>
                </c:pt>
                <c:pt idx="19">
                  <c:v>0.8</c:v>
                </c:pt>
                <c:pt idx="20">
                  <c:v>0.7</c:v>
                </c:pt>
                <c:pt idx="21">
                  <c:v>0.6</c:v>
                </c:pt>
                <c:pt idx="22">
                  <c:v>0.7</c:v>
                </c:pt>
                <c:pt idx="23">
                  <c:v>0.7</c:v>
                </c:pt>
                <c:pt idx="24">
                  <c:v>0.6</c:v>
                </c:pt>
                <c:pt idx="25">
                  <c:v>0.5</c:v>
                </c:pt>
                <c:pt idx="26">
                  <c:v>0.7</c:v>
                </c:pt>
                <c:pt idx="27">
                  <c:v>0.7</c:v>
                </c:pt>
                <c:pt idx="28">
                  <c:v>0.6</c:v>
                </c:pt>
                <c:pt idx="29">
                  <c:v>0.7</c:v>
                </c:pt>
                <c:pt idx="30">
                  <c:v>0.7</c:v>
                </c:pt>
                <c:pt idx="31">
                  <c:v>0.7</c:v>
                </c:pt>
                <c:pt idx="32">
                  <c:v>0.6</c:v>
                </c:pt>
                <c:pt idx="33">
                  <c:v>0.6</c:v>
                </c:pt>
                <c:pt idx="34">
                  <c:v>0.7</c:v>
                </c:pt>
                <c:pt idx="35">
                  <c:v>0.5</c:v>
                </c:pt>
              </c:numCache>
            </c:numRef>
          </c:val>
          <c:smooth val="0"/>
        </c:ser>
        <c:dLbls>
          <c:showLegendKey val="0"/>
          <c:showVal val="0"/>
          <c:showCatName val="0"/>
          <c:showSerName val="0"/>
          <c:showPercent val="0"/>
          <c:showBubbleSize val="0"/>
        </c:dLbls>
        <c:marker val="1"/>
        <c:smooth val="0"/>
        <c:axId val="319935232"/>
        <c:axId val="319936768"/>
      </c:lineChart>
      <c:dateAx>
        <c:axId val="319935232"/>
        <c:scaling>
          <c:orientation val="minMax"/>
        </c:scaling>
        <c:delete val="0"/>
        <c:axPos val="b"/>
        <c:numFmt formatCode="mmm\-yy" sourceLinked="0"/>
        <c:majorTickMark val="out"/>
        <c:minorTickMark val="none"/>
        <c:tickLblPos val="nextTo"/>
        <c:txPr>
          <a:bodyPr/>
          <a:lstStyle/>
          <a:p>
            <a:pPr>
              <a:defRPr sz="900"/>
            </a:pPr>
            <a:endParaRPr lang="en-US"/>
          </a:p>
        </c:txPr>
        <c:crossAx val="319936768"/>
        <c:crosses val="autoZero"/>
        <c:auto val="1"/>
        <c:lblOffset val="100"/>
        <c:baseTimeUnit val="months"/>
      </c:dateAx>
      <c:valAx>
        <c:axId val="319936768"/>
        <c:scaling>
          <c:orientation val="minMax"/>
          <c:max val="1"/>
        </c:scaling>
        <c:delete val="0"/>
        <c:axPos val="l"/>
        <c:title>
          <c:tx>
            <c:rich>
              <a:bodyPr rot="-5400000" vert="horz"/>
              <a:lstStyle/>
              <a:p>
                <a:pPr>
                  <a:defRPr/>
                </a:pPr>
                <a:r>
                  <a:rPr lang="en-US"/>
                  <a:t>Rate per 100,000 Australian residents</a:t>
                </a:r>
              </a:p>
            </c:rich>
          </c:tx>
          <c:layout>
            <c:manualLayout>
              <c:xMode val="edge"/>
              <c:yMode val="edge"/>
              <c:x val="3.0555555555555555E-2"/>
              <c:y val="0.16390044347904786"/>
            </c:manualLayout>
          </c:layout>
          <c:overlay val="0"/>
        </c:title>
        <c:numFmt formatCode="General" sourceLinked="1"/>
        <c:majorTickMark val="out"/>
        <c:minorTickMark val="none"/>
        <c:tickLblPos val="nextTo"/>
        <c:crossAx val="319935232"/>
        <c:crosses val="autoZero"/>
        <c:crossBetween val="midCat"/>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18905591346536"/>
          <c:y val="7.7022603698787065E-2"/>
          <c:w val="0.60089338264535119"/>
          <c:h val="0.82618822473980591"/>
        </c:manualLayout>
      </c:layout>
      <c:lineChart>
        <c:grouping val="standard"/>
        <c:varyColors val="0"/>
        <c:ser>
          <c:idx val="1"/>
          <c:order val="0"/>
          <c:tx>
            <c:strRef>
              <c:f>Figure4!$G$1</c:f>
              <c:strCache>
                <c:ptCount val="1"/>
                <c:pt idx="0">
                  <c:v>Bortezomib</c:v>
                </c:pt>
              </c:strCache>
            </c:strRef>
          </c:tx>
          <c:spPr>
            <a:ln>
              <a:solidFill>
                <a:schemeClr val="accent2">
                  <a:lumMod val="75000"/>
                </a:schemeClr>
              </a:solidFill>
            </a:ln>
          </c:spPr>
          <c:marker>
            <c:symbol val="none"/>
          </c:marker>
          <c:cat>
            <c:numRef>
              <c:f>Figure4!$A$3:$A$5</c:f>
              <c:numCache>
                <c:formatCode>General</c:formatCode>
                <c:ptCount val="3"/>
                <c:pt idx="0">
                  <c:v>2014</c:v>
                </c:pt>
                <c:pt idx="1">
                  <c:v>2015</c:v>
                </c:pt>
                <c:pt idx="2">
                  <c:v>2016</c:v>
                </c:pt>
              </c:numCache>
            </c:numRef>
          </c:cat>
          <c:val>
            <c:numRef>
              <c:f>Figure4!$G$3:$G$5</c:f>
              <c:numCache>
                <c:formatCode>General</c:formatCode>
                <c:ptCount val="3"/>
                <c:pt idx="0">
                  <c:v>5</c:v>
                </c:pt>
                <c:pt idx="1">
                  <c:v>6</c:v>
                </c:pt>
                <c:pt idx="2">
                  <c:v>6</c:v>
                </c:pt>
              </c:numCache>
            </c:numRef>
          </c:val>
          <c:smooth val="0"/>
        </c:ser>
        <c:ser>
          <c:idx val="2"/>
          <c:order val="1"/>
          <c:tx>
            <c:strRef>
              <c:f>Figure4!$H$1</c:f>
              <c:strCache>
                <c:ptCount val="1"/>
                <c:pt idx="0">
                  <c:v>Thalidomide</c:v>
                </c:pt>
              </c:strCache>
            </c:strRef>
          </c:tx>
          <c:spPr>
            <a:ln>
              <a:solidFill>
                <a:schemeClr val="accent1"/>
              </a:solidFill>
            </a:ln>
          </c:spPr>
          <c:marker>
            <c:symbol val="circle"/>
            <c:size val="5"/>
            <c:spPr>
              <a:solidFill>
                <a:schemeClr val="accent1"/>
              </a:solidFill>
            </c:spPr>
          </c:marker>
          <c:cat>
            <c:numRef>
              <c:f>Figure4!$A$3:$A$5</c:f>
              <c:numCache>
                <c:formatCode>General</c:formatCode>
                <c:ptCount val="3"/>
                <c:pt idx="0">
                  <c:v>2014</c:v>
                </c:pt>
                <c:pt idx="1">
                  <c:v>2015</c:v>
                </c:pt>
                <c:pt idx="2">
                  <c:v>2016</c:v>
                </c:pt>
              </c:numCache>
            </c:numRef>
          </c:cat>
          <c:val>
            <c:numRef>
              <c:f>Figure4!$H$3:$H$5</c:f>
              <c:numCache>
                <c:formatCode>General</c:formatCode>
                <c:ptCount val="3"/>
                <c:pt idx="0">
                  <c:v>3</c:v>
                </c:pt>
                <c:pt idx="1">
                  <c:v>2</c:v>
                </c:pt>
                <c:pt idx="2">
                  <c:v>2</c:v>
                </c:pt>
              </c:numCache>
            </c:numRef>
          </c:val>
          <c:smooth val="0"/>
        </c:ser>
        <c:ser>
          <c:idx val="3"/>
          <c:order val="2"/>
          <c:tx>
            <c:strRef>
              <c:f>Figure4!$I$1</c:f>
              <c:strCache>
                <c:ptCount val="1"/>
                <c:pt idx="0">
                  <c:v>Lenalidomide</c:v>
                </c:pt>
              </c:strCache>
            </c:strRef>
          </c:tx>
          <c:spPr>
            <a:ln>
              <a:solidFill>
                <a:schemeClr val="accent3"/>
              </a:solidFill>
            </a:ln>
          </c:spPr>
          <c:marker>
            <c:symbol val="x"/>
            <c:size val="5"/>
            <c:spPr>
              <a:ln>
                <a:solidFill>
                  <a:schemeClr val="accent3"/>
                </a:solidFill>
              </a:ln>
            </c:spPr>
          </c:marker>
          <c:cat>
            <c:numRef>
              <c:f>Figure4!$A$3:$A$5</c:f>
              <c:numCache>
                <c:formatCode>General</c:formatCode>
                <c:ptCount val="3"/>
                <c:pt idx="0">
                  <c:v>2014</c:v>
                </c:pt>
                <c:pt idx="1">
                  <c:v>2015</c:v>
                </c:pt>
                <c:pt idx="2">
                  <c:v>2016</c:v>
                </c:pt>
              </c:numCache>
            </c:numRef>
          </c:cat>
          <c:val>
            <c:numRef>
              <c:f>Figure4!$I$3:$I$5</c:f>
              <c:numCache>
                <c:formatCode>General</c:formatCode>
                <c:ptCount val="3"/>
                <c:pt idx="0">
                  <c:v>1</c:v>
                </c:pt>
                <c:pt idx="1">
                  <c:v>1</c:v>
                </c:pt>
                <c:pt idx="2">
                  <c:v>0.35</c:v>
                </c:pt>
              </c:numCache>
            </c:numRef>
          </c:val>
          <c:smooth val="0"/>
        </c:ser>
        <c:ser>
          <c:idx val="4"/>
          <c:order val="3"/>
          <c:tx>
            <c:strRef>
              <c:f>Figure4!$J$1</c:f>
              <c:strCache>
                <c:ptCount val="1"/>
                <c:pt idx="0">
                  <c:v>Pomalidomide</c:v>
                </c:pt>
              </c:strCache>
            </c:strRef>
          </c:tx>
          <c:spPr>
            <a:ln cmpd="dbl">
              <a:solidFill>
                <a:schemeClr val="accent4">
                  <a:lumMod val="75000"/>
                </a:schemeClr>
              </a:solidFill>
            </a:ln>
          </c:spPr>
          <c:marker>
            <c:symbol val="none"/>
          </c:marker>
          <c:cat>
            <c:numRef>
              <c:f>Figure4!$A$3:$A$5</c:f>
              <c:numCache>
                <c:formatCode>General</c:formatCode>
                <c:ptCount val="3"/>
                <c:pt idx="0">
                  <c:v>2014</c:v>
                </c:pt>
                <c:pt idx="1">
                  <c:v>2015</c:v>
                </c:pt>
                <c:pt idx="2">
                  <c:v>2016</c:v>
                </c:pt>
              </c:numCache>
            </c:numRef>
          </c:cat>
          <c:val>
            <c:numRef>
              <c:f>Figure4!$J$3:$J$5</c:f>
              <c:numCache>
                <c:formatCode>General</c:formatCode>
                <c:ptCount val="3"/>
                <c:pt idx="1">
                  <c:v>0</c:v>
                </c:pt>
                <c:pt idx="2">
                  <c:v>0</c:v>
                </c:pt>
              </c:numCache>
            </c:numRef>
          </c:val>
          <c:smooth val="0"/>
        </c:ser>
        <c:dLbls>
          <c:showLegendKey val="0"/>
          <c:showVal val="0"/>
          <c:showCatName val="0"/>
          <c:showSerName val="0"/>
          <c:showPercent val="0"/>
          <c:showBubbleSize val="0"/>
        </c:dLbls>
        <c:marker val="1"/>
        <c:smooth val="0"/>
        <c:axId val="332277248"/>
        <c:axId val="332278784"/>
      </c:lineChart>
      <c:catAx>
        <c:axId val="332277248"/>
        <c:scaling>
          <c:orientation val="minMax"/>
        </c:scaling>
        <c:delete val="0"/>
        <c:axPos val="b"/>
        <c:numFmt formatCode="General" sourceLinked="1"/>
        <c:majorTickMark val="out"/>
        <c:minorTickMark val="none"/>
        <c:tickLblPos val="nextTo"/>
        <c:crossAx val="332278784"/>
        <c:crosses val="autoZero"/>
        <c:auto val="1"/>
        <c:lblAlgn val="ctr"/>
        <c:lblOffset val="100"/>
        <c:noMultiLvlLbl val="0"/>
      </c:catAx>
      <c:valAx>
        <c:axId val="332278784"/>
        <c:scaling>
          <c:orientation val="minMax"/>
        </c:scaling>
        <c:delete val="0"/>
        <c:axPos val="l"/>
        <c:title>
          <c:tx>
            <c:rich>
              <a:bodyPr rot="-5400000" vert="horz"/>
              <a:lstStyle/>
              <a:p>
                <a:pPr>
                  <a:defRPr/>
                </a:pPr>
                <a:r>
                  <a:rPr lang="en-US"/>
                  <a:t>Rate per 100,000 Australian residents</a:t>
                </a:r>
              </a:p>
            </c:rich>
          </c:tx>
          <c:layout>
            <c:manualLayout>
              <c:xMode val="edge"/>
              <c:yMode val="edge"/>
              <c:x val="0"/>
              <c:y val="0.20414951579328447"/>
            </c:manualLayout>
          </c:layout>
          <c:overlay val="0"/>
        </c:title>
        <c:numFmt formatCode="General" sourceLinked="1"/>
        <c:majorTickMark val="out"/>
        <c:minorTickMark val="none"/>
        <c:tickLblPos val="nextTo"/>
        <c:crossAx val="332277248"/>
        <c:crosses val="autoZero"/>
        <c:crossBetween val="midCat"/>
      </c:valAx>
    </c:plotArea>
    <c:legend>
      <c:legendPos val="r"/>
      <c:layout>
        <c:manualLayout>
          <c:xMode val="edge"/>
          <c:yMode val="edge"/>
          <c:x val="0.75757603781073846"/>
          <c:y val="0.42222250856018645"/>
          <c:w val="0.22424250719197861"/>
          <c:h val="0.33055577972804073"/>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1"/>
          <c:order val="0"/>
          <c:spPr>
            <a:ln>
              <a:solidFill>
                <a:schemeClr val="tx1"/>
              </a:solidFill>
            </a:ln>
          </c:spPr>
          <c:invertIfNegative val="0"/>
          <c:cat>
            <c:numRef>
              <c:f>Figure5!$A$10:$A$70</c:f>
              <c:numCache>
                <c:formatCode>General</c:formatCode>
                <c:ptCount val="61"/>
                <c:pt idx="0">
                  <c:v>34</c:v>
                </c:pt>
                <c:pt idx="1">
                  <c:v>35</c:v>
                </c:pt>
                <c:pt idx="2">
                  <c:v>36</c:v>
                </c:pt>
                <c:pt idx="3">
                  <c:v>37</c:v>
                </c:pt>
                <c:pt idx="4">
                  <c:v>38</c:v>
                </c:pt>
                <c:pt idx="5">
                  <c:v>39</c:v>
                </c:pt>
                <c:pt idx="6">
                  <c:v>40</c:v>
                </c:pt>
                <c:pt idx="7">
                  <c:v>41</c:v>
                </c:pt>
                <c:pt idx="8">
                  <c:v>42</c:v>
                </c:pt>
                <c:pt idx="9">
                  <c:v>43</c:v>
                </c:pt>
                <c:pt idx="10">
                  <c:v>44</c:v>
                </c:pt>
                <c:pt idx="11">
                  <c:v>45</c:v>
                </c:pt>
                <c:pt idx="12">
                  <c:v>46</c:v>
                </c:pt>
                <c:pt idx="13">
                  <c:v>47</c:v>
                </c:pt>
                <c:pt idx="14">
                  <c:v>48</c:v>
                </c:pt>
                <c:pt idx="15">
                  <c:v>49</c:v>
                </c:pt>
                <c:pt idx="16">
                  <c:v>50</c:v>
                </c:pt>
                <c:pt idx="17">
                  <c:v>51</c:v>
                </c:pt>
                <c:pt idx="18">
                  <c:v>52</c:v>
                </c:pt>
                <c:pt idx="19">
                  <c:v>53</c:v>
                </c:pt>
                <c:pt idx="20">
                  <c:v>54</c:v>
                </c:pt>
                <c:pt idx="21">
                  <c:v>55</c:v>
                </c:pt>
                <c:pt idx="22">
                  <c:v>56</c:v>
                </c:pt>
                <c:pt idx="23">
                  <c:v>57</c:v>
                </c:pt>
                <c:pt idx="24">
                  <c:v>58</c:v>
                </c:pt>
                <c:pt idx="25">
                  <c:v>59</c:v>
                </c:pt>
                <c:pt idx="26">
                  <c:v>60</c:v>
                </c:pt>
                <c:pt idx="27">
                  <c:v>61</c:v>
                </c:pt>
                <c:pt idx="28">
                  <c:v>62</c:v>
                </c:pt>
                <c:pt idx="29">
                  <c:v>63</c:v>
                </c:pt>
                <c:pt idx="30">
                  <c:v>64</c:v>
                </c:pt>
                <c:pt idx="31">
                  <c:v>65</c:v>
                </c:pt>
                <c:pt idx="32">
                  <c:v>66</c:v>
                </c:pt>
                <c:pt idx="33">
                  <c:v>67</c:v>
                </c:pt>
                <c:pt idx="34">
                  <c:v>68</c:v>
                </c:pt>
                <c:pt idx="35">
                  <c:v>69</c:v>
                </c:pt>
                <c:pt idx="36">
                  <c:v>70</c:v>
                </c:pt>
                <c:pt idx="37">
                  <c:v>71</c:v>
                </c:pt>
                <c:pt idx="38">
                  <c:v>72</c:v>
                </c:pt>
                <c:pt idx="39">
                  <c:v>73</c:v>
                </c:pt>
                <c:pt idx="40">
                  <c:v>74</c:v>
                </c:pt>
                <c:pt idx="41">
                  <c:v>75</c:v>
                </c:pt>
                <c:pt idx="42">
                  <c:v>76</c:v>
                </c:pt>
                <c:pt idx="43">
                  <c:v>77</c:v>
                </c:pt>
                <c:pt idx="44">
                  <c:v>78</c:v>
                </c:pt>
                <c:pt idx="45">
                  <c:v>79</c:v>
                </c:pt>
                <c:pt idx="46">
                  <c:v>80</c:v>
                </c:pt>
                <c:pt idx="47">
                  <c:v>81</c:v>
                </c:pt>
                <c:pt idx="48">
                  <c:v>82</c:v>
                </c:pt>
                <c:pt idx="49">
                  <c:v>83</c:v>
                </c:pt>
                <c:pt idx="50">
                  <c:v>84</c:v>
                </c:pt>
                <c:pt idx="51">
                  <c:v>85</c:v>
                </c:pt>
                <c:pt idx="52">
                  <c:v>86</c:v>
                </c:pt>
                <c:pt idx="53">
                  <c:v>87</c:v>
                </c:pt>
                <c:pt idx="54">
                  <c:v>88</c:v>
                </c:pt>
                <c:pt idx="55">
                  <c:v>89</c:v>
                </c:pt>
                <c:pt idx="56">
                  <c:v>90</c:v>
                </c:pt>
                <c:pt idx="57">
                  <c:v>91</c:v>
                </c:pt>
                <c:pt idx="58">
                  <c:v>92</c:v>
                </c:pt>
                <c:pt idx="59">
                  <c:v>93</c:v>
                </c:pt>
                <c:pt idx="60">
                  <c:v>94</c:v>
                </c:pt>
              </c:numCache>
            </c:numRef>
          </c:cat>
          <c:val>
            <c:numRef>
              <c:f>Figure5!$C$10:$C$70</c:f>
              <c:numCache>
                <c:formatCode>General</c:formatCode>
                <c:ptCount val="61"/>
                <c:pt idx="0">
                  <c:v>0</c:v>
                </c:pt>
                <c:pt idx="1">
                  <c:v>0.1</c:v>
                </c:pt>
                <c:pt idx="2">
                  <c:v>0.1</c:v>
                </c:pt>
                <c:pt idx="3">
                  <c:v>0.1</c:v>
                </c:pt>
                <c:pt idx="4">
                  <c:v>0.1</c:v>
                </c:pt>
                <c:pt idx="5">
                  <c:v>0.1</c:v>
                </c:pt>
                <c:pt idx="6">
                  <c:v>0.1</c:v>
                </c:pt>
                <c:pt idx="7">
                  <c:v>0.2</c:v>
                </c:pt>
                <c:pt idx="8">
                  <c:v>0.3</c:v>
                </c:pt>
                <c:pt idx="9">
                  <c:v>0.3</c:v>
                </c:pt>
                <c:pt idx="10">
                  <c:v>0.3</c:v>
                </c:pt>
                <c:pt idx="11">
                  <c:v>0.4</c:v>
                </c:pt>
                <c:pt idx="12">
                  <c:v>0.5</c:v>
                </c:pt>
                <c:pt idx="13">
                  <c:v>0.6</c:v>
                </c:pt>
                <c:pt idx="14">
                  <c:v>0.6</c:v>
                </c:pt>
                <c:pt idx="15">
                  <c:v>0.6</c:v>
                </c:pt>
                <c:pt idx="16">
                  <c:v>0.9</c:v>
                </c:pt>
                <c:pt idx="17">
                  <c:v>1</c:v>
                </c:pt>
                <c:pt idx="18">
                  <c:v>1.2</c:v>
                </c:pt>
                <c:pt idx="19">
                  <c:v>1.2</c:v>
                </c:pt>
                <c:pt idx="20">
                  <c:v>1.3</c:v>
                </c:pt>
                <c:pt idx="21">
                  <c:v>1.5</c:v>
                </c:pt>
                <c:pt idx="22">
                  <c:v>1.7</c:v>
                </c:pt>
                <c:pt idx="23">
                  <c:v>1.9</c:v>
                </c:pt>
                <c:pt idx="24">
                  <c:v>1.9</c:v>
                </c:pt>
                <c:pt idx="25">
                  <c:v>1.9</c:v>
                </c:pt>
                <c:pt idx="26">
                  <c:v>2.2000000000000002</c:v>
                </c:pt>
                <c:pt idx="27">
                  <c:v>2.5</c:v>
                </c:pt>
                <c:pt idx="28">
                  <c:v>2.7</c:v>
                </c:pt>
                <c:pt idx="29">
                  <c:v>3</c:v>
                </c:pt>
                <c:pt idx="30">
                  <c:v>3.1</c:v>
                </c:pt>
                <c:pt idx="31">
                  <c:v>3.3</c:v>
                </c:pt>
                <c:pt idx="32">
                  <c:v>3.6</c:v>
                </c:pt>
                <c:pt idx="33">
                  <c:v>3.5</c:v>
                </c:pt>
                <c:pt idx="34">
                  <c:v>3.4</c:v>
                </c:pt>
                <c:pt idx="35">
                  <c:v>3.6</c:v>
                </c:pt>
                <c:pt idx="36">
                  <c:v>3.7</c:v>
                </c:pt>
                <c:pt idx="37">
                  <c:v>3.1</c:v>
                </c:pt>
                <c:pt idx="38">
                  <c:v>3.3</c:v>
                </c:pt>
                <c:pt idx="39">
                  <c:v>3.3</c:v>
                </c:pt>
                <c:pt idx="40">
                  <c:v>3.3</c:v>
                </c:pt>
                <c:pt idx="41">
                  <c:v>3.2</c:v>
                </c:pt>
                <c:pt idx="42">
                  <c:v>3.7</c:v>
                </c:pt>
                <c:pt idx="43">
                  <c:v>2.7</c:v>
                </c:pt>
                <c:pt idx="44">
                  <c:v>2.8</c:v>
                </c:pt>
                <c:pt idx="45">
                  <c:v>2.6</c:v>
                </c:pt>
                <c:pt idx="46">
                  <c:v>2.8</c:v>
                </c:pt>
                <c:pt idx="47">
                  <c:v>2.4</c:v>
                </c:pt>
                <c:pt idx="48">
                  <c:v>2.1</c:v>
                </c:pt>
                <c:pt idx="49">
                  <c:v>2.2000000000000002</c:v>
                </c:pt>
                <c:pt idx="50">
                  <c:v>2.1</c:v>
                </c:pt>
                <c:pt idx="51">
                  <c:v>1.8</c:v>
                </c:pt>
                <c:pt idx="52">
                  <c:v>1.3</c:v>
                </c:pt>
                <c:pt idx="53">
                  <c:v>1</c:v>
                </c:pt>
                <c:pt idx="54">
                  <c:v>1</c:v>
                </c:pt>
                <c:pt idx="55">
                  <c:v>0.7</c:v>
                </c:pt>
                <c:pt idx="56">
                  <c:v>0.4</c:v>
                </c:pt>
                <c:pt idx="57">
                  <c:v>0.3</c:v>
                </c:pt>
                <c:pt idx="58">
                  <c:v>0.3</c:v>
                </c:pt>
                <c:pt idx="59">
                  <c:v>0.1</c:v>
                </c:pt>
                <c:pt idx="60">
                  <c:v>0.1</c:v>
                </c:pt>
              </c:numCache>
            </c:numRef>
          </c:val>
        </c:ser>
        <c:dLbls>
          <c:showLegendKey val="0"/>
          <c:showVal val="0"/>
          <c:showCatName val="0"/>
          <c:showSerName val="0"/>
          <c:showPercent val="0"/>
          <c:showBubbleSize val="0"/>
        </c:dLbls>
        <c:gapWidth val="150"/>
        <c:axId val="242365952"/>
        <c:axId val="242367872"/>
      </c:barChart>
      <c:catAx>
        <c:axId val="242365952"/>
        <c:scaling>
          <c:orientation val="minMax"/>
        </c:scaling>
        <c:delete val="0"/>
        <c:axPos val="b"/>
        <c:title>
          <c:tx>
            <c:rich>
              <a:bodyPr/>
              <a:lstStyle/>
              <a:p>
                <a:pPr>
                  <a:defRPr/>
                </a:pPr>
                <a:r>
                  <a:rPr lang="en-US"/>
                  <a:t>Age at initiation</a:t>
                </a:r>
              </a:p>
            </c:rich>
          </c:tx>
          <c:overlay val="0"/>
        </c:title>
        <c:numFmt formatCode="General" sourceLinked="1"/>
        <c:majorTickMark val="out"/>
        <c:minorTickMark val="none"/>
        <c:tickLblPos val="nextTo"/>
        <c:crossAx val="242367872"/>
        <c:crosses val="autoZero"/>
        <c:auto val="1"/>
        <c:lblAlgn val="ctr"/>
        <c:lblOffset val="100"/>
        <c:noMultiLvlLbl val="0"/>
      </c:catAx>
      <c:valAx>
        <c:axId val="242367872"/>
        <c:scaling>
          <c:orientation val="minMax"/>
        </c:scaling>
        <c:delete val="0"/>
        <c:axPos val="l"/>
        <c:title>
          <c:tx>
            <c:rich>
              <a:bodyPr rot="-5400000" vert="horz"/>
              <a:lstStyle/>
              <a:p>
                <a:pPr>
                  <a:defRPr/>
                </a:pPr>
                <a:r>
                  <a:rPr lang="en-US"/>
                  <a:t>Percent of all initiators</a:t>
                </a:r>
              </a:p>
            </c:rich>
          </c:tx>
          <c:overlay val="0"/>
        </c:title>
        <c:numFmt formatCode="General" sourceLinked="1"/>
        <c:majorTickMark val="out"/>
        <c:minorTickMark val="none"/>
        <c:tickLblPos val="nextTo"/>
        <c:crossAx val="242365952"/>
        <c:crosses val="autoZero"/>
        <c:crossBetween val="between"/>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100"/>
              <a:t>Common pathways</a:t>
            </a:r>
            <a:r>
              <a:rPr lang="en-US" sz="1100" baseline="0"/>
              <a:t>, distinct regimens</a:t>
            </a:r>
            <a:r>
              <a:rPr lang="en-US" sz="1100"/>
              <a:t> (pathways for 94% of all patients) </a:t>
            </a:r>
          </a:p>
        </c:rich>
      </c:tx>
      <c:layout/>
      <c:overlay val="0"/>
    </c:title>
    <c:autoTitleDeleted val="0"/>
    <c:plotArea>
      <c:layout/>
      <c:barChart>
        <c:barDir val="bar"/>
        <c:grouping val="clustered"/>
        <c:varyColors val="0"/>
        <c:ser>
          <c:idx val="1"/>
          <c:order val="0"/>
          <c:tx>
            <c:strRef>
              <c:f>Figure6!$C$1</c:f>
              <c:strCache>
                <c:ptCount val="1"/>
                <c:pt idx="0">
                  <c:v>percent</c:v>
                </c:pt>
              </c:strCache>
            </c:strRef>
          </c:tx>
          <c:spPr>
            <a:solidFill>
              <a:schemeClr val="tx1"/>
            </a:solidFill>
          </c:spPr>
          <c:invertIfNegative val="0"/>
          <c:dPt>
            <c:idx val="3"/>
            <c:invertIfNegative val="0"/>
            <c:bubble3D val="0"/>
            <c:spPr>
              <a:solidFill>
                <a:srgbClr val="FF0000"/>
              </a:solidFill>
            </c:spPr>
          </c:dPt>
          <c:dPt>
            <c:idx val="7"/>
            <c:invertIfNegative val="0"/>
            <c:bubble3D val="0"/>
          </c:dPt>
          <c:dPt>
            <c:idx val="11"/>
            <c:invertIfNegative val="0"/>
            <c:bubble3D val="0"/>
            <c:spPr>
              <a:solidFill>
                <a:srgbClr val="FF0000"/>
              </a:solidFill>
            </c:spPr>
          </c:dPt>
          <c:dPt>
            <c:idx val="12"/>
            <c:invertIfNegative val="0"/>
            <c:bubble3D val="0"/>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Figure6!$A$2:$A$16</c:f>
              <c:strCache>
                <c:ptCount val="15"/>
                <c:pt idx="0">
                  <c:v>Borte</c:v>
                </c:pt>
                <c:pt idx="1">
                  <c:v>Thali</c:v>
                </c:pt>
                <c:pt idx="2">
                  <c:v>Borte --&gt; Thali</c:v>
                </c:pt>
                <c:pt idx="3">
                  <c:v>Lenal</c:v>
                </c:pt>
                <c:pt idx="4">
                  <c:v>Thali --&gt; Lenal</c:v>
                </c:pt>
                <c:pt idx="5">
                  <c:v>Borte --&gt; Thali --&gt; Lenal</c:v>
                </c:pt>
                <c:pt idx="6">
                  <c:v>Borte --&gt; Lenal</c:v>
                </c:pt>
                <c:pt idx="7">
                  <c:v>Thali --&gt; Borte</c:v>
                </c:pt>
                <c:pt idx="8">
                  <c:v>Borte --&gt; Thali+Borte --&gt; Thali</c:v>
                </c:pt>
                <c:pt idx="9">
                  <c:v>Borte --&gt; Thali --&gt; Thali+Lenal --&gt; Lenal</c:v>
                </c:pt>
                <c:pt idx="10">
                  <c:v>Thali --&gt; Thali+Lenal --&gt; Lenal</c:v>
                </c:pt>
                <c:pt idx="11">
                  <c:v>Lenal --&gt; Borte</c:v>
                </c:pt>
                <c:pt idx="12">
                  <c:v>Thali --&gt; Thali+Borte --&gt; Borte</c:v>
                </c:pt>
                <c:pt idx="13">
                  <c:v>Borte --&gt; Thali+Borte --&gt; Thali --&gt; Lenal</c:v>
                </c:pt>
                <c:pt idx="14">
                  <c:v>Borte --&gt; Thali --&gt; Thali+Borte</c:v>
                </c:pt>
              </c:strCache>
            </c:strRef>
          </c:cat>
          <c:val>
            <c:numRef>
              <c:f>Figure6!$C$2:$C$16</c:f>
              <c:numCache>
                <c:formatCode>General</c:formatCode>
                <c:ptCount val="15"/>
                <c:pt idx="0">
                  <c:v>42.3</c:v>
                </c:pt>
                <c:pt idx="1">
                  <c:v>13.7</c:v>
                </c:pt>
                <c:pt idx="2">
                  <c:v>11.8</c:v>
                </c:pt>
                <c:pt idx="3">
                  <c:v>5.2</c:v>
                </c:pt>
                <c:pt idx="4">
                  <c:v>4.3</c:v>
                </c:pt>
                <c:pt idx="5">
                  <c:v>4.2</c:v>
                </c:pt>
                <c:pt idx="6">
                  <c:v>2.9</c:v>
                </c:pt>
                <c:pt idx="7">
                  <c:v>2</c:v>
                </c:pt>
                <c:pt idx="8">
                  <c:v>1.7</c:v>
                </c:pt>
                <c:pt idx="9">
                  <c:v>1.5</c:v>
                </c:pt>
                <c:pt idx="10">
                  <c:v>1</c:v>
                </c:pt>
                <c:pt idx="11">
                  <c:v>0.9</c:v>
                </c:pt>
                <c:pt idx="12">
                  <c:v>0.8</c:v>
                </c:pt>
                <c:pt idx="13">
                  <c:v>0.7</c:v>
                </c:pt>
                <c:pt idx="14">
                  <c:v>0.6</c:v>
                </c:pt>
              </c:numCache>
            </c:numRef>
          </c:val>
        </c:ser>
        <c:dLbls>
          <c:showLegendKey val="0"/>
          <c:showVal val="0"/>
          <c:showCatName val="0"/>
          <c:showSerName val="0"/>
          <c:showPercent val="0"/>
          <c:showBubbleSize val="0"/>
        </c:dLbls>
        <c:gapWidth val="150"/>
        <c:axId val="242393856"/>
        <c:axId val="242395392"/>
      </c:barChart>
      <c:catAx>
        <c:axId val="242393856"/>
        <c:scaling>
          <c:orientation val="minMax"/>
        </c:scaling>
        <c:delete val="0"/>
        <c:axPos val="l"/>
        <c:numFmt formatCode="General" sourceLinked="1"/>
        <c:majorTickMark val="out"/>
        <c:minorTickMark val="none"/>
        <c:tickLblPos val="nextTo"/>
        <c:crossAx val="242395392"/>
        <c:crosses val="autoZero"/>
        <c:auto val="1"/>
        <c:lblAlgn val="ctr"/>
        <c:lblOffset val="100"/>
        <c:noMultiLvlLbl val="0"/>
      </c:catAx>
      <c:valAx>
        <c:axId val="242395392"/>
        <c:scaling>
          <c:orientation val="minMax"/>
        </c:scaling>
        <c:delete val="0"/>
        <c:axPos val="b"/>
        <c:title>
          <c:tx>
            <c:rich>
              <a:bodyPr/>
              <a:lstStyle/>
              <a:p>
                <a:pPr>
                  <a:defRPr/>
                </a:pPr>
                <a:r>
                  <a:rPr lang="en-US"/>
                  <a:t>Percent of all patients</a:t>
                </a:r>
              </a:p>
            </c:rich>
          </c:tx>
          <c:layout/>
          <c:overlay val="0"/>
        </c:title>
        <c:numFmt formatCode="General" sourceLinked="1"/>
        <c:majorTickMark val="out"/>
        <c:minorTickMark val="none"/>
        <c:tickLblPos val="nextTo"/>
        <c:crossAx val="242393856"/>
        <c:crosses val="autoZero"/>
        <c:crossBetween val="between"/>
      </c:val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100"/>
              <a:t>Common</a:t>
            </a:r>
            <a:r>
              <a:rPr lang="en-US" sz="1100" baseline="0"/>
              <a:t> </a:t>
            </a:r>
            <a:r>
              <a:rPr lang="en-US" sz="1100"/>
              <a:t>pathways, all regimens (pathways for 81% of all patients)</a:t>
            </a:r>
          </a:p>
        </c:rich>
      </c:tx>
      <c:layout/>
      <c:overlay val="0"/>
    </c:title>
    <c:autoTitleDeleted val="0"/>
    <c:plotArea>
      <c:layout>
        <c:manualLayout>
          <c:layoutTarget val="inner"/>
          <c:xMode val="edge"/>
          <c:yMode val="edge"/>
          <c:x val="0.34581504612854108"/>
          <c:y val="0.10618581907090464"/>
          <c:w val="0.61060687734612284"/>
          <c:h val="0.80516700999172175"/>
        </c:manualLayout>
      </c:layout>
      <c:barChart>
        <c:barDir val="bar"/>
        <c:grouping val="clustered"/>
        <c:varyColors val="0"/>
        <c:ser>
          <c:idx val="0"/>
          <c:order val="0"/>
          <c:tx>
            <c:strRef>
              <c:f>Figure7!$C$1</c:f>
              <c:strCache>
                <c:ptCount val="1"/>
                <c:pt idx="0">
                  <c:v>percent</c:v>
                </c:pt>
              </c:strCache>
            </c:strRef>
          </c:tx>
          <c:spPr>
            <a:solidFill>
              <a:schemeClr val="tx1"/>
            </a:solidFill>
          </c:spPr>
          <c:invertIfNegative val="0"/>
          <c:dPt>
            <c:idx val="2"/>
            <c:invertIfNegative val="0"/>
            <c:bubble3D val="0"/>
          </c:dPt>
          <c:dPt>
            <c:idx val="4"/>
            <c:invertIfNegative val="0"/>
            <c:bubble3D val="0"/>
            <c:spPr>
              <a:solidFill>
                <a:srgbClr val="FF0000"/>
              </a:solidFill>
            </c:spPr>
          </c:dPt>
          <c:dPt>
            <c:idx val="10"/>
            <c:invertIfNegative val="0"/>
            <c:bubble3D val="0"/>
          </c:dPt>
          <c:dPt>
            <c:idx val="12"/>
            <c:invertIfNegative val="0"/>
            <c:bubble3D val="0"/>
          </c:dPt>
          <c:dPt>
            <c:idx val="18"/>
            <c:invertIfNegative val="0"/>
            <c:bubble3D val="0"/>
            <c:spPr>
              <a:solidFill>
                <a:srgbClr val="FF0000"/>
              </a:solidFill>
            </c:spPr>
          </c:dPt>
          <c:dPt>
            <c:idx val="20"/>
            <c:invertIfNegative val="0"/>
            <c:bubble3D val="0"/>
            <c:spPr>
              <a:solidFill>
                <a:srgbClr val="FF0000"/>
              </a:solidFill>
            </c:spPr>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Figure7!$A$2:$A$20</c:f>
              <c:strCache>
                <c:ptCount val="19"/>
                <c:pt idx="0">
                  <c:v>Borte</c:v>
                </c:pt>
                <c:pt idx="1">
                  <c:v>Thali</c:v>
                </c:pt>
                <c:pt idx="2">
                  <c:v>Borte --&gt; Borte</c:v>
                </c:pt>
                <c:pt idx="3">
                  <c:v>Borte --&gt; Thali</c:v>
                </c:pt>
                <c:pt idx="4">
                  <c:v>Lenal</c:v>
                </c:pt>
                <c:pt idx="5">
                  <c:v>Thali --&gt; Lenal</c:v>
                </c:pt>
                <c:pt idx="6">
                  <c:v>Borte --&gt; Borte --&gt; Borte</c:v>
                </c:pt>
                <c:pt idx="7">
                  <c:v>Borte --&gt; Thali --&gt; Lenal</c:v>
                </c:pt>
                <c:pt idx="8">
                  <c:v>Borte --&gt; Borte --&gt; Thali</c:v>
                </c:pt>
                <c:pt idx="9">
                  <c:v>Borte --&gt; Lenal</c:v>
                </c:pt>
                <c:pt idx="10">
                  <c:v>Thali --&gt; Thali</c:v>
                </c:pt>
                <c:pt idx="11">
                  <c:v>Thali --&gt; Borte</c:v>
                </c:pt>
                <c:pt idx="12">
                  <c:v>Borte --&gt; Borte --&gt; Borte --&gt; Borte</c:v>
                </c:pt>
                <c:pt idx="13">
                  <c:v>Thali --&gt; Thali+Lenal --&gt; Lenal</c:v>
                </c:pt>
                <c:pt idx="14">
                  <c:v>Borte --&gt; Thali --&gt; Thali+Lenal --&gt; Lenal</c:v>
                </c:pt>
                <c:pt idx="15">
                  <c:v>Borte --&gt; Borte --&gt; Thali --&gt; Lenal</c:v>
                </c:pt>
                <c:pt idx="16">
                  <c:v>Borte --&gt; Thali --&gt; Thali</c:v>
                </c:pt>
                <c:pt idx="17">
                  <c:v>Borte --&gt; Thali+Borte --&gt; Thali</c:v>
                </c:pt>
                <c:pt idx="18">
                  <c:v>Lenal --&gt; Lenal</c:v>
                </c:pt>
              </c:strCache>
            </c:strRef>
          </c:cat>
          <c:val>
            <c:numRef>
              <c:f>Figure7!$C$2:$C$20</c:f>
              <c:numCache>
                <c:formatCode>General</c:formatCode>
                <c:ptCount val="19"/>
                <c:pt idx="0">
                  <c:v>27.9</c:v>
                </c:pt>
                <c:pt idx="1">
                  <c:v>12.1</c:v>
                </c:pt>
                <c:pt idx="2">
                  <c:v>9.1999999999999993</c:v>
                </c:pt>
                <c:pt idx="3">
                  <c:v>7.6</c:v>
                </c:pt>
                <c:pt idx="4">
                  <c:v>4.5</c:v>
                </c:pt>
                <c:pt idx="5">
                  <c:v>3.6</c:v>
                </c:pt>
                <c:pt idx="6">
                  <c:v>3</c:v>
                </c:pt>
                <c:pt idx="7">
                  <c:v>2.4</c:v>
                </c:pt>
                <c:pt idx="8">
                  <c:v>1.9</c:v>
                </c:pt>
                <c:pt idx="9">
                  <c:v>1.5</c:v>
                </c:pt>
                <c:pt idx="10">
                  <c:v>1.3</c:v>
                </c:pt>
                <c:pt idx="11">
                  <c:v>1.1000000000000001</c:v>
                </c:pt>
                <c:pt idx="12">
                  <c:v>1</c:v>
                </c:pt>
                <c:pt idx="13">
                  <c:v>0.8</c:v>
                </c:pt>
                <c:pt idx="14">
                  <c:v>0.7</c:v>
                </c:pt>
                <c:pt idx="15">
                  <c:v>0.7</c:v>
                </c:pt>
                <c:pt idx="16">
                  <c:v>0.7</c:v>
                </c:pt>
                <c:pt idx="17">
                  <c:v>0.6</c:v>
                </c:pt>
                <c:pt idx="18">
                  <c:v>0.6</c:v>
                </c:pt>
              </c:numCache>
            </c:numRef>
          </c:val>
        </c:ser>
        <c:dLbls>
          <c:showLegendKey val="0"/>
          <c:showVal val="0"/>
          <c:showCatName val="0"/>
          <c:showSerName val="0"/>
          <c:showPercent val="0"/>
          <c:showBubbleSize val="0"/>
        </c:dLbls>
        <c:gapWidth val="150"/>
        <c:axId val="247275904"/>
        <c:axId val="247277440"/>
      </c:barChart>
      <c:catAx>
        <c:axId val="247275904"/>
        <c:scaling>
          <c:orientation val="minMax"/>
        </c:scaling>
        <c:delete val="0"/>
        <c:axPos val="l"/>
        <c:numFmt formatCode="General" sourceLinked="1"/>
        <c:majorTickMark val="out"/>
        <c:minorTickMark val="none"/>
        <c:tickLblPos val="nextTo"/>
        <c:crossAx val="247277440"/>
        <c:crosses val="autoZero"/>
        <c:auto val="1"/>
        <c:lblAlgn val="ctr"/>
        <c:lblOffset val="100"/>
        <c:noMultiLvlLbl val="0"/>
      </c:catAx>
      <c:valAx>
        <c:axId val="247277440"/>
        <c:scaling>
          <c:orientation val="minMax"/>
        </c:scaling>
        <c:delete val="0"/>
        <c:axPos val="b"/>
        <c:title>
          <c:tx>
            <c:rich>
              <a:bodyPr/>
              <a:lstStyle/>
              <a:p>
                <a:pPr>
                  <a:defRPr/>
                </a:pPr>
                <a:r>
                  <a:rPr lang="en-US"/>
                  <a:t>Percent of all patients</a:t>
                </a:r>
              </a:p>
            </c:rich>
          </c:tx>
          <c:layout/>
          <c:overlay val="0"/>
        </c:title>
        <c:numFmt formatCode="General" sourceLinked="1"/>
        <c:majorTickMark val="out"/>
        <c:minorTickMark val="none"/>
        <c:tickLblPos val="nextTo"/>
        <c:crossAx val="247275904"/>
        <c:crosses val="autoZero"/>
        <c:crossBetween val="between"/>
      </c:valAx>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Co-prescribing of myeloma medicines</a:t>
            </a:r>
          </a:p>
        </c:rich>
      </c:tx>
      <c:layout/>
      <c:overlay val="0"/>
    </c:title>
    <c:autoTitleDeleted val="0"/>
    <c:plotArea>
      <c:layout/>
      <c:lineChart>
        <c:grouping val="standard"/>
        <c:varyColors val="0"/>
        <c:ser>
          <c:idx val="0"/>
          <c:order val="0"/>
          <c:tx>
            <c:strRef>
              <c:f>CoUse!$F$1</c:f>
              <c:strCache>
                <c:ptCount val="1"/>
                <c:pt idx="0">
                  <c:v>One medicine</c:v>
                </c:pt>
              </c:strCache>
            </c:strRef>
          </c:tx>
          <c:marker>
            <c:symbol val="none"/>
          </c:marker>
          <c:cat>
            <c:numRef>
              <c:f>CoUse!$A$2:$A$43</c:f>
              <c:numCache>
                <c:formatCode>mmm\-yy</c:formatCode>
                <c:ptCount val="42"/>
                <c:pt idx="0">
                  <c:v>41456</c:v>
                </c:pt>
                <c:pt idx="1">
                  <c:v>41487</c:v>
                </c:pt>
                <c:pt idx="2">
                  <c:v>41518</c:v>
                </c:pt>
                <c:pt idx="3">
                  <c:v>41548</c:v>
                </c:pt>
                <c:pt idx="4">
                  <c:v>41579</c:v>
                </c:pt>
                <c:pt idx="5">
                  <c:v>41609</c:v>
                </c:pt>
                <c:pt idx="6">
                  <c:v>41640</c:v>
                </c:pt>
                <c:pt idx="7">
                  <c:v>41671</c:v>
                </c:pt>
                <c:pt idx="8">
                  <c:v>41699</c:v>
                </c:pt>
                <c:pt idx="9">
                  <c:v>41730</c:v>
                </c:pt>
                <c:pt idx="10">
                  <c:v>41760</c:v>
                </c:pt>
                <c:pt idx="11">
                  <c:v>41791</c:v>
                </c:pt>
                <c:pt idx="12">
                  <c:v>41821</c:v>
                </c:pt>
                <c:pt idx="13">
                  <c:v>41852</c:v>
                </c:pt>
                <c:pt idx="14">
                  <c:v>41883</c:v>
                </c:pt>
                <c:pt idx="15">
                  <c:v>41913</c:v>
                </c:pt>
                <c:pt idx="16">
                  <c:v>41944</c:v>
                </c:pt>
                <c:pt idx="17">
                  <c:v>41974</c:v>
                </c:pt>
                <c:pt idx="18">
                  <c:v>42005</c:v>
                </c:pt>
                <c:pt idx="19">
                  <c:v>42036</c:v>
                </c:pt>
                <c:pt idx="20">
                  <c:v>42064</c:v>
                </c:pt>
                <c:pt idx="21">
                  <c:v>42095</c:v>
                </c:pt>
                <c:pt idx="22">
                  <c:v>42125</c:v>
                </c:pt>
                <c:pt idx="23">
                  <c:v>42156</c:v>
                </c:pt>
                <c:pt idx="24">
                  <c:v>42186</c:v>
                </c:pt>
                <c:pt idx="25">
                  <c:v>42217</c:v>
                </c:pt>
                <c:pt idx="26">
                  <c:v>42248</c:v>
                </c:pt>
                <c:pt idx="27">
                  <c:v>42278</c:v>
                </c:pt>
                <c:pt idx="28">
                  <c:v>42309</c:v>
                </c:pt>
                <c:pt idx="29">
                  <c:v>42339</c:v>
                </c:pt>
                <c:pt idx="30">
                  <c:v>42370</c:v>
                </c:pt>
                <c:pt idx="31">
                  <c:v>42401</c:v>
                </c:pt>
                <c:pt idx="32">
                  <c:v>42430</c:v>
                </c:pt>
                <c:pt idx="33">
                  <c:v>42461</c:v>
                </c:pt>
                <c:pt idx="34">
                  <c:v>42491</c:v>
                </c:pt>
                <c:pt idx="35">
                  <c:v>42522</c:v>
                </c:pt>
                <c:pt idx="36">
                  <c:v>42552</c:v>
                </c:pt>
                <c:pt idx="37">
                  <c:v>42583</c:v>
                </c:pt>
                <c:pt idx="38">
                  <c:v>42614</c:v>
                </c:pt>
                <c:pt idx="39">
                  <c:v>42644</c:v>
                </c:pt>
                <c:pt idx="40">
                  <c:v>42675</c:v>
                </c:pt>
                <c:pt idx="41">
                  <c:v>42705</c:v>
                </c:pt>
              </c:numCache>
            </c:numRef>
          </c:cat>
          <c:val>
            <c:numRef>
              <c:f>CoUse!$F$2:$F$43</c:f>
              <c:numCache>
                <c:formatCode>General</c:formatCode>
                <c:ptCount val="42"/>
                <c:pt idx="0">
                  <c:v>99.4</c:v>
                </c:pt>
                <c:pt idx="1">
                  <c:v>99.3</c:v>
                </c:pt>
                <c:pt idx="2">
                  <c:v>99.5</c:v>
                </c:pt>
                <c:pt idx="3">
                  <c:v>99.5</c:v>
                </c:pt>
                <c:pt idx="4">
                  <c:v>99.5</c:v>
                </c:pt>
                <c:pt idx="5">
                  <c:v>99.4</c:v>
                </c:pt>
                <c:pt idx="6">
                  <c:v>99.3</c:v>
                </c:pt>
                <c:pt idx="7">
                  <c:v>98.9</c:v>
                </c:pt>
                <c:pt idx="8">
                  <c:v>99.1</c:v>
                </c:pt>
                <c:pt idx="9">
                  <c:v>99.4</c:v>
                </c:pt>
                <c:pt idx="10">
                  <c:v>99.3</c:v>
                </c:pt>
                <c:pt idx="11">
                  <c:v>99.3</c:v>
                </c:pt>
                <c:pt idx="12">
                  <c:v>99.3</c:v>
                </c:pt>
                <c:pt idx="13">
                  <c:v>99.2</c:v>
                </c:pt>
                <c:pt idx="14">
                  <c:v>99.3</c:v>
                </c:pt>
                <c:pt idx="15">
                  <c:v>99.3</c:v>
                </c:pt>
                <c:pt idx="16">
                  <c:v>99.5</c:v>
                </c:pt>
                <c:pt idx="17">
                  <c:v>98.9</c:v>
                </c:pt>
                <c:pt idx="18">
                  <c:v>99.5</c:v>
                </c:pt>
                <c:pt idx="19">
                  <c:v>99.3</c:v>
                </c:pt>
                <c:pt idx="20">
                  <c:v>99</c:v>
                </c:pt>
                <c:pt idx="21">
                  <c:v>98.9</c:v>
                </c:pt>
                <c:pt idx="22">
                  <c:v>99</c:v>
                </c:pt>
                <c:pt idx="23">
                  <c:v>98.6</c:v>
                </c:pt>
                <c:pt idx="24">
                  <c:v>99</c:v>
                </c:pt>
                <c:pt idx="25">
                  <c:v>98.8</c:v>
                </c:pt>
                <c:pt idx="26">
                  <c:v>98.6</c:v>
                </c:pt>
                <c:pt idx="27">
                  <c:v>98.8</c:v>
                </c:pt>
                <c:pt idx="28">
                  <c:v>98.7</c:v>
                </c:pt>
                <c:pt idx="29">
                  <c:v>98.7</c:v>
                </c:pt>
                <c:pt idx="30">
                  <c:v>99.1</c:v>
                </c:pt>
                <c:pt idx="31">
                  <c:v>98.7</c:v>
                </c:pt>
                <c:pt idx="32">
                  <c:v>99.1</c:v>
                </c:pt>
                <c:pt idx="33">
                  <c:v>98.8</c:v>
                </c:pt>
                <c:pt idx="34">
                  <c:v>98.9</c:v>
                </c:pt>
                <c:pt idx="35">
                  <c:v>98.8</c:v>
                </c:pt>
                <c:pt idx="36">
                  <c:v>98.9</c:v>
                </c:pt>
                <c:pt idx="37">
                  <c:v>98.6</c:v>
                </c:pt>
                <c:pt idx="38">
                  <c:v>99</c:v>
                </c:pt>
                <c:pt idx="39">
                  <c:v>98.5</c:v>
                </c:pt>
                <c:pt idx="40">
                  <c:v>98.7</c:v>
                </c:pt>
                <c:pt idx="41">
                  <c:v>98.4</c:v>
                </c:pt>
              </c:numCache>
            </c:numRef>
          </c:val>
          <c:smooth val="0"/>
        </c:ser>
        <c:ser>
          <c:idx val="1"/>
          <c:order val="1"/>
          <c:tx>
            <c:strRef>
              <c:f>CoUse!$G$1</c:f>
              <c:strCache>
                <c:ptCount val="1"/>
                <c:pt idx="0">
                  <c:v>Two medicines</c:v>
                </c:pt>
              </c:strCache>
            </c:strRef>
          </c:tx>
          <c:marker>
            <c:symbol val="none"/>
          </c:marker>
          <c:cat>
            <c:numRef>
              <c:f>CoUse!$A$2:$A$43</c:f>
              <c:numCache>
                <c:formatCode>mmm\-yy</c:formatCode>
                <c:ptCount val="42"/>
                <c:pt idx="0">
                  <c:v>41456</c:v>
                </c:pt>
                <c:pt idx="1">
                  <c:v>41487</c:v>
                </c:pt>
                <c:pt idx="2">
                  <c:v>41518</c:v>
                </c:pt>
                <c:pt idx="3">
                  <c:v>41548</c:v>
                </c:pt>
                <c:pt idx="4">
                  <c:v>41579</c:v>
                </c:pt>
                <c:pt idx="5">
                  <c:v>41609</c:v>
                </c:pt>
                <c:pt idx="6">
                  <c:v>41640</c:v>
                </c:pt>
                <c:pt idx="7">
                  <c:v>41671</c:v>
                </c:pt>
                <c:pt idx="8">
                  <c:v>41699</c:v>
                </c:pt>
                <c:pt idx="9">
                  <c:v>41730</c:v>
                </c:pt>
                <c:pt idx="10">
                  <c:v>41760</c:v>
                </c:pt>
                <c:pt idx="11">
                  <c:v>41791</c:v>
                </c:pt>
                <c:pt idx="12">
                  <c:v>41821</c:v>
                </c:pt>
                <c:pt idx="13">
                  <c:v>41852</c:v>
                </c:pt>
                <c:pt idx="14">
                  <c:v>41883</c:v>
                </c:pt>
                <c:pt idx="15">
                  <c:v>41913</c:v>
                </c:pt>
                <c:pt idx="16">
                  <c:v>41944</c:v>
                </c:pt>
                <c:pt idx="17">
                  <c:v>41974</c:v>
                </c:pt>
                <c:pt idx="18">
                  <c:v>42005</c:v>
                </c:pt>
                <c:pt idx="19">
                  <c:v>42036</c:v>
                </c:pt>
                <c:pt idx="20">
                  <c:v>42064</c:v>
                </c:pt>
                <c:pt idx="21">
                  <c:v>42095</c:v>
                </c:pt>
                <c:pt idx="22">
                  <c:v>42125</c:v>
                </c:pt>
                <c:pt idx="23">
                  <c:v>42156</c:v>
                </c:pt>
                <c:pt idx="24">
                  <c:v>42186</c:v>
                </c:pt>
                <c:pt idx="25">
                  <c:v>42217</c:v>
                </c:pt>
                <c:pt idx="26">
                  <c:v>42248</c:v>
                </c:pt>
                <c:pt idx="27">
                  <c:v>42278</c:v>
                </c:pt>
                <c:pt idx="28">
                  <c:v>42309</c:v>
                </c:pt>
                <c:pt idx="29">
                  <c:v>42339</c:v>
                </c:pt>
                <c:pt idx="30">
                  <c:v>42370</c:v>
                </c:pt>
                <c:pt idx="31">
                  <c:v>42401</c:v>
                </c:pt>
                <c:pt idx="32">
                  <c:v>42430</c:v>
                </c:pt>
                <c:pt idx="33">
                  <c:v>42461</c:v>
                </c:pt>
                <c:pt idx="34">
                  <c:v>42491</c:v>
                </c:pt>
                <c:pt idx="35">
                  <c:v>42522</c:v>
                </c:pt>
                <c:pt idx="36">
                  <c:v>42552</c:v>
                </c:pt>
                <c:pt idx="37">
                  <c:v>42583</c:v>
                </c:pt>
                <c:pt idx="38">
                  <c:v>42614</c:v>
                </c:pt>
                <c:pt idx="39">
                  <c:v>42644</c:v>
                </c:pt>
                <c:pt idx="40">
                  <c:v>42675</c:v>
                </c:pt>
                <c:pt idx="41">
                  <c:v>42705</c:v>
                </c:pt>
              </c:numCache>
            </c:numRef>
          </c:cat>
          <c:val>
            <c:numRef>
              <c:f>CoUse!$G$2:$G$43</c:f>
              <c:numCache>
                <c:formatCode>General</c:formatCode>
                <c:ptCount val="42"/>
                <c:pt idx="0">
                  <c:v>0.6</c:v>
                </c:pt>
                <c:pt idx="1">
                  <c:v>0.7</c:v>
                </c:pt>
                <c:pt idx="2">
                  <c:v>0.5</c:v>
                </c:pt>
                <c:pt idx="3">
                  <c:v>0.5</c:v>
                </c:pt>
                <c:pt idx="4">
                  <c:v>0.5</c:v>
                </c:pt>
                <c:pt idx="5">
                  <c:v>0.6</c:v>
                </c:pt>
                <c:pt idx="6">
                  <c:v>0.7</c:v>
                </c:pt>
                <c:pt idx="7">
                  <c:v>1.1000000000000001</c:v>
                </c:pt>
                <c:pt idx="8">
                  <c:v>0.9</c:v>
                </c:pt>
                <c:pt idx="9">
                  <c:v>0.6</c:v>
                </c:pt>
                <c:pt idx="10">
                  <c:v>0.7</c:v>
                </c:pt>
                <c:pt idx="11">
                  <c:v>0.7</c:v>
                </c:pt>
                <c:pt idx="12">
                  <c:v>0.7</c:v>
                </c:pt>
                <c:pt idx="13">
                  <c:v>0.8</c:v>
                </c:pt>
                <c:pt idx="14">
                  <c:v>0.7</c:v>
                </c:pt>
                <c:pt idx="15">
                  <c:v>0.7</c:v>
                </c:pt>
                <c:pt idx="16">
                  <c:v>0.5</c:v>
                </c:pt>
                <c:pt idx="17">
                  <c:v>1.1000000000000001</c:v>
                </c:pt>
                <c:pt idx="18">
                  <c:v>0.5</c:v>
                </c:pt>
                <c:pt idx="19">
                  <c:v>0.7</c:v>
                </c:pt>
                <c:pt idx="20">
                  <c:v>1</c:v>
                </c:pt>
                <c:pt idx="21">
                  <c:v>1.1000000000000001</c:v>
                </c:pt>
                <c:pt idx="22">
                  <c:v>1</c:v>
                </c:pt>
                <c:pt idx="23">
                  <c:v>1.4</c:v>
                </c:pt>
                <c:pt idx="24">
                  <c:v>0.9</c:v>
                </c:pt>
                <c:pt idx="25">
                  <c:v>1.2</c:v>
                </c:pt>
                <c:pt idx="26">
                  <c:v>1.4</c:v>
                </c:pt>
                <c:pt idx="27">
                  <c:v>1.2</c:v>
                </c:pt>
                <c:pt idx="28">
                  <c:v>1.3</c:v>
                </c:pt>
                <c:pt idx="29">
                  <c:v>1.3</c:v>
                </c:pt>
                <c:pt idx="30">
                  <c:v>0.9</c:v>
                </c:pt>
                <c:pt idx="31">
                  <c:v>1.3</c:v>
                </c:pt>
                <c:pt idx="32">
                  <c:v>0.9</c:v>
                </c:pt>
                <c:pt idx="33">
                  <c:v>1.1000000000000001</c:v>
                </c:pt>
                <c:pt idx="34">
                  <c:v>1.1000000000000001</c:v>
                </c:pt>
                <c:pt idx="35">
                  <c:v>1.2</c:v>
                </c:pt>
                <c:pt idx="36">
                  <c:v>1.1000000000000001</c:v>
                </c:pt>
                <c:pt idx="37">
                  <c:v>1.4</c:v>
                </c:pt>
                <c:pt idx="38">
                  <c:v>1</c:v>
                </c:pt>
                <c:pt idx="39">
                  <c:v>1.5</c:v>
                </c:pt>
                <c:pt idx="40">
                  <c:v>1.3</c:v>
                </c:pt>
                <c:pt idx="41">
                  <c:v>1.6</c:v>
                </c:pt>
              </c:numCache>
            </c:numRef>
          </c:val>
          <c:smooth val="0"/>
        </c:ser>
        <c:ser>
          <c:idx val="2"/>
          <c:order val="2"/>
          <c:tx>
            <c:strRef>
              <c:f>CoUse!$H$1</c:f>
              <c:strCache>
                <c:ptCount val="1"/>
                <c:pt idx="0">
                  <c:v>Three medicines</c:v>
                </c:pt>
              </c:strCache>
            </c:strRef>
          </c:tx>
          <c:marker>
            <c:symbol val="none"/>
          </c:marker>
          <c:cat>
            <c:numRef>
              <c:f>CoUse!$A$2:$A$43</c:f>
              <c:numCache>
                <c:formatCode>mmm\-yy</c:formatCode>
                <c:ptCount val="42"/>
                <c:pt idx="0">
                  <c:v>41456</c:v>
                </c:pt>
                <c:pt idx="1">
                  <c:v>41487</c:v>
                </c:pt>
                <c:pt idx="2">
                  <c:v>41518</c:v>
                </c:pt>
                <c:pt idx="3">
                  <c:v>41548</c:v>
                </c:pt>
                <c:pt idx="4">
                  <c:v>41579</c:v>
                </c:pt>
                <c:pt idx="5">
                  <c:v>41609</c:v>
                </c:pt>
                <c:pt idx="6">
                  <c:v>41640</c:v>
                </c:pt>
                <c:pt idx="7">
                  <c:v>41671</c:v>
                </c:pt>
                <c:pt idx="8">
                  <c:v>41699</c:v>
                </c:pt>
                <c:pt idx="9">
                  <c:v>41730</c:v>
                </c:pt>
                <c:pt idx="10">
                  <c:v>41760</c:v>
                </c:pt>
                <c:pt idx="11">
                  <c:v>41791</c:v>
                </c:pt>
                <c:pt idx="12">
                  <c:v>41821</c:v>
                </c:pt>
                <c:pt idx="13">
                  <c:v>41852</c:v>
                </c:pt>
                <c:pt idx="14">
                  <c:v>41883</c:v>
                </c:pt>
                <c:pt idx="15">
                  <c:v>41913</c:v>
                </c:pt>
                <c:pt idx="16">
                  <c:v>41944</c:v>
                </c:pt>
                <c:pt idx="17">
                  <c:v>41974</c:v>
                </c:pt>
                <c:pt idx="18">
                  <c:v>42005</c:v>
                </c:pt>
                <c:pt idx="19">
                  <c:v>42036</c:v>
                </c:pt>
                <c:pt idx="20">
                  <c:v>42064</c:v>
                </c:pt>
                <c:pt idx="21">
                  <c:v>42095</c:v>
                </c:pt>
                <c:pt idx="22">
                  <c:v>42125</c:v>
                </c:pt>
                <c:pt idx="23">
                  <c:v>42156</c:v>
                </c:pt>
                <c:pt idx="24">
                  <c:v>42186</c:v>
                </c:pt>
                <c:pt idx="25">
                  <c:v>42217</c:v>
                </c:pt>
                <c:pt idx="26">
                  <c:v>42248</c:v>
                </c:pt>
                <c:pt idx="27">
                  <c:v>42278</c:v>
                </c:pt>
                <c:pt idx="28">
                  <c:v>42309</c:v>
                </c:pt>
                <c:pt idx="29">
                  <c:v>42339</c:v>
                </c:pt>
                <c:pt idx="30">
                  <c:v>42370</c:v>
                </c:pt>
                <c:pt idx="31">
                  <c:v>42401</c:v>
                </c:pt>
                <c:pt idx="32">
                  <c:v>42430</c:v>
                </c:pt>
                <c:pt idx="33">
                  <c:v>42461</c:v>
                </c:pt>
                <c:pt idx="34">
                  <c:v>42491</c:v>
                </c:pt>
                <c:pt idx="35">
                  <c:v>42522</c:v>
                </c:pt>
                <c:pt idx="36">
                  <c:v>42552</c:v>
                </c:pt>
                <c:pt idx="37">
                  <c:v>42583</c:v>
                </c:pt>
                <c:pt idx="38">
                  <c:v>42614</c:v>
                </c:pt>
                <c:pt idx="39">
                  <c:v>42644</c:v>
                </c:pt>
                <c:pt idx="40">
                  <c:v>42675</c:v>
                </c:pt>
                <c:pt idx="41">
                  <c:v>42705</c:v>
                </c:pt>
              </c:numCache>
            </c:numRef>
          </c:cat>
          <c:val>
            <c:numRef>
              <c:f>CoUse!$H$2:$H$43</c:f>
              <c:numCache>
                <c:formatCode>General</c:formatCode>
                <c:ptCount val="4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numCache>
            </c:numRef>
          </c:val>
          <c:smooth val="0"/>
        </c:ser>
        <c:dLbls>
          <c:showLegendKey val="0"/>
          <c:showVal val="0"/>
          <c:showCatName val="0"/>
          <c:showSerName val="0"/>
          <c:showPercent val="0"/>
          <c:showBubbleSize val="0"/>
        </c:dLbls>
        <c:marker val="1"/>
        <c:smooth val="0"/>
        <c:axId val="252495360"/>
        <c:axId val="252496896"/>
      </c:lineChart>
      <c:dateAx>
        <c:axId val="252495360"/>
        <c:scaling>
          <c:orientation val="minMax"/>
        </c:scaling>
        <c:delete val="0"/>
        <c:axPos val="b"/>
        <c:numFmt formatCode="mmm\-yy" sourceLinked="0"/>
        <c:majorTickMark val="out"/>
        <c:minorTickMark val="none"/>
        <c:tickLblPos val="nextTo"/>
        <c:crossAx val="252496896"/>
        <c:crosses val="autoZero"/>
        <c:auto val="1"/>
        <c:lblOffset val="100"/>
        <c:baseTimeUnit val="months"/>
      </c:dateAx>
      <c:valAx>
        <c:axId val="252496896"/>
        <c:scaling>
          <c:orientation val="minMax"/>
          <c:max val="100"/>
        </c:scaling>
        <c:delete val="0"/>
        <c:axPos val="l"/>
        <c:title>
          <c:tx>
            <c:rich>
              <a:bodyPr rot="-5400000" vert="horz"/>
              <a:lstStyle/>
              <a:p>
                <a:pPr>
                  <a:defRPr/>
                </a:pPr>
                <a:r>
                  <a:rPr lang="en-US"/>
                  <a:t>Percent of all patients with dispensing for at least one myeloma medicine in a given months</a:t>
                </a:r>
              </a:p>
            </c:rich>
          </c:tx>
          <c:layout/>
          <c:overlay val="0"/>
        </c:title>
        <c:numFmt formatCode="General" sourceLinked="1"/>
        <c:majorTickMark val="out"/>
        <c:minorTickMark val="none"/>
        <c:tickLblPos val="nextTo"/>
        <c:crossAx val="252495360"/>
        <c:crosses val="autoZero"/>
        <c:crossBetween val="between"/>
      </c:valAx>
    </c:plotArea>
    <c:legend>
      <c:legendPos val="r"/>
      <c:layout>
        <c:manualLayout>
          <c:xMode val="edge"/>
          <c:yMode val="edge"/>
          <c:x val="0.71527799650043755"/>
          <c:y val="0.31339825942809779"/>
          <c:w val="0.26944444444444443"/>
          <c:h val="0.37559883961873181"/>
        </c:manualLayout>
      </c:layout>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a:t>Choice of medicine as first line therapy</a:t>
            </a:r>
          </a:p>
        </c:rich>
      </c:tx>
      <c:layout/>
      <c:overlay val="0"/>
    </c:title>
    <c:autoTitleDeleted val="0"/>
    <c:plotArea>
      <c:layout/>
      <c:barChart>
        <c:barDir val="col"/>
        <c:grouping val="clustered"/>
        <c:varyColors val="0"/>
        <c:ser>
          <c:idx val="0"/>
          <c:order val="0"/>
          <c:spPr>
            <a:solidFill>
              <a:schemeClr val="tx1"/>
            </a:solidFill>
          </c:spPr>
          <c:invertIfNegative val="0"/>
          <c:dPt>
            <c:idx val="2"/>
            <c:invertIfNegative val="0"/>
            <c:bubble3D val="0"/>
            <c:spPr>
              <a:solidFill>
                <a:srgbClr val="FF0000"/>
              </a:solidFill>
            </c:spPr>
          </c:dPt>
          <c:dPt>
            <c:idx val="3"/>
            <c:invertIfNegative val="0"/>
            <c:bubble3D val="0"/>
            <c:spPr>
              <a:solidFill>
                <a:srgbClr val="FF0000"/>
              </a:solidFill>
            </c:spPr>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Figure_13_14_16!$A$2:$A$6</c:f>
              <c:strCache>
                <c:ptCount val="5"/>
                <c:pt idx="0">
                  <c:v>Bortezomib</c:v>
                </c:pt>
                <c:pt idx="1">
                  <c:v>Thalidomide</c:v>
                </c:pt>
                <c:pt idx="2">
                  <c:v>Lenalidomide</c:v>
                </c:pt>
                <c:pt idx="3">
                  <c:v>Pomalidomide</c:v>
                </c:pt>
                <c:pt idx="4">
                  <c:v>Borte+Thali</c:v>
                </c:pt>
              </c:strCache>
            </c:strRef>
          </c:cat>
          <c:val>
            <c:numRef>
              <c:f>Figure_13_14_16!$E$2:$E$6</c:f>
              <c:numCache>
                <c:formatCode>General</c:formatCode>
                <c:ptCount val="5"/>
                <c:pt idx="0">
                  <c:v>68.3</c:v>
                </c:pt>
                <c:pt idx="1">
                  <c:v>24.2</c:v>
                </c:pt>
                <c:pt idx="2">
                  <c:v>7</c:v>
                </c:pt>
                <c:pt idx="3">
                  <c:v>0.3</c:v>
                </c:pt>
                <c:pt idx="4">
                  <c:v>0.2</c:v>
                </c:pt>
              </c:numCache>
            </c:numRef>
          </c:val>
        </c:ser>
        <c:dLbls>
          <c:showLegendKey val="0"/>
          <c:showVal val="0"/>
          <c:showCatName val="0"/>
          <c:showSerName val="0"/>
          <c:showPercent val="0"/>
          <c:showBubbleSize val="0"/>
        </c:dLbls>
        <c:gapWidth val="150"/>
        <c:axId val="252744832"/>
        <c:axId val="252746368"/>
      </c:barChart>
      <c:catAx>
        <c:axId val="252744832"/>
        <c:scaling>
          <c:orientation val="minMax"/>
        </c:scaling>
        <c:delete val="0"/>
        <c:axPos val="b"/>
        <c:numFmt formatCode="General" sourceLinked="1"/>
        <c:majorTickMark val="out"/>
        <c:minorTickMark val="none"/>
        <c:tickLblPos val="nextTo"/>
        <c:crossAx val="252746368"/>
        <c:crosses val="autoZero"/>
        <c:auto val="1"/>
        <c:lblAlgn val="ctr"/>
        <c:lblOffset val="100"/>
        <c:noMultiLvlLbl val="0"/>
      </c:catAx>
      <c:valAx>
        <c:axId val="252746368"/>
        <c:scaling>
          <c:orientation val="minMax"/>
        </c:scaling>
        <c:delete val="0"/>
        <c:axPos val="l"/>
        <c:title>
          <c:tx>
            <c:rich>
              <a:bodyPr rot="-5400000" vert="horz"/>
              <a:lstStyle/>
              <a:p>
                <a:pPr>
                  <a:defRPr/>
                </a:pPr>
                <a:r>
                  <a:rPr lang="en-US"/>
                  <a:t>Percent of all people</a:t>
                </a:r>
              </a:p>
            </c:rich>
          </c:tx>
          <c:layout/>
          <c:overlay val="0"/>
        </c:title>
        <c:numFmt formatCode="General" sourceLinked="1"/>
        <c:majorTickMark val="out"/>
        <c:minorTickMark val="none"/>
        <c:tickLblPos val="nextTo"/>
        <c:crossAx val="25274483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FD40A1-F188-4BCF-A4E8-EE7CD40429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15918</Words>
  <Characters>90738</Characters>
  <Application>Microsoft Office Word</Application>
  <DocSecurity>0</DocSecurity>
  <Lines>756</Lines>
  <Paragraphs>21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64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2-11T22:59:00Z</dcterms:created>
  <dcterms:modified xsi:type="dcterms:W3CDTF">2018-02-21T22:49:00Z</dcterms:modified>
</cp:coreProperties>
</file>